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2ED50C" w14:textId="77777777" w:rsidR="00A84639" w:rsidRPr="00352240" w:rsidRDefault="00A84639" w:rsidP="00352240">
      <w:pPr>
        <w:spacing w:line="480" w:lineRule="auto"/>
        <w:jc w:val="both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03CFF399" w14:textId="372609EB" w:rsidR="0017623B" w:rsidRPr="005D59E7" w:rsidRDefault="00DC29D9" w:rsidP="00B13C19">
      <w:pPr>
        <w:spacing w:line="480" w:lineRule="auto"/>
        <w:ind w:firstLine="270"/>
        <w:jc w:val="center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Toc152052748"/>
      <w:bookmarkStart w:id="1" w:name="_Hlk147800974"/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bookmarkEnd w:id="0"/>
    </w:p>
    <w:p w14:paraId="0F9D93E1" w14:textId="2D8392D2" w:rsidR="00FF65AF" w:rsidRPr="00FF65AF" w:rsidRDefault="00390265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FF65AF" w:rsidRPr="00FF65AF">
        <w:rPr>
          <w:rFonts w:ascii="Times New Roman" w:hAnsi="Times New Roman" w:cs="Times New Roman"/>
          <w:noProof/>
          <w:sz w:val="24"/>
          <w:szCs w:val="24"/>
        </w:rPr>
        <w:t xml:space="preserve">Angelique Tolu, michael Mamentu, Wehelmina Rumawas. 2021. “Pengaruh Gaya Kepemimpinan, Motivasi Kerja Dan Lngkungan Kerja Terhadap Kinerja Pegawai Cv. Pola Prakarya.” </w:t>
      </w:r>
      <w:r w:rsidR="00FF65AF"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 (JAB)</w:t>
      </w:r>
      <w:r w:rsidR="00FF65AF" w:rsidRPr="00FF65AF">
        <w:rPr>
          <w:rFonts w:ascii="Times New Roman" w:hAnsi="Times New Roman" w:cs="Times New Roman"/>
          <w:noProof/>
          <w:sz w:val="24"/>
          <w:szCs w:val="24"/>
        </w:rPr>
        <w:t xml:space="preserve"> 11(1):16–22. doi: 10.55587/jseb.v1i1.26.</w:t>
      </w:r>
    </w:p>
    <w:p w14:paraId="2B3ED48A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Arikunto, Suharsimih. 2013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14:paraId="246C75A5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Bangun, Wilson. 2012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Penerbit Erlangga.</w:t>
      </w:r>
    </w:p>
    <w:p w14:paraId="6FEA07AA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Ghozali, I. 2018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 (9 Ed)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semarang: Badan penerbit - Undip.</w:t>
      </w:r>
    </w:p>
    <w:p w14:paraId="003504F7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Gordon. 2019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Manajemen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Gramedia.</w:t>
      </w:r>
    </w:p>
    <w:p w14:paraId="0D0C231E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Hasanuddin, Ansar. 2020. “Pengaruh Karakteristik Individu, Komitmen Kerja, Dan Iklim Organisasi Terhadap Kinerja Pegawai Dinas Pendidikan Kabupaten Maros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Jurnal Magister Manajemen Nobel Indonesia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1(1):118–27. doi: 10.37476/jbk.v10i4.3161.</w:t>
      </w:r>
    </w:p>
    <w:p w14:paraId="25ABEFE5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>Hasanuddin, Bakri. 2021. “Pengaruh Budaya Kerja Dan Karakteristik Individu.” 7(2):182–91.</w:t>
      </w:r>
    </w:p>
    <w:p w14:paraId="501EFCAC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Hasibuan, M. 2019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Bumi Aksara Indonesia.</w:t>
      </w:r>
    </w:p>
    <w:p w14:paraId="4FD030EE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Jacobis, Vanali Ghiok., Christofel Kojo, and S. Rudy Wenas. 2017. “Pengaruh Karakteristik Individu Dan Lingkungan Hidup Daerah Provinsi Sulawesi Utara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5(2):2015–22.</w:t>
      </w:r>
    </w:p>
    <w:p w14:paraId="00F205EA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Judge, Stephen P. Robbins-Timothy A. 2008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Penerbit Salemba Empat.</w:t>
      </w:r>
    </w:p>
    <w:p w14:paraId="5FD98140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Julianry, Anriza, Rizal Syarief, and M. Joko Affandi. 2017. “Pengaruh Pelatihan Dan Motivasi Terhadap Kinerja Karyawan Serta Kinerja Organisasi Kementerian Komunikasi Dan Informatika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Jurnal Aplikasi Bisnis Dan Manajemen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3(2):236–45. doi: 10.17358/jabm.3.2.236.</w:t>
      </w:r>
    </w:p>
    <w:p w14:paraId="36406AA4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Kusumayanti, Kepi, Sri Langgeng Ratnasari, and Lukmanul Hakim. 2020. “Pengaruh Motivasi Kerja, Disiplin Kerja, Lingkungan Kerja, Dan Gaya Kepemimpinan Terhadap Kinerja Pegawai Negeri Sipil Dinas Perindustrian Dan Perdagangan Daerah Pemerintah Kota Batam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Jurnal Bening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7(2):178–92.</w:t>
      </w:r>
    </w:p>
    <w:p w14:paraId="6047D437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ngkunegara, Anwar Prabu. 2020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Perusahaan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Bandung: Penerbit Remaja Rosdakarya.</w:t>
      </w:r>
    </w:p>
    <w:p w14:paraId="3EA53C7D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Muh. Nurhatip, Mashur Razak, Herry Sugeng Waluyo. 2022. “Pengaruh Motivasi, Disiplin, Kepemimpinan, Dan Karakteristik Individu Terhadap Kinerja Pegawai Dinas Perhubungan Kabupaten Barru 1,2,3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Gendhere Buana Jurnal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1(1):38–46.</w:t>
      </w:r>
    </w:p>
    <w:p w14:paraId="640E6093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Munandar, A. 2001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Psikologi Industri Dan Organisasi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UI-Press.</w:t>
      </w:r>
    </w:p>
    <w:p w14:paraId="169BC717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Murdiana. 2019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Manajemen Produksi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Penerbit Badan Penerbit IPWI.</w:t>
      </w:r>
    </w:p>
    <w:p w14:paraId="71316F1B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Rastana, I. Made Sandi, I. Gede Aryana Mahayasa, and Ni Wayan Wina Premayani. 2021. “Pengaruh Lingkungan Kerja Fisik Dan Disiplin Kerja Terhadap Kinerja Pegawai Pada Badan Keuangan Daerah Di Kabupaten Tabanan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, Kewirausahaan Dan Pariwisata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1(3):834–43.</w:t>
      </w:r>
    </w:p>
    <w:p w14:paraId="10805007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Risky nur adha, Nurul Qomariah, Achmad Hasan Hfidzi. 2019. “Pengaruh Motivasi Kerja, Lingkungan Kerja, Budaya Kerja Terhadap Kinerja Karyawan Dinas Sosial Kabupaten Jember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Ipteks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4(1):108–10. doi: 10.58765/ekobil.v1i2.65.</w:t>
      </w:r>
    </w:p>
    <w:p w14:paraId="258AE1B4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Rivai, Veithzal. 2006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Untuk Perusahaan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PT. Raja Grafindo Persada.</w:t>
      </w:r>
    </w:p>
    <w:p w14:paraId="5C0182F7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Robbins, Stephen P. 2018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Erlangga.</w:t>
      </w:r>
    </w:p>
    <w:p w14:paraId="410A2FFF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S.Pabowo. 2018. “Pengaruh Lingkungan Kerja, Motivasi Kerja, Dan Stres Kerja Terhadap Kinerja Pegawai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WIGA Jurnal Penelitian Ilmu Ekonomi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8(1):24–31.</w:t>
      </w:r>
    </w:p>
    <w:p w14:paraId="3EE0238D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Sedarmayanti. 2018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Sumber Daya Manusia Dan Produktivitas Kerja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Bandung: CV Mandar Maju.</w:t>
      </w:r>
    </w:p>
    <w:p w14:paraId="37C0B0DD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Sopiah &amp; Sangadji, E. M. 2018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Strategik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Yogyakarta: ANDI OFFSET.</w:t>
      </w:r>
    </w:p>
    <w:p w14:paraId="764DE38D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Sugiono. 2019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251F8D30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Suliyanto. 2018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s: Untuk Skripsi, Tesis Dan Desertasi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Yogyakarta: ANDI OFFSET.</w:t>
      </w:r>
    </w:p>
    <w:p w14:paraId="467832BE" w14:textId="6680CF7B" w:rsid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Syafranuddin, Rizky Aulia Hidayah, and Efendi Rahmanto. 2019. “Pengaruh Motivasi Intrinsik Dan Motivasi Ekstrinsik Terhadap Kinerja Aparatur Sipil Negara (ASN) Pada Badan Kesatuan Bangsa Dan Politik Kabupaten Kutai Timur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INOBIS: Jurnal Inovasi Bisnis Dan Manajemen Indonesia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2(3):412–18. doi: 10.31842/jurnal-inobis.v2i3.100.</w:t>
      </w:r>
    </w:p>
    <w:p w14:paraId="76A48E40" w14:textId="21F23506" w:rsidR="00D778A4" w:rsidRDefault="00D778A4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3E8DFC0" w14:textId="77DCA7E8" w:rsidR="00D778A4" w:rsidRDefault="00D778A4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7226358" w14:textId="2D4A0EBF" w:rsidR="00D778A4" w:rsidRDefault="00D778A4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D247ED2" w14:textId="77777777" w:rsidR="00D778A4" w:rsidRPr="00FF65AF" w:rsidRDefault="00D778A4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C3F87BB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Tambingon, C. K., and B. Tewal. 2019. “Pengaruh Lingkungan Kerja, Karakteristik Individu Dan Kompetensi Terhadap Kinerja Karyawan PT. Coco Prima Lelema Indonesia.”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 7(4):4610–19.</w:t>
      </w:r>
    </w:p>
    <w:p w14:paraId="7C46C934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Uno, H. .. n.d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Teori Motivasi Dan Pengukurannya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14:paraId="42A1B98A" w14:textId="77777777" w:rsidR="00FF65AF" w:rsidRPr="00FF65AF" w:rsidRDefault="00FF65AF" w:rsidP="00CA43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F65AF">
        <w:rPr>
          <w:rFonts w:ascii="Times New Roman" w:hAnsi="Times New Roman" w:cs="Times New Roman"/>
          <w:noProof/>
          <w:sz w:val="24"/>
          <w:szCs w:val="24"/>
        </w:rPr>
        <w:t xml:space="preserve">Yoyo Sudaryo, Agus Aribowo, Nunung Ayu Sofiat. 2020. </w:t>
      </w:r>
      <w:r w:rsidRPr="00FF65AF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FF65AF">
        <w:rPr>
          <w:rFonts w:ascii="Times New Roman" w:hAnsi="Times New Roman" w:cs="Times New Roman"/>
          <w:noProof/>
          <w:sz w:val="24"/>
          <w:szCs w:val="24"/>
        </w:rPr>
        <w:t>. Yogyakarta: Penerbit Andi.</w:t>
      </w:r>
    </w:p>
    <w:p w14:paraId="0C6A05D2" w14:textId="228650EE" w:rsidR="00FA63B1" w:rsidRDefault="00390265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15DB810C" w14:textId="20F260E2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D7B886F" w14:textId="572DC4FE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1EB26BB" w14:textId="0539A157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EEF2C13" w14:textId="087A817D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EC64ECE" w14:textId="78CA3017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FA3DAD6" w14:textId="4C0F46F1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121677E" w14:textId="798BFB60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379155" w14:textId="10CF27D9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6386B9F" w14:textId="6D85B103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CE4C2D7" w14:textId="2F138A99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BB8D6EB" w14:textId="1D19A5DA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BFC63AC" w14:textId="1C88C8A1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68587CD" w14:textId="0BB7AFF9" w:rsidR="007C3443" w:rsidRDefault="007C3443" w:rsidP="005E08DD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62FC7BB" w14:textId="77777777" w:rsidR="00DF6AFE" w:rsidRPr="00C8065F" w:rsidRDefault="00DF6AFE" w:rsidP="00C8065F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4DFC71A" w14:textId="040BB4B4" w:rsidR="00FA63B1" w:rsidRDefault="00FA63B1" w:rsidP="004A536E">
      <w:pPr>
        <w:pStyle w:val="Heading1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2" w:name="_Toc152052749"/>
      <w:r w:rsidRPr="004A536E">
        <w:rPr>
          <w:rFonts w:ascii="Times New Roman" w:hAnsi="Times New Roman" w:cs="Times New Roman"/>
          <w:b/>
          <w:bCs/>
          <w:color w:val="auto"/>
          <w:sz w:val="24"/>
          <w:szCs w:val="24"/>
        </w:rPr>
        <w:t>L</w:t>
      </w:r>
      <w:r w:rsidR="004A536E" w:rsidRPr="004A536E">
        <w:rPr>
          <w:rFonts w:ascii="Times New Roman" w:hAnsi="Times New Roman" w:cs="Times New Roman"/>
          <w:b/>
          <w:bCs/>
          <w:color w:val="auto"/>
          <w:sz w:val="24"/>
          <w:szCs w:val="24"/>
        </w:rPr>
        <w:t>AMPIRAN</w:t>
      </w:r>
      <w:bookmarkEnd w:id="2"/>
    </w:p>
    <w:p w14:paraId="27E605B7" w14:textId="77777777" w:rsidR="00FA63B1" w:rsidRDefault="00FA63B1" w:rsidP="00FA63B1">
      <w:pPr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E760C15" w14:textId="77777777" w:rsidR="00FA63B1" w:rsidRPr="009504E9" w:rsidRDefault="00FA63B1" w:rsidP="00FA63B1">
      <w:pPr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504E9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proofErr w:type="spellStart"/>
      <w:r w:rsidRPr="009504E9">
        <w:rPr>
          <w:rFonts w:ascii="Times New Roman" w:hAnsi="Times New Roman" w:cs="Times New Roman"/>
          <w:b/>
          <w:bCs/>
          <w:sz w:val="24"/>
          <w:szCs w:val="24"/>
        </w:rPr>
        <w:t>Kuesioner</w:t>
      </w:r>
      <w:proofErr w:type="spellEnd"/>
      <w:r w:rsidRPr="009504E9">
        <w:rPr>
          <w:rFonts w:ascii="Times New Roman" w:hAnsi="Times New Roman" w:cs="Times New Roman"/>
          <w:b/>
          <w:bCs/>
          <w:sz w:val="24"/>
          <w:szCs w:val="24"/>
        </w:rPr>
        <w:t xml:space="preserve"> Penelitian</w:t>
      </w:r>
    </w:p>
    <w:p w14:paraId="51BA49DC" w14:textId="181DB6B5" w:rsidR="00FA63B1" w:rsidRPr="009504E9" w:rsidRDefault="00FA63B1" w:rsidP="00FA63B1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erihal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: 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B05AA8" w14:textId="4E8FF45F" w:rsidR="00FA63B1" w:rsidRPr="009504E9" w:rsidRDefault="00FA63B1" w:rsidP="00FA63B1">
      <w:pPr>
        <w:tabs>
          <w:tab w:val="left" w:pos="1560"/>
        </w:tabs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04E9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8C28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28C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nas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idup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gal </w:t>
      </w:r>
    </w:p>
    <w:p w14:paraId="7292C1C9" w14:textId="77777777" w:rsidR="00FA63B1" w:rsidRPr="009504E9" w:rsidRDefault="00FA63B1" w:rsidP="00FA63B1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</w:p>
    <w:p w14:paraId="03212573" w14:textId="77777777" w:rsidR="00FA63B1" w:rsidRPr="009504E9" w:rsidRDefault="00FA63B1" w:rsidP="00FA63B1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Yth</w:t>
      </w:r>
      <w:proofErr w:type="spellEnd"/>
    </w:p>
    <w:p w14:paraId="29A64FC5" w14:textId="77777777" w:rsidR="00FA63B1" w:rsidRPr="009504E9" w:rsidRDefault="00FA63B1" w:rsidP="00FA63B1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>Bapak/Ibu/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dr</w:t>
      </w:r>
      <w:proofErr w:type="spellEnd"/>
    </w:p>
    <w:p w14:paraId="6C4F0BBD" w14:textId="77777777" w:rsidR="00FA63B1" w:rsidRPr="009504E9" w:rsidRDefault="00FA63B1" w:rsidP="00FA63B1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tempat</w:t>
      </w:r>
      <w:proofErr w:type="spellEnd"/>
    </w:p>
    <w:p w14:paraId="2F8233F8" w14:textId="77777777" w:rsidR="00FA63B1" w:rsidRPr="009504E9" w:rsidRDefault="00FA63B1" w:rsidP="00FA63B1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</w:p>
    <w:p w14:paraId="3110708F" w14:textId="77777777" w:rsidR="00FA63B1" w:rsidRPr="009504E9" w:rsidRDefault="00FA63B1" w:rsidP="00FA63B1">
      <w:pPr>
        <w:spacing w:line="276" w:lineRule="auto"/>
        <w:ind w:left="1843" w:hanging="184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04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Hormat,</w:t>
      </w:r>
    </w:p>
    <w:p w14:paraId="5EBAF204" w14:textId="77777777" w:rsidR="00FA63B1" w:rsidRPr="009504E9" w:rsidRDefault="00FA63B1" w:rsidP="00FA63B1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, kami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Tegal,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moho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artisipas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dr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diak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>.</w:t>
      </w:r>
    </w:p>
    <w:p w14:paraId="44E37C03" w14:textId="77777777" w:rsidR="00FA63B1" w:rsidRPr="009504E9" w:rsidRDefault="00FA63B1" w:rsidP="00FA63B1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 xml:space="preserve">Adapun data yang kami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mint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dr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. Kami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erahasiaanny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>.</w:t>
      </w:r>
    </w:p>
    <w:p w14:paraId="76F3C2EE" w14:textId="7B1E099A" w:rsidR="00FA63B1" w:rsidRPr="009504E9" w:rsidRDefault="00FA63B1" w:rsidP="004B3B9D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ternila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hargany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. Tujuan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mat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seminar proposal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pada program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Tegal</w:t>
      </w:r>
    </w:p>
    <w:p w14:paraId="7D3FEAC4" w14:textId="77777777" w:rsidR="008C28CC" w:rsidRDefault="008C28CC" w:rsidP="00FA63B1">
      <w:pPr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CF5935E" w14:textId="77777777" w:rsidR="00FA63B1" w:rsidRPr="009504E9" w:rsidRDefault="00FA63B1" w:rsidP="00FA63B1">
      <w:pPr>
        <w:spacing w:line="276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>Tegal, Maret 2023</w:t>
      </w:r>
    </w:p>
    <w:p w14:paraId="04234ED3" w14:textId="77777777" w:rsidR="00FA63B1" w:rsidRPr="009504E9" w:rsidRDefault="00FA63B1" w:rsidP="00FA63B1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Hormat Kami,</w:t>
      </w:r>
    </w:p>
    <w:p w14:paraId="2322C68B" w14:textId="77777777" w:rsidR="006317BA" w:rsidRPr="009504E9" w:rsidRDefault="006317BA" w:rsidP="00FA63B1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24C58A7" w14:textId="410EE87D" w:rsidR="00FA63B1" w:rsidRDefault="00FA63B1" w:rsidP="00FA63B1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097F8B4" w14:textId="77777777" w:rsidR="003C22F1" w:rsidRPr="009504E9" w:rsidRDefault="003C22F1" w:rsidP="00FA63B1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7BABF5" w14:textId="107719AE" w:rsidR="00553B7E" w:rsidRDefault="00FA63B1" w:rsidP="003C22F1">
      <w:pPr>
        <w:spacing w:line="276" w:lineRule="auto"/>
        <w:ind w:left="52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untur Dicky</w:t>
      </w:r>
      <w:r w:rsidR="00553B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rd</w:t>
      </w:r>
      <w:r w:rsidR="00553B7E">
        <w:rPr>
          <w:rFonts w:ascii="Times New Roman" w:hAnsi="Times New Roman" w:cs="Times New Roman"/>
          <w:sz w:val="24"/>
          <w:szCs w:val="24"/>
        </w:rPr>
        <w:t>iansya</w:t>
      </w:r>
      <w:r w:rsidR="004B3B9D">
        <w:rPr>
          <w:rFonts w:ascii="Times New Roman" w:hAnsi="Times New Roman" w:cs="Times New Roman"/>
          <w:sz w:val="24"/>
          <w:szCs w:val="24"/>
        </w:rPr>
        <w:t>h</w:t>
      </w:r>
      <w:proofErr w:type="spellEnd"/>
    </w:p>
    <w:p w14:paraId="084C1F0D" w14:textId="77777777" w:rsidR="00553B7E" w:rsidRDefault="00553B7E" w:rsidP="00FA63B1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58183E2" w14:textId="77777777" w:rsidR="00FA63B1" w:rsidRPr="009504E9" w:rsidRDefault="00FA63B1" w:rsidP="00BC4702">
      <w:pPr>
        <w:numPr>
          <w:ilvl w:val="0"/>
          <w:numId w:val="37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9504E9">
        <w:rPr>
          <w:rFonts w:ascii="Times New Roman" w:hAnsi="Times New Roman" w:cs="Times New Roman"/>
          <w:b/>
          <w:bCs/>
          <w:sz w:val="24"/>
          <w:szCs w:val="24"/>
        </w:rPr>
        <w:t>Identitas</w:t>
      </w:r>
      <w:proofErr w:type="spellEnd"/>
      <w:r w:rsidRPr="009504E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</w:p>
    <w:p w14:paraId="74AD42F3" w14:textId="5F49239D" w:rsidR="00FA63B1" w:rsidRPr="009504E9" w:rsidRDefault="00CA5B7E" w:rsidP="00BC4702">
      <w:pPr>
        <w:numPr>
          <w:ilvl w:val="0"/>
          <w:numId w:val="3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3887104" wp14:editId="374FEB22">
                <wp:simplePos x="0" y="0"/>
                <wp:positionH relativeFrom="column">
                  <wp:posOffset>3173730</wp:posOffset>
                </wp:positionH>
                <wp:positionV relativeFrom="paragraph">
                  <wp:posOffset>31750</wp:posOffset>
                </wp:positionV>
                <wp:extent cx="342900" cy="190500"/>
                <wp:effectExtent l="0" t="0" r="19050" b="19050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7C8D11D" id="Rectangle 10" o:spid="_x0000_s1026" style="position:absolute;margin-left:249.9pt;margin-top:2.5pt;width:27pt;height:1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" fillcolor="white [3201]" strokecolor="black [3213]" strokeweight="1pt"/>
            </w:pict>
          </mc:Fallback>
        </mc:AlternateContent>
      </w:r>
      <w:r w:rsidR="008C28CC" w:rsidRPr="009504E9"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170EF0E" wp14:editId="7238E755">
                <wp:simplePos x="0" y="0"/>
                <wp:positionH relativeFrom="column">
                  <wp:posOffset>1659255</wp:posOffset>
                </wp:positionH>
                <wp:positionV relativeFrom="paragraph">
                  <wp:posOffset>9525</wp:posOffset>
                </wp:positionV>
                <wp:extent cx="342900" cy="190500"/>
                <wp:effectExtent l="0" t="0" r="19050" b="19050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7C5AD27" id="Rectangle 8" o:spid="_x0000_s1026" style="position:absolute;margin-left:130.65pt;margin-top:.75pt;width:27pt;height:1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" fillcolor="white [3201]" strokecolor="black [3213]" strokeweight="1pt"/>
            </w:pict>
          </mc:Fallback>
        </mc:AlternateContent>
      </w:r>
      <w:r w:rsidR="00FA63B1" w:rsidRPr="009504E9">
        <w:rPr>
          <w:rFonts w:ascii="Times New Roman" w:hAnsi="Times New Roman" w:cs="Times New Roman"/>
          <w:sz w:val="24"/>
          <w:szCs w:val="24"/>
        </w:rPr>
        <w:t xml:space="preserve">Jenis </w:t>
      </w:r>
      <w:proofErr w:type="spellStart"/>
      <w:r w:rsidR="00FA63B1" w:rsidRPr="009504E9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="00FA63B1" w:rsidRPr="009504E9">
        <w:rPr>
          <w:rFonts w:ascii="Times New Roman" w:hAnsi="Times New Roman" w:cs="Times New Roman"/>
          <w:sz w:val="24"/>
          <w:szCs w:val="24"/>
        </w:rPr>
        <w:t xml:space="preserve">:            Laki-Laki </w:t>
      </w:r>
      <w:r>
        <w:rPr>
          <w:rFonts w:ascii="Times New Roman" w:hAnsi="Times New Roman" w:cs="Times New Roman"/>
          <w:sz w:val="24"/>
          <w:szCs w:val="24"/>
        </w:rPr>
        <w:t xml:space="preserve">        </w:t>
      </w:r>
      <w:r w:rsidR="00FA63B1" w:rsidRPr="009504E9">
        <w:rPr>
          <w:rFonts w:ascii="Times New Roman" w:hAnsi="Times New Roman" w:cs="Times New Roman"/>
          <w:sz w:val="24"/>
          <w:szCs w:val="24"/>
        </w:rPr>
        <w:t xml:space="preserve">        </w:t>
      </w:r>
      <w:r>
        <w:rPr>
          <w:rFonts w:ascii="Times New Roman" w:hAnsi="Times New Roman" w:cs="Times New Roman"/>
          <w:sz w:val="24"/>
          <w:szCs w:val="24"/>
        </w:rPr>
        <w:t xml:space="preserve">   </w:t>
      </w:r>
      <w:r w:rsidR="00FA63B1" w:rsidRPr="009504E9">
        <w:rPr>
          <w:rFonts w:ascii="Times New Roman" w:hAnsi="Times New Roman" w:cs="Times New Roman"/>
          <w:sz w:val="24"/>
          <w:szCs w:val="24"/>
        </w:rPr>
        <w:t xml:space="preserve">    Perempuan</w:t>
      </w:r>
    </w:p>
    <w:p w14:paraId="35EE59EA" w14:textId="12765F22" w:rsidR="00FA63B1" w:rsidRPr="009504E9" w:rsidRDefault="00CA5B7E" w:rsidP="00BC4702">
      <w:pPr>
        <w:numPr>
          <w:ilvl w:val="0"/>
          <w:numId w:val="3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1D0A9EF" wp14:editId="5EBDAB38">
                <wp:simplePos x="0" y="0"/>
                <wp:positionH relativeFrom="column">
                  <wp:posOffset>1670685</wp:posOffset>
                </wp:positionH>
                <wp:positionV relativeFrom="paragraph">
                  <wp:posOffset>6985</wp:posOffset>
                </wp:positionV>
                <wp:extent cx="342900" cy="190500"/>
                <wp:effectExtent l="0" t="0" r="19050" b="19050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4FE6E10" id="Rectangle 5" o:spid="_x0000_s1026" style="position:absolute;margin-left:131.55pt;margin-top:.55pt;width:27pt;height:1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" fillcolor="white [3201]" strokecolor="black [3213]" strokeweight="1pt"/>
            </w:pict>
          </mc:Fallback>
        </mc:AlternateContent>
      </w:r>
      <w:r w:rsidR="00FA63B1" w:rsidRPr="009504E9"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CD68DAE" wp14:editId="3668F290">
                <wp:simplePos x="0" y="0"/>
                <wp:positionH relativeFrom="column">
                  <wp:posOffset>3181350</wp:posOffset>
                </wp:positionH>
                <wp:positionV relativeFrom="paragraph">
                  <wp:posOffset>8890</wp:posOffset>
                </wp:positionV>
                <wp:extent cx="342900" cy="190500"/>
                <wp:effectExtent l="0" t="0" r="19050" b="19050"/>
                <wp:wrapNone/>
                <wp:docPr id="11" name="Rectangle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C925924" id="Rectangle 11" o:spid="_x0000_s1026" style="position:absolute;margin-left:250.5pt;margin-top:.7pt;width:27pt;height:1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" fillcolor="white [3201]" strokecolor="black [3213]" strokeweight="1pt"/>
            </w:pict>
          </mc:Fallback>
        </mc:AlternateContent>
      </w:r>
      <w:r w:rsidR="00FA63B1" w:rsidRPr="009504E9">
        <w:rPr>
          <w:rFonts w:ascii="Times New Roman" w:hAnsi="Times New Roman" w:cs="Times New Roman"/>
          <w:sz w:val="24"/>
          <w:szCs w:val="24"/>
        </w:rPr>
        <w:t xml:space="preserve">Pendidikan: </w:t>
      </w:r>
      <w:r>
        <w:rPr>
          <w:rFonts w:ascii="Times New Roman" w:hAnsi="Times New Roman" w:cs="Times New Roman"/>
          <w:sz w:val="24"/>
          <w:szCs w:val="24"/>
        </w:rPr>
        <w:t xml:space="preserve">     </w:t>
      </w:r>
      <w:r w:rsidR="00FA63B1" w:rsidRPr="009504E9">
        <w:rPr>
          <w:rFonts w:ascii="Times New Roman" w:hAnsi="Times New Roman" w:cs="Times New Roman"/>
          <w:sz w:val="24"/>
          <w:szCs w:val="24"/>
        </w:rPr>
        <w:t xml:space="preserve">           SMP</w:t>
      </w:r>
      <w:r>
        <w:rPr>
          <w:rFonts w:ascii="Times New Roman" w:hAnsi="Times New Roman" w:cs="Times New Roman"/>
          <w:sz w:val="24"/>
          <w:szCs w:val="24"/>
        </w:rPr>
        <w:t xml:space="preserve">    </w:t>
      </w:r>
      <w:r w:rsidR="00FA63B1" w:rsidRPr="009504E9">
        <w:rPr>
          <w:rFonts w:ascii="Times New Roman" w:hAnsi="Times New Roman" w:cs="Times New Roman"/>
          <w:sz w:val="24"/>
          <w:szCs w:val="24"/>
        </w:rPr>
        <w:t xml:space="preserve">           </w:t>
      </w:r>
      <w:r>
        <w:rPr>
          <w:rFonts w:ascii="Times New Roman" w:hAnsi="Times New Roman" w:cs="Times New Roman"/>
          <w:sz w:val="24"/>
          <w:szCs w:val="24"/>
        </w:rPr>
        <w:t xml:space="preserve">                 </w:t>
      </w:r>
      <w:r w:rsidR="00FA63B1" w:rsidRPr="009504E9">
        <w:rPr>
          <w:rFonts w:ascii="Times New Roman" w:hAnsi="Times New Roman" w:cs="Times New Roman"/>
          <w:sz w:val="24"/>
          <w:szCs w:val="24"/>
        </w:rPr>
        <w:t>SMA/SMK</w:t>
      </w:r>
    </w:p>
    <w:p w14:paraId="13FC46BE" w14:textId="564D48BA" w:rsidR="00FA63B1" w:rsidRPr="009504E9" w:rsidRDefault="00CA5B7E" w:rsidP="00FA63B1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D64F143" wp14:editId="0E19E632">
                <wp:simplePos x="0" y="0"/>
                <wp:positionH relativeFrom="column">
                  <wp:posOffset>1684020</wp:posOffset>
                </wp:positionH>
                <wp:positionV relativeFrom="paragraph">
                  <wp:posOffset>8890</wp:posOffset>
                </wp:positionV>
                <wp:extent cx="342900" cy="190500"/>
                <wp:effectExtent l="0" t="0" r="19050" b="19050"/>
                <wp:wrapNone/>
                <wp:docPr id="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6D25C87" id="Rectangle 9" o:spid="_x0000_s1026" style="position:absolute;margin-left:132.6pt;margin-top:.7pt;width:27pt;height:1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" fillcolor="white [3201]" strokecolor="black [3213]" strokeweight="1pt"/>
            </w:pict>
          </mc:Fallback>
        </mc:AlternateContent>
      </w:r>
      <w:r w:rsidRPr="009504E9"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DC90891" wp14:editId="30F5931F">
                <wp:simplePos x="0" y="0"/>
                <wp:positionH relativeFrom="column">
                  <wp:posOffset>3183255</wp:posOffset>
                </wp:positionH>
                <wp:positionV relativeFrom="paragraph">
                  <wp:posOffset>8890</wp:posOffset>
                </wp:positionV>
                <wp:extent cx="342900" cy="190500"/>
                <wp:effectExtent l="0" t="0" r="19050" b="19050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32BC462" id="Rectangle 12" o:spid="_x0000_s1026" style="position:absolute;margin-left:250.65pt;margin-top:.7pt;width:27pt;height:1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" fillcolor="white [3201]" strokecolor="black [3213]" strokeweight="1pt"/>
            </w:pict>
          </mc:Fallback>
        </mc:AlternateContent>
      </w:r>
      <w:r w:rsidR="00FA63B1" w:rsidRPr="009504E9">
        <w:rPr>
          <w:rFonts w:ascii="Times New Roman" w:hAnsi="Times New Roman" w:cs="Times New Roman"/>
          <w:sz w:val="24"/>
          <w:szCs w:val="24"/>
        </w:rPr>
        <w:t xml:space="preserve">      DI/DII/DIII   </w:t>
      </w:r>
      <w:r>
        <w:rPr>
          <w:rFonts w:ascii="Times New Roman" w:hAnsi="Times New Roman" w:cs="Times New Roman"/>
          <w:sz w:val="24"/>
          <w:szCs w:val="24"/>
        </w:rPr>
        <w:t xml:space="preserve">        </w:t>
      </w:r>
      <w:r w:rsidR="00FA63B1" w:rsidRPr="009504E9">
        <w:rPr>
          <w:rFonts w:ascii="Times New Roman" w:hAnsi="Times New Roman" w:cs="Times New Roman"/>
          <w:sz w:val="24"/>
          <w:szCs w:val="24"/>
        </w:rPr>
        <w:t xml:space="preserve">          S1</w:t>
      </w:r>
    </w:p>
    <w:p w14:paraId="5032AD9B" w14:textId="77777777" w:rsidR="00FA63B1" w:rsidRPr="009504E9" w:rsidRDefault="00FA63B1" w:rsidP="00FA63B1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</w:p>
    <w:p w14:paraId="433AF132" w14:textId="1EE52B00" w:rsidR="00FA63B1" w:rsidRPr="009504E9" w:rsidRDefault="007E17C6" w:rsidP="00FA63B1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89D0F85" wp14:editId="753B3FFE">
                <wp:simplePos x="0" y="0"/>
                <wp:positionH relativeFrom="column">
                  <wp:posOffset>1676400</wp:posOffset>
                </wp:positionH>
                <wp:positionV relativeFrom="paragraph">
                  <wp:posOffset>160655</wp:posOffset>
                </wp:positionV>
                <wp:extent cx="342900" cy="190500"/>
                <wp:effectExtent l="0" t="0" r="19050" b="1905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4A7E6DE" id="Rectangle 14" o:spid="_x0000_s1026" style="position:absolute;margin-left:132pt;margin-top:12.65pt;width:27pt;height:1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" fillcolor="white [3201]" strokecolor="black [3213]" strokeweight="1pt"/>
            </w:pict>
          </mc:Fallback>
        </mc:AlternateContent>
      </w:r>
    </w:p>
    <w:p w14:paraId="4743D57E" w14:textId="58AF6FFF" w:rsidR="00FA63B1" w:rsidRPr="009504E9" w:rsidRDefault="00FA63B1" w:rsidP="00BC4702">
      <w:pPr>
        <w:numPr>
          <w:ilvl w:val="0"/>
          <w:numId w:val="38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25309802" wp14:editId="1BFF67AF">
                <wp:simplePos x="0" y="0"/>
                <wp:positionH relativeFrom="column">
                  <wp:posOffset>3211830</wp:posOffset>
                </wp:positionH>
                <wp:positionV relativeFrom="paragraph">
                  <wp:posOffset>9525</wp:posOffset>
                </wp:positionV>
                <wp:extent cx="342900" cy="190500"/>
                <wp:effectExtent l="0" t="0" r="19050" b="19050"/>
                <wp:wrapNone/>
                <wp:docPr id="17" name="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11669F6" id="Rectangle 17" o:spid="_x0000_s1026" style="position:absolute;margin-left:252.9pt;margin-top:.75pt;width:27pt;height:1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" fillcolor="white [3201]" strokecolor="black [3213]" strokeweight="1pt"/>
            </w:pict>
          </mc:Fallback>
        </mc:AlternateConten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Umur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:       </w:t>
      </w:r>
      <w:r w:rsidR="00CA5B7E">
        <w:rPr>
          <w:rFonts w:ascii="Times New Roman" w:hAnsi="Times New Roman" w:cs="Times New Roman"/>
          <w:sz w:val="24"/>
          <w:szCs w:val="24"/>
        </w:rPr>
        <w:t xml:space="preserve">             </w:t>
      </w:r>
      <w:r w:rsidRPr="009504E9">
        <w:rPr>
          <w:rFonts w:ascii="Times New Roman" w:hAnsi="Times New Roman" w:cs="Times New Roman"/>
          <w:sz w:val="24"/>
          <w:szCs w:val="24"/>
        </w:rPr>
        <w:t xml:space="preserve">     </w:t>
      </w:r>
      <w:r w:rsidR="007E17C6">
        <w:rPr>
          <w:rFonts w:ascii="Times New Roman" w:hAnsi="Times New Roman" w:cs="Times New Roman"/>
          <w:sz w:val="24"/>
          <w:szCs w:val="24"/>
        </w:rPr>
        <w:t xml:space="preserve"> </w:t>
      </w:r>
      <w:r w:rsidRPr="009504E9">
        <w:rPr>
          <w:rFonts w:ascii="Times New Roman" w:hAnsi="Times New Roman" w:cs="Times New Roman"/>
          <w:sz w:val="24"/>
          <w:szCs w:val="24"/>
        </w:rPr>
        <w:t xml:space="preserve">20-30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                     31-40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14:paraId="106223CF" w14:textId="77777777" w:rsidR="00FA63B1" w:rsidRPr="009504E9" w:rsidRDefault="00FA63B1" w:rsidP="00FA63B1">
      <w:pPr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004784B" w14:textId="531E0FA6" w:rsidR="00FA63B1" w:rsidRPr="009504E9" w:rsidRDefault="00FA63B1" w:rsidP="00FA63B1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AE72C87" wp14:editId="3C678776">
                <wp:simplePos x="0" y="0"/>
                <wp:positionH relativeFrom="column">
                  <wp:posOffset>1661160</wp:posOffset>
                </wp:positionH>
                <wp:positionV relativeFrom="paragraph">
                  <wp:posOffset>10795</wp:posOffset>
                </wp:positionV>
                <wp:extent cx="342900" cy="190500"/>
                <wp:effectExtent l="0" t="0" r="19050" b="19050"/>
                <wp:wrapNone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19050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E5263C7" id="Rectangle 19" o:spid="_x0000_s1026" style="position:absolute;margin-left:130.8pt;margin-top:.85pt;width:27pt;height:15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" fillcolor="white [3201]" strokecolor="black [3213]" strokeweight="1pt"/>
            </w:pict>
          </mc:Fallback>
        </mc:AlternateContent>
      </w:r>
      <w:r w:rsidRPr="009504E9">
        <w:rPr>
          <w:rFonts w:ascii="Times New Roman" w:hAnsi="Times New Roman" w:cs="Times New Roman"/>
          <w:sz w:val="24"/>
          <w:szCs w:val="24"/>
        </w:rPr>
        <w:t xml:space="preserve">     </w:t>
      </w:r>
      <w:r w:rsidR="007E17C6">
        <w:rPr>
          <w:rFonts w:ascii="Times New Roman" w:hAnsi="Times New Roman" w:cs="Times New Roman"/>
          <w:sz w:val="24"/>
          <w:szCs w:val="24"/>
        </w:rPr>
        <w:t xml:space="preserve"> </w:t>
      </w:r>
      <w:r w:rsidRPr="009504E9">
        <w:rPr>
          <w:rFonts w:ascii="Times New Roman" w:hAnsi="Times New Roman" w:cs="Times New Roman"/>
          <w:sz w:val="24"/>
          <w:szCs w:val="24"/>
        </w:rPr>
        <w:t xml:space="preserve"> &gt; 41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                   </w:t>
      </w:r>
    </w:p>
    <w:p w14:paraId="6687A2A5" w14:textId="77777777" w:rsidR="00FA63B1" w:rsidRPr="009504E9" w:rsidRDefault="00FA63B1" w:rsidP="00FA63B1">
      <w:pPr>
        <w:ind w:left="2880"/>
        <w:jc w:val="both"/>
        <w:rPr>
          <w:rFonts w:ascii="Times New Roman" w:hAnsi="Times New Roman" w:cs="Times New Roman"/>
          <w:sz w:val="24"/>
          <w:szCs w:val="24"/>
        </w:rPr>
      </w:pPr>
    </w:p>
    <w:p w14:paraId="7C778621" w14:textId="77777777" w:rsidR="00FA63B1" w:rsidRPr="009504E9" w:rsidRDefault="00FA63B1" w:rsidP="00FA63B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061994D" w14:textId="77777777" w:rsidR="00FA63B1" w:rsidRPr="009504E9" w:rsidRDefault="00FA63B1" w:rsidP="00BC4702">
      <w:pPr>
        <w:numPr>
          <w:ilvl w:val="0"/>
          <w:numId w:val="37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9504E9">
        <w:rPr>
          <w:rFonts w:ascii="Times New Roman" w:hAnsi="Times New Roman" w:cs="Times New Roman"/>
          <w:b/>
          <w:bCs/>
          <w:sz w:val="24"/>
          <w:szCs w:val="24"/>
        </w:rPr>
        <w:t>Petunjuk</w:t>
      </w:r>
      <w:proofErr w:type="spellEnd"/>
      <w:r w:rsidRPr="009504E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b/>
          <w:bCs/>
          <w:sz w:val="24"/>
          <w:szCs w:val="24"/>
        </w:rPr>
        <w:t>Pengisian</w:t>
      </w:r>
      <w:proofErr w:type="spellEnd"/>
      <w:r w:rsidRPr="009504E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b/>
          <w:bCs/>
          <w:sz w:val="24"/>
          <w:szCs w:val="24"/>
        </w:rPr>
        <w:t>Kuesioner</w:t>
      </w:r>
      <w:proofErr w:type="spellEnd"/>
    </w:p>
    <w:p w14:paraId="0B42D573" w14:textId="77777777" w:rsidR="00FA63B1" w:rsidRPr="004956C7" w:rsidRDefault="00FA63B1" w:rsidP="00FA63B1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504E9"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checklist /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centang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(</w:t>
      </w:r>
      <w:r w:rsidRPr="009504E9">
        <w:rPr>
          <w:rFonts w:ascii="Times New Roman" w:hAnsi="Times New Roman" w:cs="Times New Roman"/>
          <w:sz w:val="24"/>
          <w:szCs w:val="24"/>
        </w:rPr>
        <w:sym w:font="Webdings" w:char="F061"/>
      </w:r>
      <w:r w:rsidRPr="009504E9">
        <w:rPr>
          <w:rFonts w:ascii="Times New Roman" w:hAnsi="Times New Roman" w:cs="Times New Roman"/>
          <w:sz w:val="24"/>
          <w:szCs w:val="24"/>
        </w:rPr>
        <w:t xml:space="preserve">) pada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otak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dijawab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ilih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dan yang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pada </w:t>
      </w:r>
      <w:r>
        <w:rPr>
          <w:rFonts w:ascii="Times New Roman" w:hAnsi="Times New Roman" w:cs="Times New Roman"/>
          <w:sz w:val="24"/>
          <w:szCs w:val="24"/>
        </w:rPr>
        <w:t xml:space="preserve">Dinas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idup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gal. </w:t>
      </w:r>
    </w:p>
    <w:p w14:paraId="1E035247" w14:textId="434B2820" w:rsidR="00FA63B1" w:rsidRPr="009504E9" w:rsidRDefault="00FA63B1" w:rsidP="00FA63B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9504E9">
        <w:rPr>
          <w:rFonts w:ascii="Times New Roman" w:hAnsi="Times New Roman" w:cs="Times New Roman"/>
          <w:sz w:val="24"/>
          <w:szCs w:val="24"/>
        </w:rPr>
        <w:t>:</w:t>
      </w:r>
    </w:p>
    <w:p w14:paraId="00783BCC" w14:textId="354F1EC7" w:rsidR="00FA63B1" w:rsidRPr="009504E9" w:rsidRDefault="00FA63B1" w:rsidP="00FA63B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ab/>
        <w:t xml:space="preserve">SS: Sangat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1F9AB7F6" w14:textId="375C9940" w:rsidR="00FA63B1" w:rsidRPr="009504E9" w:rsidRDefault="00FA63B1" w:rsidP="00FA63B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ab/>
        <w:t xml:space="preserve">S: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0D900A59" w14:textId="767007BC" w:rsidR="00FA63B1" w:rsidRPr="009504E9" w:rsidRDefault="00FA63B1" w:rsidP="00FA63B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ab/>
        <w:t xml:space="preserve">N: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Netral</w:t>
      </w:r>
      <w:proofErr w:type="spellEnd"/>
    </w:p>
    <w:p w14:paraId="69E9BD3A" w14:textId="42E5AF2F" w:rsidR="00FA63B1" w:rsidRPr="009504E9" w:rsidRDefault="00FA63B1" w:rsidP="00FA63B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lastRenderedPageBreak/>
        <w:tab/>
        <w:t xml:space="preserve">TS: Tidak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1BC14C44" w14:textId="32514B85" w:rsidR="00E1362D" w:rsidRPr="007C3443" w:rsidRDefault="00FA63B1" w:rsidP="007C344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504E9">
        <w:rPr>
          <w:rFonts w:ascii="Times New Roman" w:hAnsi="Times New Roman" w:cs="Times New Roman"/>
          <w:sz w:val="24"/>
          <w:szCs w:val="24"/>
        </w:rPr>
        <w:tab/>
        <w:t xml:space="preserve">STS: Sangat Tidak </w:t>
      </w:r>
      <w:proofErr w:type="spellStart"/>
      <w:r w:rsidRPr="009504E9">
        <w:rPr>
          <w:rFonts w:ascii="Times New Roman" w:hAnsi="Times New Roman" w:cs="Times New Roman"/>
          <w:sz w:val="24"/>
          <w:szCs w:val="24"/>
        </w:rPr>
        <w:t>Setuj</w:t>
      </w:r>
      <w:bookmarkStart w:id="3" w:name="_Hlk134342889"/>
      <w:r w:rsidR="007C3443">
        <w:rPr>
          <w:rFonts w:ascii="Times New Roman" w:hAnsi="Times New Roman" w:cs="Times New Roman"/>
          <w:sz w:val="24"/>
          <w:szCs w:val="24"/>
        </w:rPr>
        <w:t>u</w:t>
      </w:r>
      <w:proofErr w:type="spellEnd"/>
    </w:p>
    <w:p w14:paraId="61978C77" w14:textId="77777777" w:rsidR="00E1362D" w:rsidRDefault="00E1362D" w:rsidP="00E1362D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4" w:name="_Hlk147801106"/>
      <w:bookmarkEnd w:id="1"/>
      <w:proofErr w:type="spellStart"/>
      <w:r w:rsidRPr="00227B6C">
        <w:rPr>
          <w:rFonts w:ascii="Times New Roman" w:hAnsi="Times New Roman" w:cs="Times New Roman"/>
          <w:b/>
          <w:bCs/>
          <w:sz w:val="24"/>
          <w:szCs w:val="24"/>
        </w:rPr>
        <w:t>Kuesioner</w:t>
      </w:r>
      <w:proofErr w:type="spellEnd"/>
    </w:p>
    <w:p w14:paraId="0DF4A12D" w14:textId="77777777" w:rsidR="00E1362D" w:rsidRPr="000F0AC7" w:rsidRDefault="00E1362D" w:rsidP="00BC4702">
      <w:pPr>
        <w:numPr>
          <w:ilvl w:val="0"/>
          <w:numId w:val="39"/>
        </w:num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F0AC7">
        <w:rPr>
          <w:rFonts w:ascii="Times New Roman" w:hAnsi="Times New Roman" w:cs="Times New Roman"/>
          <w:b/>
          <w:bCs/>
          <w:sz w:val="24"/>
          <w:szCs w:val="24"/>
        </w:rPr>
        <w:t xml:space="preserve">Kinerja </w:t>
      </w:r>
      <w:proofErr w:type="spellStart"/>
      <w:r w:rsidRPr="000F0AC7">
        <w:rPr>
          <w:rFonts w:ascii="Times New Roman" w:hAnsi="Times New Roman" w:cs="Times New Roman"/>
          <w:b/>
          <w:bCs/>
          <w:sz w:val="24"/>
          <w:szCs w:val="24"/>
        </w:rPr>
        <w:t>karyawan</w:t>
      </w:r>
      <w:proofErr w:type="spellEnd"/>
      <w:r w:rsidRPr="000F0AC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85"/>
        <w:gridCol w:w="2816"/>
        <w:gridCol w:w="747"/>
        <w:gridCol w:w="760"/>
        <w:gridCol w:w="723"/>
        <w:gridCol w:w="768"/>
        <w:gridCol w:w="811"/>
      </w:tblGrid>
      <w:tr w:rsidR="00E1362D" w14:paraId="2B14D983" w14:textId="77777777" w:rsidTr="003B7761">
        <w:tc>
          <w:tcPr>
            <w:tcW w:w="625" w:type="dxa"/>
          </w:tcPr>
          <w:p w14:paraId="7CD7FD0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3420" w:type="dxa"/>
          </w:tcPr>
          <w:p w14:paraId="05140DC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6D606EC4" w14:textId="2A27A03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1B3FC4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900" w:type="dxa"/>
          </w:tcPr>
          <w:p w14:paraId="27864440" w14:textId="4D3A3246" w:rsidR="00E1362D" w:rsidRDefault="001B3FC4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="00E1362D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900" w:type="dxa"/>
          </w:tcPr>
          <w:p w14:paraId="64F5063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990" w:type="dxa"/>
          </w:tcPr>
          <w:p w14:paraId="26FC6A50" w14:textId="7F689365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 </w:t>
            </w:r>
          </w:p>
        </w:tc>
        <w:tc>
          <w:tcPr>
            <w:tcW w:w="985" w:type="dxa"/>
          </w:tcPr>
          <w:p w14:paraId="3C873BFB" w14:textId="69EB8253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E1362D" w14:paraId="75C095F5" w14:textId="77777777" w:rsidTr="003B7761">
        <w:tc>
          <w:tcPr>
            <w:tcW w:w="625" w:type="dxa"/>
          </w:tcPr>
          <w:p w14:paraId="59E93B7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420" w:type="dxa"/>
          </w:tcPr>
          <w:p w14:paraId="639A81D8" w14:textId="76B9CE5B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26F7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cerm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97417D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5C404F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BFFAB2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5A57050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576917B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2B783DF8" w14:textId="77777777" w:rsidTr="003B7761">
        <w:tc>
          <w:tcPr>
            <w:tcW w:w="625" w:type="dxa"/>
          </w:tcPr>
          <w:p w14:paraId="7845D23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20" w:type="dxa"/>
          </w:tcPr>
          <w:p w14:paraId="299E455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l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-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li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7D7382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693162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3C6918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53CA492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1264435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3CEE5082" w14:textId="77777777" w:rsidTr="003B7761">
        <w:tc>
          <w:tcPr>
            <w:tcW w:w="625" w:type="dxa"/>
          </w:tcPr>
          <w:p w14:paraId="3EEE130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420" w:type="dxa"/>
          </w:tcPr>
          <w:p w14:paraId="4E5C0B3E" w14:textId="2F2A0013" w:rsidR="00E1362D" w:rsidRDefault="000A49C5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C28295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BC76E1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CD8112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6816A4B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47B9C60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78D729E0" w14:textId="77777777" w:rsidTr="003B7761">
        <w:tc>
          <w:tcPr>
            <w:tcW w:w="625" w:type="dxa"/>
          </w:tcPr>
          <w:p w14:paraId="1D9368E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420" w:type="dxa"/>
          </w:tcPr>
          <w:p w14:paraId="3B2BA84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-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14E28CA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23A774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27FE906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6BF655F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644CFEC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21E3589C" w14:textId="77777777" w:rsidTr="003B7761">
        <w:tc>
          <w:tcPr>
            <w:tcW w:w="625" w:type="dxa"/>
          </w:tcPr>
          <w:p w14:paraId="716E73C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420" w:type="dxa"/>
          </w:tcPr>
          <w:p w14:paraId="355D826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5F5F5CF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87D48A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2958932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4612BF6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5846742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2E187CAB" w14:textId="77777777" w:rsidTr="003B7761">
        <w:tc>
          <w:tcPr>
            <w:tcW w:w="625" w:type="dxa"/>
          </w:tcPr>
          <w:p w14:paraId="29CB1AF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420" w:type="dxa"/>
          </w:tcPr>
          <w:p w14:paraId="6FD705D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a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amb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utu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27090B1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20FA309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925F6A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0074458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079D06B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08D16E2A" w14:textId="77777777" w:rsidTr="003B7761">
        <w:tc>
          <w:tcPr>
            <w:tcW w:w="625" w:type="dxa"/>
          </w:tcPr>
          <w:p w14:paraId="7C7382B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420" w:type="dxa"/>
          </w:tcPr>
          <w:p w14:paraId="7669F5A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tanggu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</w:p>
        </w:tc>
        <w:tc>
          <w:tcPr>
            <w:tcW w:w="810" w:type="dxa"/>
          </w:tcPr>
          <w:p w14:paraId="5A025AE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2765B87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04628CB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53BC258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73F7E9C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5FCACEAB" w14:textId="77777777" w:rsidTr="003B7761">
        <w:tc>
          <w:tcPr>
            <w:tcW w:w="625" w:type="dxa"/>
          </w:tcPr>
          <w:p w14:paraId="657BEB2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420" w:type="dxa"/>
          </w:tcPr>
          <w:p w14:paraId="5DF8B28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harap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j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28E58E7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0997C95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F1310F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397E230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37129AD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6E0E7BA5" w14:textId="77777777" w:rsidTr="003B7761">
        <w:tc>
          <w:tcPr>
            <w:tcW w:w="625" w:type="dxa"/>
          </w:tcPr>
          <w:p w14:paraId="0267688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420" w:type="dxa"/>
          </w:tcPr>
          <w:p w14:paraId="5422379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tru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FBC9F2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4232D4E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31EF9D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4664597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12CA182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2293EB9B" w14:textId="77777777" w:rsidTr="003B7761">
        <w:tc>
          <w:tcPr>
            <w:tcW w:w="625" w:type="dxa"/>
          </w:tcPr>
          <w:p w14:paraId="3CAA481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10 </w:t>
            </w:r>
          </w:p>
        </w:tc>
        <w:tc>
          <w:tcPr>
            <w:tcW w:w="3420" w:type="dxa"/>
          </w:tcPr>
          <w:p w14:paraId="6B9CDB4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a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amp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dapat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7B95C1E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B3BDBD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026D676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3A2498E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290AE8D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184C6EDB" w14:textId="77777777" w:rsidTr="003B7761">
        <w:tc>
          <w:tcPr>
            <w:tcW w:w="625" w:type="dxa"/>
          </w:tcPr>
          <w:p w14:paraId="1FC26F2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420" w:type="dxa"/>
          </w:tcPr>
          <w:p w14:paraId="012FF15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274A178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074909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2DC0FA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7F51D94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02086D0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51B9E256" w14:textId="77777777" w:rsidTr="003B7761">
        <w:tc>
          <w:tcPr>
            <w:tcW w:w="625" w:type="dxa"/>
          </w:tcPr>
          <w:p w14:paraId="474586F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3420" w:type="dxa"/>
          </w:tcPr>
          <w:p w14:paraId="5156FC6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j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111D08D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21E9777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49851F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328D4CB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71C5F0F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50464FA2" w14:textId="77777777" w:rsidTr="003B7761">
        <w:tc>
          <w:tcPr>
            <w:tcW w:w="625" w:type="dxa"/>
          </w:tcPr>
          <w:p w14:paraId="632CD67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420" w:type="dxa"/>
          </w:tcPr>
          <w:p w14:paraId="4A2D135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iku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nj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E4B9E3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602556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2929EE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5DE6684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6B3AF7E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0E91E8C7" w14:textId="77777777" w:rsidTr="003B7761">
        <w:tc>
          <w:tcPr>
            <w:tcW w:w="625" w:type="dxa"/>
          </w:tcPr>
          <w:p w14:paraId="3469E28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3420" w:type="dxa"/>
          </w:tcPr>
          <w:p w14:paraId="5D24255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iku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i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4EBA563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D89AE3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05ECEC4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6D30AB5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7F2A231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7F400856" w14:textId="77777777" w:rsidTr="003B7761">
        <w:tc>
          <w:tcPr>
            <w:tcW w:w="625" w:type="dxa"/>
          </w:tcPr>
          <w:p w14:paraId="0E9BDAA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3420" w:type="dxa"/>
          </w:tcPr>
          <w:p w14:paraId="0C2039F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t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uran-at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4B5DB2B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49F0B5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448242F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5451144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45844B0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64E23F71" w14:textId="77777777" w:rsidTr="003B7761">
        <w:tc>
          <w:tcPr>
            <w:tcW w:w="625" w:type="dxa"/>
          </w:tcPr>
          <w:p w14:paraId="568CCA8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3420" w:type="dxa"/>
          </w:tcPr>
          <w:p w14:paraId="724327B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hadi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15575C9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386EC6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A293C4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1AFA8DD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191F67E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bookmarkEnd w:id="3"/>
    </w:tbl>
    <w:p w14:paraId="56A8BE2C" w14:textId="77777777" w:rsidR="00E1362D" w:rsidRDefault="00E1362D" w:rsidP="00E1362D">
      <w:pPr>
        <w:rPr>
          <w:rFonts w:ascii="Times New Roman" w:hAnsi="Times New Roman" w:cs="Times New Roman"/>
          <w:sz w:val="24"/>
          <w:szCs w:val="24"/>
        </w:rPr>
      </w:pPr>
    </w:p>
    <w:p w14:paraId="22947BF2" w14:textId="77777777" w:rsidR="00E1362D" w:rsidRPr="000F0AC7" w:rsidRDefault="00E1362D" w:rsidP="00BC4702">
      <w:pPr>
        <w:numPr>
          <w:ilvl w:val="0"/>
          <w:numId w:val="39"/>
        </w:numPr>
        <w:rPr>
          <w:rFonts w:ascii="Times New Roman" w:hAnsi="Times New Roman" w:cs="Times New Roman"/>
          <w:b/>
          <w:bCs/>
          <w:sz w:val="24"/>
          <w:szCs w:val="24"/>
        </w:rPr>
      </w:pPr>
      <w:bookmarkStart w:id="5" w:name="_Hlk134342937"/>
      <w:proofErr w:type="spellStart"/>
      <w:r w:rsidRPr="000F0AC7">
        <w:rPr>
          <w:rFonts w:ascii="Times New Roman" w:hAnsi="Times New Roman" w:cs="Times New Roman"/>
          <w:b/>
          <w:bCs/>
          <w:sz w:val="24"/>
          <w:szCs w:val="24"/>
        </w:rPr>
        <w:t>Lingkungan</w:t>
      </w:r>
      <w:proofErr w:type="spellEnd"/>
      <w:r w:rsidRPr="000F0AC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0F0AC7"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 w:rsidRPr="000F0AC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0F0AC7">
        <w:rPr>
          <w:rFonts w:ascii="Times New Roman" w:hAnsi="Times New Roman" w:cs="Times New Roman"/>
          <w:b/>
          <w:bCs/>
          <w:sz w:val="24"/>
          <w:szCs w:val="24"/>
        </w:rPr>
        <w:t>fisik</w:t>
      </w:r>
      <w:proofErr w:type="spellEnd"/>
      <w:r w:rsidRPr="000F0AC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86"/>
        <w:gridCol w:w="2776"/>
        <w:gridCol w:w="751"/>
        <w:gridCol w:w="767"/>
        <w:gridCol w:w="732"/>
        <w:gridCol w:w="779"/>
        <w:gridCol w:w="819"/>
      </w:tblGrid>
      <w:tr w:rsidR="00E1362D" w14:paraId="63D48701" w14:textId="77777777" w:rsidTr="003B7761">
        <w:tc>
          <w:tcPr>
            <w:tcW w:w="625" w:type="dxa"/>
          </w:tcPr>
          <w:p w14:paraId="3563C43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0</w:t>
            </w:r>
          </w:p>
        </w:tc>
        <w:tc>
          <w:tcPr>
            <w:tcW w:w="3420" w:type="dxa"/>
          </w:tcPr>
          <w:p w14:paraId="4F6B288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5CFEA5DF" w14:textId="5EB20460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6B47F7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900" w:type="dxa"/>
          </w:tcPr>
          <w:p w14:paraId="302E4C41" w14:textId="5AE1CF99" w:rsidR="00E1362D" w:rsidRDefault="006B47F7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900" w:type="dxa"/>
          </w:tcPr>
          <w:p w14:paraId="7B30373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990" w:type="dxa"/>
          </w:tcPr>
          <w:p w14:paraId="03C2745A" w14:textId="23E6114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985" w:type="dxa"/>
          </w:tcPr>
          <w:p w14:paraId="55F6457C" w14:textId="4C318B76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E1362D" w14:paraId="7FFB00FA" w14:textId="77777777" w:rsidTr="003B7761">
        <w:tc>
          <w:tcPr>
            <w:tcW w:w="625" w:type="dxa"/>
          </w:tcPr>
          <w:p w14:paraId="6B4C0CD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420" w:type="dxa"/>
          </w:tcPr>
          <w:p w14:paraId="5F95D8B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cahay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12A7D64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4BD4F81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443DE24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151E441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4526E3B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24BE5897" w14:textId="77777777" w:rsidTr="003B7761">
        <w:tc>
          <w:tcPr>
            <w:tcW w:w="625" w:type="dxa"/>
          </w:tcPr>
          <w:p w14:paraId="5B616FA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20" w:type="dxa"/>
          </w:tcPr>
          <w:p w14:paraId="44063F9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arn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an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okus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810" w:type="dxa"/>
          </w:tcPr>
          <w:p w14:paraId="3EC2C52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112F4B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F43C2A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458EC81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119F3B9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6FED8219" w14:textId="77777777" w:rsidTr="003B7761">
        <w:tc>
          <w:tcPr>
            <w:tcW w:w="625" w:type="dxa"/>
          </w:tcPr>
          <w:p w14:paraId="355963E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420" w:type="dxa"/>
          </w:tcPr>
          <w:p w14:paraId="415BA1D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ersi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nyam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r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735B882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983D12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0FAD46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61B33F1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3488673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009A23BA" w14:textId="77777777" w:rsidTr="003B7761">
        <w:tc>
          <w:tcPr>
            <w:tcW w:w="625" w:type="dxa"/>
          </w:tcPr>
          <w:p w14:paraId="05A4EB5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420" w:type="dxa"/>
          </w:tcPr>
          <w:p w14:paraId="22E58F5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uk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h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d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aktiv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5BB81C6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4126463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46007D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231A945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4DBA56A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7099C0BF" w14:textId="77777777" w:rsidTr="003B7761">
        <w:tc>
          <w:tcPr>
            <w:tcW w:w="625" w:type="dxa"/>
          </w:tcPr>
          <w:p w14:paraId="345943C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420" w:type="dxa"/>
          </w:tcPr>
          <w:p w14:paraId="5F890AE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dus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s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</w:p>
        </w:tc>
        <w:tc>
          <w:tcPr>
            <w:tcW w:w="810" w:type="dxa"/>
          </w:tcPr>
          <w:p w14:paraId="2773D8F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2257F8F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23F7D9A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7665AA0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353941B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5584B6F6" w14:textId="77777777" w:rsidTr="003B7761">
        <w:tc>
          <w:tcPr>
            <w:tcW w:w="625" w:type="dxa"/>
          </w:tcPr>
          <w:p w14:paraId="558447F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6</w:t>
            </w:r>
          </w:p>
        </w:tc>
        <w:tc>
          <w:tcPr>
            <w:tcW w:w="3420" w:type="dxa"/>
          </w:tcPr>
          <w:p w14:paraId="4ECA7E4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495AC9E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AFF61A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25318B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78E9044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1E559D6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bookmarkEnd w:id="5"/>
    </w:tbl>
    <w:p w14:paraId="4C6BB765" w14:textId="6CFED7E9" w:rsidR="007C3443" w:rsidRDefault="007C3443" w:rsidP="00E1362D">
      <w:pPr>
        <w:rPr>
          <w:rFonts w:ascii="Times New Roman" w:hAnsi="Times New Roman" w:cs="Times New Roman"/>
          <w:sz w:val="24"/>
          <w:szCs w:val="24"/>
        </w:rPr>
      </w:pPr>
    </w:p>
    <w:p w14:paraId="07ADFB70" w14:textId="77777777" w:rsidR="007C3443" w:rsidRPr="00E1362D" w:rsidRDefault="007C3443" w:rsidP="00E1362D">
      <w:pPr>
        <w:rPr>
          <w:rFonts w:ascii="Times New Roman" w:hAnsi="Times New Roman" w:cs="Times New Roman"/>
          <w:sz w:val="24"/>
          <w:szCs w:val="24"/>
        </w:rPr>
      </w:pPr>
    </w:p>
    <w:p w14:paraId="78FFD65C" w14:textId="77777777" w:rsidR="00E1362D" w:rsidRPr="000F0AC7" w:rsidRDefault="00E1362D" w:rsidP="00BC4702">
      <w:pPr>
        <w:numPr>
          <w:ilvl w:val="0"/>
          <w:numId w:val="39"/>
        </w:numPr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0F0AC7">
        <w:rPr>
          <w:rFonts w:ascii="Times New Roman" w:hAnsi="Times New Roman" w:cs="Times New Roman"/>
          <w:b/>
          <w:bCs/>
          <w:sz w:val="24"/>
          <w:szCs w:val="24"/>
        </w:rPr>
        <w:t>Motivasi</w:t>
      </w:r>
      <w:proofErr w:type="spellEnd"/>
      <w:r w:rsidRPr="000F0AC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86"/>
        <w:gridCol w:w="2796"/>
        <w:gridCol w:w="749"/>
        <w:gridCol w:w="764"/>
        <w:gridCol w:w="727"/>
        <w:gridCol w:w="773"/>
        <w:gridCol w:w="815"/>
      </w:tblGrid>
      <w:tr w:rsidR="00E1362D" w14:paraId="61E53B38" w14:textId="77777777" w:rsidTr="003B7761">
        <w:tc>
          <w:tcPr>
            <w:tcW w:w="625" w:type="dxa"/>
          </w:tcPr>
          <w:p w14:paraId="09CF804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420" w:type="dxa"/>
          </w:tcPr>
          <w:p w14:paraId="7879238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5A558015" w14:textId="7FF7CC69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6B47F7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900" w:type="dxa"/>
          </w:tcPr>
          <w:p w14:paraId="1D1F97BF" w14:textId="6069D174" w:rsidR="00E1362D" w:rsidRDefault="006B47F7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="00E1362D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900" w:type="dxa"/>
          </w:tcPr>
          <w:p w14:paraId="600D465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990" w:type="dxa"/>
          </w:tcPr>
          <w:p w14:paraId="78513EAA" w14:textId="25789494" w:rsidR="00E1362D" w:rsidRDefault="006B47F7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985" w:type="dxa"/>
          </w:tcPr>
          <w:p w14:paraId="5FDDFAA3" w14:textId="1DE8A89E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E1362D" w14:paraId="1B527641" w14:textId="77777777" w:rsidTr="003B7761">
        <w:tc>
          <w:tcPr>
            <w:tcW w:w="625" w:type="dxa"/>
          </w:tcPr>
          <w:p w14:paraId="321DC4C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420" w:type="dxa"/>
          </w:tcPr>
          <w:p w14:paraId="3B132D0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hasi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69B2855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00B2056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48859C4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48CA210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0D629DF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3E85634D" w14:textId="77777777" w:rsidTr="003B7761">
        <w:tc>
          <w:tcPr>
            <w:tcW w:w="625" w:type="dxa"/>
          </w:tcPr>
          <w:p w14:paraId="458F629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20" w:type="dxa"/>
          </w:tcPr>
          <w:p w14:paraId="28C5556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r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g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56A2C8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453A33C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4E0DD6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219B04F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531A99A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59C411D4" w14:textId="77777777" w:rsidTr="003B7761">
        <w:tc>
          <w:tcPr>
            <w:tcW w:w="625" w:type="dxa"/>
          </w:tcPr>
          <w:p w14:paraId="1E3F4D5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420" w:type="dxa"/>
          </w:tcPr>
          <w:p w14:paraId="7D86468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cap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j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234BF5D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4241D3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88293F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7473264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00911AF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01C92D8B" w14:textId="77777777" w:rsidTr="003B7761">
        <w:tc>
          <w:tcPr>
            <w:tcW w:w="625" w:type="dxa"/>
          </w:tcPr>
          <w:p w14:paraId="51ECD04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420" w:type="dxa"/>
          </w:tcPr>
          <w:p w14:paraId="04FF061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amp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46987E9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33D141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9396B4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6AD5A5A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2142266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417405B7" w14:textId="77777777" w:rsidTr="003B7761">
        <w:tc>
          <w:tcPr>
            <w:tcW w:w="625" w:type="dxa"/>
          </w:tcPr>
          <w:p w14:paraId="1DE4F05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420" w:type="dxa"/>
          </w:tcPr>
          <w:p w14:paraId="72E4C79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u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oro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kse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an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al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ub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4DCAE7F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C31DA6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F947BE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1E63437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6120C6B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111085E6" w14:textId="77777777" w:rsidTr="003B7761">
        <w:tc>
          <w:tcPr>
            <w:tcW w:w="625" w:type="dxa"/>
          </w:tcPr>
          <w:p w14:paraId="1B0C0FE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420" w:type="dxa"/>
          </w:tcPr>
          <w:p w14:paraId="38CAE34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m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l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j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) yang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5A7D731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9B4BC2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45A20D1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74DDE42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7F879FF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1BA2CCE2" w14:textId="77777777" w:rsidTr="003B7761">
        <w:tc>
          <w:tcPr>
            <w:tcW w:w="625" w:type="dxa"/>
          </w:tcPr>
          <w:p w14:paraId="41ED80D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420" w:type="dxa"/>
          </w:tcPr>
          <w:p w14:paraId="4F74084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gg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est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r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emp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pen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16F502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662F4B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D53A0D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3C4E626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2622AF1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0C8CB036" w14:textId="77777777" w:rsidTr="003B7761">
        <w:tc>
          <w:tcPr>
            <w:tcW w:w="625" w:type="dxa"/>
          </w:tcPr>
          <w:p w14:paraId="4F9ACC4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420" w:type="dxa"/>
          </w:tcPr>
          <w:p w14:paraId="009C636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ingka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eterampi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r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anggung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0A9EB14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0502B2A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38B895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2B1FBAD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7B4E793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631D334D" w14:textId="77777777" w:rsidTr="003B7761">
        <w:tc>
          <w:tcPr>
            <w:tcW w:w="625" w:type="dxa"/>
          </w:tcPr>
          <w:p w14:paraId="0C50C5E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420" w:type="dxa"/>
          </w:tcPr>
          <w:p w14:paraId="11C446C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oro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j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1DBBAF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5A0C04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2FCDA6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09546CC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06DCE3D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5C8EBE72" w14:textId="77777777" w:rsidTr="003B7761">
        <w:tc>
          <w:tcPr>
            <w:tcW w:w="625" w:type="dxa"/>
          </w:tcPr>
          <w:p w14:paraId="7245F16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420" w:type="dxa"/>
          </w:tcPr>
          <w:p w14:paraId="004AF3D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uny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semp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emb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di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5679E0B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CAEA34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2B99D2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55CE9EE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72B31DE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7DFD4A41" w14:textId="77777777" w:rsidTr="003B7761">
        <w:trPr>
          <w:trHeight w:val="629"/>
        </w:trPr>
        <w:tc>
          <w:tcPr>
            <w:tcW w:w="625" w:type="dxa"/>
          </w:tcPr>
          <w:p w14:paraId="6B2CF6C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420" w:type="dxa"/>
          </w:tcPr>
          <w:p w14:paraId="37030DB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u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t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0B315FE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0037D1A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87356E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7BDA98B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0C218BC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9169972" w14:textId="77777777" w:rsidR="00E1362D" w:rsidRDefault="00E1362D" w:rsidP="00E1362D">
      <w:pPr>
        <w:rPr>
          <w:rFonts w:ascii="Times New Roman" w:hAnsi="Times New Roman" w:cs="Times New Roman"/>
          <w:sz w:val="24"/>
          <w:szCs w:val="24"/>
        </w:rPr>
      </w:pPr>
    </w:p>
    <w:p w14:paraId="730991BD" w14:textId="77777777" w:rsidR="00E1362D" w:rsidRPr="000F0AC7" w:rsidRDefault="00E1362D" w:rsidP="00BC4702">
      <w:pPr>
        <w:numPr>
          <w:ilvl w:val="0"/>
          <w:numId w:val="39"/>
        </w:numPr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0F0AC7">
        <w:rPr>
          <w:rFonts w:ascii="Times New Roman" w:hAnsi="Times New Roman" w:cs="Times New Roman"/>
          <w:b/>
          <w:bCs/>
          <w:sz w:val="24"/>
          <w:szCs w:val="24"/>
        </w:rPr>
        <w:t>Karakteristik</w:t>
      </w:r>
      <w:proofErr w:type="spellEnd"/>
      <w:r w:rsidRPr="000F0AC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0F0AC7">
        <w:rPr>
          <w:rFonts w:ascii="Times New Roman" w:hAnsi="Times New Roman" w:cs="Times New Roman"/>
          <w:b/>
          <w:bCs/>
          <w:sz w:val="24"/>
          <w:szCs w:val="24"/>
        </w:rPr>
        <w:t>individu</w:t>
      </w:r>
      <w:proofErr w:type="spellEnd"/>
      <w:r w:rsidRPr="000F0AC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85"/>
        <w:gridCol w:w="2809"/>
        <w:gridCol w:w="748"/>
        <w:gridCol w:w="761"/>
        <w:gridCol w:w="725"/>
        <w:gridCol w:w="770"/>
        <w:gridCol w:w="812"/>
      </w:tblGrid>
      <w:tr w:rsidR="00E1362D" w14:paraId="0FACCA25" w14:textId="77777777" w:rsidTr="003B7761">
        <w:tc>
          <w:tcPr>
            <w:tcW w:w="625" w:type="dxa"/>
          </w:tcPr>
          <w:p w14:paraId="5128EC1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420" w:type="dxa"/>
          </w:tcPr>
          <w:p w14:paraId="29F5B52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52344721" w14:textId="01996761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6B47F7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900" w:type="dxa"/>
          </w:tcPr>
          <w:p w14:paraId="3A999747" w14:textId="751FADA1" w:rsidR="00E1362D" w:rsidRDefault="006B47F7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="00E1362D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900" w:type="dxa"/>
          </w:tcPr>
          <w:p w14:paraId="314D53E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990" w:type="dxa"/>
          </w:tcPr>
          <w:p w14:paraId="7E98F8AB" w14:textId="5B54FEEF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985" w:type="dxa"/>
          </w:tcPr>
          <w:p w14:paraId="4D88AEF5" w14:textId="66C50F88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E1362D" w14:paraId="52EFD447" w14:textId="77777777" w:rsidTr="003B7761">
        <w:tc>
          <w:tcPr>
            <w:tcW w:w="625" w:type="dxa"/>
          </w:tcPr>
          <w:p w14:paraId="72D3987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420" w:type="dxa"/>
          </w:tcPr>
          <w:p w14:paraId="3A8C57A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uny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erampi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dang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50BA6D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B0B712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210094C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2E574A5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65CBB51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4A134DB3" w14:textId="77777777" w:rsidTr="003B7761">
        <w:tc>
          <w:tcPr>
            <w:tcW w:w="625" w:type="dxa"/>
          </w:tcPr>
          <w:p w14:paraId="55AF913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20" w:type="dxa"/>
          </w:tcPr>
          <w:p w14:paraId="4B62DAA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erlib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2A69F85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E687DF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49B44EB5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253C4C8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1550713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04F3F6EF" w14:textId="77777777" w:rsidTr="003B7761">
        <w:tc>
          <w:tcPr>
            <w:tcW w:w="625" w:type="dxa"/>
          </w:tcPr>
          <w:p w14:paraId="6198B14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420" w:type="dxa"/>
          </w:tcPr>
          <w:p w14:paraId="39D4F3A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9948D8F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130787C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22EFEB0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6918454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6327B26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1A706D07" w14:textId="77777777" w:rsidTr="003B7761">
        <w:tc>
          <w:tcPr>
            <w:tcW w:w="625" w:type="dxa"/>
          </w:tcPr>
          <w:p w14:paraId="1E54D65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420" w:type="dxa"/>
          </w:tcPr>
          <w:p w14:paraId="37AE8A5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l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ingka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eba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ap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3DFDE5D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066AEA9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0E476F8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658E314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1B04990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4B9EF70E" w14:textId="77777777" w:rsidTr="003B7761">
        <w:tc>
          <w:tcPr>
            <w:tcW w:w="625" w:type="dxa"/>
          </w:tcPr>
          <w:p w14:paraId="66136F3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420" w:type="dxa"/>
          </w:tcPr>
          <w:p w14:paraId="129DC036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gant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</w:p>
        </w:tc>
        <w:tc>
          <w:tcPr>
            <w:tcW w:w="810" w:type="dxa"/>
          </w:tcPr>
          <w:p w14:paraId="48E39270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D759CB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040A040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0F4866F1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67A1F77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780D85D1" w14:textId="77777777" w:rsidTr="003B7761">
        <w:tc>
          <w:tcPr>
            <w:tcW w:w="625" w:type="dxa"/>
          </w:tcPr>
          <w:p w14:paraId="2C78ACB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420" w:type="dxa"/>
          </w:tcPr>
          <w:p w14:paraId="2C8730D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r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ua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n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596976B4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3DFBC5FC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7EE7324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0680D6EA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17C1921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362D" w14:paraId="625FDE77" w14:textId="77777777" w:rsidTr="003B7761">
        <w:tc>
          <w:tcPr>
            <w:tcW w:w="625" w:type="dxa"/>
          </w:tcPr>
          <w:p w14:paraId="39D3957E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7</w:t>
            </w:r>
          </w:p>
        </w:tc>
        <w:tc>
          <w:tcPr>
            <w:tcW w:w="3420" w:type="dxa"/>
          </w:tcPr>
          <w:p w14:paraId="051AD247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rest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sanga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ngg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7101968D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64F9983B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</w:tcPr>
          <w:p w14:paraId="5651F6C2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</w:tcPr>
          <w:p w14:paraId="21745CD3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5" w:type="dxa"/>
          </w:tcPr>
          <w:p w14:paraId="0819D728" w14:textId="77777777" w:rsidR="00E1362D" w:rsidRDefault="00E1362D" w:rsidP="006156E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bookmarkEnd w:id="4"/>
    </w:tbl>
    <w:p w14:paraId="4E3147E1" w14:textId="77777777" w:rsidR="00000C07" w:rsidRDefault="00000C07" w:rsidP="00FA63B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4E6A768" w14:textId="7C0F6962" w:rsidR="00137D73" w:rsidRDefault="001272AC" w:rsidP="001272AC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6" w:name="_Hlk147801259"/>
      <w:r>
        <w:rPr>
          <w:rFonts w:ascii="Times New Roman" w:hAnsi="Times New Roman" w:cs="Times New Roman"/>
          <w:b/>
          <w:bCs/>
          <w:sz w:val="24"/>
          <w:szCs w:val="24"/>
        </w:rPr>
        <w:t xml:space="preserve">Lampiran 1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</w:t>
      </w:r>
      <w:r w:rsidR="00302582">
        <w:rPr>
          <w:rFonts w:ascii="Times New Roman" w:hAnsi="Times New Roman" w:cs="Times New Roman"/>
          <w:b/>
          <w:bCs/>
          <w:sz w:val="24"/>
          <w:szCs w:val="24"/>
        </w:rPr>
        <w:t>a</w:t>
      </w:r>
      <w:proofErr w:type="spellEnd"/>
    </w:p>
    <w:tbl>
      <w:tblPr>
        <w:tblW w:w="11628" w:type="dxa"/>
        <w:tblInd w:w="-22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56"/>
        <w:gridCol w:w="541"/>
        <w:gridCol w:w="541"/>
        <w:gridCol w:w="634"/>
        <w:gridCol w:w="541"/>
        <w:gridCol w:w="541"/>
        <w:gridCol w:w="541"/>
        <w:gridCol w:w="541"/>
        <w:gridCol w:w="624"/>
        <w:gridCol w:w="541"/>
        <w:gridCol w:w="652"/>
        <w:gridCol w:w="652"/>
        <w:gridCol w:w="652"/>
        <w:gridCol w:w="652"/>
        <w:gridCol w:w="652"/>
        <w:gridCol w:w="703"/>
        <w:gridCol w:w="652"/>
        <w:gridCol w:w="712"/>
      </w:tblGrid>
      <w:tr w:rsidR="00546EDB" w:rsidRPr="00302582" w14:paraId="4EC96608" w14:textId="77777777" w:rsidTr="003B7761">
        <w:trPr>
          <w:trHeight w:val="288"/>
        </w:trPr>
        <w:tc>
          <w:tcPr>
            <w:tcW w:w="1256" w:type="dxa"/>
          </w:tcPr>
          <w:p w14:paraId="5C8B1C12" w14:textId="7C0EDCA8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 xml:space="preserve">No </w:t>
            </w:r>
            <w:proofErr w:type="spellStart"/>
            <w:r w:rsidRPr="00302582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Responden</w:t>
            </w:r>
            <w:proofErr w:type="spellEnd"/>
            <w:r w:rsidRPr="00302582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 xml:space="preserve"> 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E0A4446" w14:textId="2C8A9BE3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AE9FF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E019BC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EC239F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C37CC8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3ADDEE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6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04D6D5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7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756823C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8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7326C1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6917C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1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C2F9D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1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F6F22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1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B404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1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91D8FE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1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E26258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1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7A5DA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Y.16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967663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 xml:space="preserve">Skor Total </w:t>
            </w:r>
          </w:p>
        </w:tc>
      </w:tr>
      <w:tr w:rsidR="00546EDB" w:rsidRPr="00302582" w14:paraId="394BCE9A" w14:textId="77777777" w:rsidTr="003B7761">
        <w:trPr>
          <w:trHeight w:val="288"/>
        </w:trPr>
        <w:tc>
          <w:tcPr>
            <w:tcW w:w="1256" w:type="dxa"/>
          </w:tcPr>
          <w:p w14:paraId="7F7C9243" w14:textId="61340FF1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F5C2C22" w14:textId="5FC0B8C0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E15C5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435867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474A85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A6C2B3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2C39E1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595F8B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574063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F1FFFA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9F1A3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BE399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7B49F8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5A304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F9F87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5BDD8A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F2E50D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EDF5850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5</w:t>
            </w:r>
          </w:p>
        </w:tc>
      </w:tr>
      <w:tr w:rsidR="00546EDB" w:rsidRPr="00302582" w14:paraId="338E2A93" w14:textId="77777777" w:rsidTr="003B7761">
        <w:trPr>
          <w:trHeight w:val="288"/>
        </w:trPr>
        <w:tc>
          <w:tcPr>
            <w:tcW w:w="1256" w:type="dxa"/>
          </w:tcPr>
          <w:p w14:paraId="596D2EA8" w14:textId="61AC2A85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C41C61C" w14:textId="6903FF7C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259E3A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7D807D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553CCD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AE5194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208CC1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689258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767284B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25A3FF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53C3E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8FA6C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FEC25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72627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338476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2118CC0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591C6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8A3EB7F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6</w:t>
            </w:r>
          </w:p>
        </w:tc>
      </w:tr>
      <w:tr w:rsidR="00546EDB" w:rsidRPr="00302582" w14:paraId="0FEECC6E" w14:textId="77777777" w:rsidTr="003B7761">
        <w:trPr>
          <w:trHeight w:val="288"/>
        </w:trPr>
        <w:tc>
          <w:tcPr>
            <w:tcW w:w="1256" w:type="dxa"/>
          </w:tcPr>
          <w:p w14:paraId="43A8051E" w14:textId="14EF6EDD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0040F28" w14:textId="4CA3D17A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6C675D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6A4240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206253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0CE633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8C0B2E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39B5EA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A8ABD6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791690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76B2A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B1196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28184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238147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74F2D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D9405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A40DF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AB7957E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6</w:t>
            </w:r>
          </w:p>
        </w:tc>
      </w:tr>
      <w:tr w:rsidR="00546EDB" w:rsidRPr="00302582" w14:paraId="5B95546A" w14:textId="77777777" w:rsidTr="003B7761">
        <w:trPr>
          <w:trHeight w:val="288"/>
        </w:trPr>
        <w:tc>
          <w:tcPr>
            <w:tcW w:w="1256" w:type="dxa"/>
          </w:tcPr>
          <w:p w14:paraId="6BB54BB7" w14:textId="407CC12B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72560A4" w14:textId="1FD93AE6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FF954C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B3586D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F83DE2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0EF0A9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D75023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CE2D1E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49B16D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CC7BEB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EC94C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145A8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E2BF4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D091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59C1D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A6F3E2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B1776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B3F6F15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7</w:t>
            </w:r>
          </w:p>
        </w:tc>
      </w:tr>
      <w:tr w:rsidR="00546EDB" w:rsidRPr="00302582" w14:paraId="364DE713" w14:textId="77777777" w:rsidTr="003B7761">
        <w:trPr>
          <w:trHeight w:val="288"/>
        </w:trPr>
        <w:tc>
          <w:tcPr>
            <w:tcW w:w="1256" w:type="dxa"/>
          </w:tcPr>
          <w:p w14:paraId="541172E0" w14:textId="0D0B60E5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AD453E8" w14:textId="2526943B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EA3A64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372DBD3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0C0CA4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F1C39A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8DD19F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53A894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1B038A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0799DA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A1103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F7E8F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B0530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6DCF1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AF85B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0AAADC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D895F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5FDD7D5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1</w:t>
            </w:r>
          </w:p>
        </w:tc>
      </w:tr>
      <w:tr w:rsidR="00546EDB" w:rsidRPr="00302582" w14:paraId="17D3F458" w14:textId="77777777" w:rsidTr="003B7761">
        <w:trPr>
          <w:trHeight w:val="288"/>
        </w:trPr>
        <w:tc>
          <w:tcPr>
            <w:tcW w:w="1256" w:type="dxa"/>
          </w:tcPr>
          <w:p w14:paraId="4F8B1255" w14:textId="0890F59B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6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5A69A38" w14:textId="3C70D43E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37739C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4FF03C3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E4206C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60AFE7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ED13D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C29888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06800C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0F1D82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FE73E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B0A0E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18DAA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88859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78EA2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20BC029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BCDAB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32043C0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1</w:t>
            </w:r>
          </w:p>
        </w:tc>
      </w:tr>
      <w:tr w:rsidR="00546EDB" w:rsidRPr="00302582" w14:paraId="7C510445" w14:textId="77777777" w:rsidTr="003B7761">
        <w:trPr>
          <w:trHeight w:val="288"/>
        </w:trPr>
        <w:tc>
          <w:tcPr>
            <w:tcW w:w="1256" w:type="dxa"/>
          </w:tcPr>
          <w:p w14:paraId="50694B0A" w14:textId="3C2AE891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7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9519468" w14:textId="254B2F7B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9B73BB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57A9E7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C1E23E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B544B9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BE5485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615BD1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6B04537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0026E2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48559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0834A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D8F0B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97749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60DC6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4FF579D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50466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DA9F60B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2</w:t>
            </w:r>
          </w:p>
        </w:tc>
      </w:tr>
      <w:tr w:rsidR="00546EDB" w:rsidRPr="00302582" w14:paraId="08AC6626" w14:textId="77777777" w:rsidTr="003B7761">
        <w:trPr>
          <w:trHeight w:val="288"/>
        </w:trPr>
        <w:tc>
          <w:tcPr>
            <w:tcW w:w="1256" w:type="dxa"/>
          </w:tcPr>
          <w:p w14:paraId="63965723" w14:textId="377DECB2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8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B1DCA12" w14:textId="727091CD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0DDE9E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C6258A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3F0829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CCEDF6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75D589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31D9C4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20266B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12BDA3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5F585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CD75E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2FCB8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BA0840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F646B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E04384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EF7BB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86A14CB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9</w:t>
            </w:r>
          </w:p>
        </w:tc>
      </w:tr>
      <w:tr w:rsidR="00546EDB" w:rsidRPr="00302582" w14:paraId="162F1CC1" w14:textId="77777777" w:rsidTr="003B7761">
        <w:trPr>
          <w:trHeight w:val="288"/>
        </w:trPr>
        <w:tc>
          <w:tcPr>
            <w:tcW w:w="1256" w:type="dxa"/>
          </w:tcPr>
          <w:p w14:paraId="3BB4BBCA" w14:textId="48939A39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9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8D76E55" w14:textId="1999C8B0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BB0AB5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3AAEBA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F1E0E9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F23DE1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E0D4EE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F99200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606E8F2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C76802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1ECF0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F9133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63E0E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B6E9C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3399E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FA3797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76FE6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90A9627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9</w:t>
            </w:r>
          </w:p>
        </w:tc>
      </w:tr>
      <w:tr w:rsidR="00546EDB" w:rsidRPr="00302582" w14:paraId="1F3C1723" w14:textId="77777777" w:rsidTr="003B7761">
        <w:trPr>
          <w:trHeight w:val="288"/>
        </w:trPr>
        <w:tc>
          <w:tcPr>
            <w:tcW w:w="1256" w:type="dxa"/>
          </w:tcPr>
          <w:p w14:paraId="328F068E" w14:textId="036EAE59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0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86ECFA3" w14:textId="1F950289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E206A8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7CA4378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2F3188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2FFB4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6AB307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06FF61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241AB0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C4BD68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71095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F7F95A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9D4C6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8A289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4358C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26B0DDA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33F49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63BCD33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1</w:t>
            </w:r>
          </w:p>
        </w:tc>
      </w:tr>
      <w:tr w:rsidR="00546EDB" w:rsidRPr="00302582" w14:paraId="330B0689" w14:textId="77777777" w:rsidTr="003B7761">
        <w:trPr>
          <w:trHeight w:val="288"/>
        </w:trPr>
        <w:tc>
          <w:tcPr>
            <w:tcW w:w="1256" w:type="dxa"/>
          </w:tcPr>
          <w:p w14:paraId="49AD2B15" w14:textId="0B22DC13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F506BFC" w14:textId="33FB45A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B4B8D5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0C79566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5F4C8E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ACBCF5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7DED1E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A27E18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670340D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2DA973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E844D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A6C65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14430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5C900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0E3BA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712563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828E2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C94C9B5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8</w:t>
            </w:r>
          </w:p>
        </w:tc>
      </w:tr>
      <w:tr w:rsidR="00546EDB" w:rsidRPr="00302582" w14:paraId="4C214878" w14:textId="77777777" w:rsidTr="003B7761">
        <w:trPr>
          <w:trHeight w:val="288"/>
        </w:trPr>
        <w:tc>
          <w:tcPr>
            <w:tcW w:w="1256" w:type="dxa"/>
          </w:tcPr>
          <w:p w14:paraId="1639365F" w14:textId="5C42DF32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906912F" w14:textId="135A9CAC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BFC82A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412C2A1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6567DE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F28FBC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250F57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6E591B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01448B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5374F0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5DFAD9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14335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0303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A2614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7A1B5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20777D7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3154C8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32561B0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6</w:t>
            </w:r>
          </w:p>
        </w:tc>
      </w:tr>
      <w:tr w:rsidR="00546EDB" w:rsidRPr="00302582" w14:paraId="57378142" w14:textId="77777777" w:rsidTr="003B7761">
        <w:trPr>
          <w:trHeight w:val="288"/>
        </w:trPr>
        <w:tc>
          <w:tcPr>
            <w:tcW w:w="1256" w:type="dxa"/>
          </w:tcPr>
          <w:p w14:paraId="70808F13" w14:textId="27C19A3C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3E611E4" w14:textId="2BE7A3B8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C4930B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3EDDE07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0F96A8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B79B94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7C6B8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DA11E8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91D0FF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AF93D6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B69D9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C8BAF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BA75E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49A0F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4B013B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1F14F5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7D79C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5B4769E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0</w:t>
            </w:r>
          </w:p>
        </w:tc>
      </w:tr>
      <w:tr w:rsidR="00546EDB" w:rsidRPr="00302582" w14:paraId="382B14B6" w14:textId="77777777" w:rsidTr="003B7761">
        <w:trPr>
          <w:trHeight w:val="288"/>
        </w:trPr>
        <w:tc>
          <w:tcPr>
            <w:tcW w:w="1256" w:type="dxa"/>
          </w:tcPr>
          <w:p w14:paraId="389A846B" w14:textId="37FACEB2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766B678" w14:textId="0EFDC5D0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A72C5E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701E09A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B6424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BD9398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78214D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466598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585F06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E638CA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1703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DD38F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DFC9A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46F42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11BE7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EC4681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DB2A0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5E8344D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5</w:t>
            </w:r>
          </w:p>
        </w:tc>
      </w:tr>
      <w:tr w:rsidR="00546EDB" w:rsidRPr="00302582" w14:paraId="5775B503" w14:textId="77777777" w:rsidTr="003B7761">
        <w:trPr>
          <w:trHeight w:val="288"/>
        </w:trPr>
        <w:tc>
          <w:tcPr>
            <w:tcW w:w="1256" w:type="dxa"/>
          </w:tcPr>
          <w:p w14:paraId="401468FC" w14:textId="23C3D0AC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7C6606F" w14:textId="1AD6DE21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06E65C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642786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F10DDD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51BF25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C2E223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0E393E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5AE3C4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84AE8C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CFE4B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87227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41259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4BD1D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BE2A1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862112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3983C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A812503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5</w:t>
            </w:r>
          </w:p>
        </w:tc>
      </w:tr>
      <w:tr w:rsidR="00546EDB" w:rsidRPr="00302582" w14:paraId="6A557565" w14:textId="77777777" w:rsidTr="003B7761">
        <w:trPr>
          <w:trHeight w:val="288"/>
        </w:trPr>
        <w:tc>
          <w:tcPr>
            <w:tcW w:w="1256" w:type="dxa"/>
          </w:tcPr>
          <w:p w14:paraId="7AA2A13A" w14:textId="0389D2E1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6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9AE1485" w14:textId="6A0C72F2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65629C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328C991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6DB031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B12787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EA4A21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CEBD21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4DE7353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9F2352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BEF259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82D43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136C0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24885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900B4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70CDB0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3ADB7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402CBE9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8</w:t>
            </w:r>
          </w:p>
        </w:tc>
      </w:tr>
      <w:tr w:rsidR="00546EDB" w:rsidRPr="00302582" w14:paraId="5400459A" w14:textId="77777777" w:rsidTr="003B7761">
        <w:trPr>
          <w:trHeight w:val="288"/>
        </w:trPr>
        <w:tc>
          <w:tcPr>
            <w:tcW w:w="1256" w:type="dxa"/>
          </w:tcPr>
          <w:p w14:paraId="212E4363" w14:textId="14336F3C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7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B859608" w14:textId="4C101CD0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ED991C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7BBAC6F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770418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88DE63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6C61C4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937CE7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1CF9BDE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3F6D94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FFA3F8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63E38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1B8DF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2185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FA6BD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7B08C7D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E752A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75BB374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70</w:t>
            </w:r>
          </w:p>
        </w:tc>
      </w:tr>
      <w:tr w:rsidR="00546EDB" w:rsidRPr="00302582" w14:paraId="6C0D4119" w14:textId="77777777" w:rsidTr="003B7761">
        <w:trPr>
          <w:trHeight w:val="288"/>
        </w:trPr>
        <w:tc>
          <w:tcPr>
            <w:tcW w:w="1256" w:type="dxa"/>
          </w:tcPr>
          <w:p w14:paraId="3E6EA781" w14:textId="4F772FE7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8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97B0455" w14:textId="06DBEF0E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F61ED1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AD2999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C5B6C9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A6250F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8C932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992159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452CE7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7C6B2A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C1405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CED52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D4EB5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54B00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F21DC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766DA40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3A6B9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73F8CE6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6</w:t>
            </w:r>
          </w:p>
        </w:tc>
      </w:tr>
      <w:tr w:rsidR="00546EDB" w:rsidRPr="00302582" w14:paraId="0A5A1F18" w14:textId="77777777" w:rsidTr="003B7761">
        <w:trPr>
          <w:trHeight w:val="288"/>
        </w:trPr>
        <w:tc>
          <w:tcPr>
            <w:tcW w:w="1256" w:type="dxa"/>
          </w:tcPr>
          <w:p w14:paraId="0C14FD5A" w14:textId="7DEDFCE4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19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3874B5A" w14:textId="361CDB4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8628B7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478E4BC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8FDAD1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6E6341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869C71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D07FB7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6463DE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FC07EB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C9D8C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8DD07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3822E7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3DFDB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3A8DC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465DC54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6671F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32FC309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2</w:t>
            </w:r>
          </w:p>
        </w:tc>
      </w:tr>
      <w:tr w:rsidR="00546EDB" w:rsidRPr="00302582" w14:paraId="3C6F3216" w14:textId="77777777" w:rsidTr="003B7761">
        <w:trPr>
          <w:trHeight w:val="288"/>
        </w:trPr>
        <w:tc>
          <w:tcPr>
            <w:tcW w:w="1256" w:type="dxa"/>
          </w:tcPr>
          <w:p w14:paraId="1370B060" w14:textId="10DE7213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20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E6781B5" w14:textId="1C480EE9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3E7DA1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0A770D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29FB31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3A5E61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E79332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AAB9F5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450C3CA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17F6BB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5358C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812D8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EBC364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79F8D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4BFD7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546876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C572D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AD304E2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4</w:t>
            </w:r>
          </w:p>
        </w:tc>
      </w:tr>
      <w:tr w:rsidR="00546EDB" w:rsidRPr="00302582" w14:paraId="3EFE9F1D" w14:textId="77777777" w:rsidTr="003B7761">
        <w:trPr>
          <w:trHeight w:val="288"/>
        </w:trPr>
        <w:tc>
          <w:tcPr>
            <w:tcW w:w="1256" w:type="dxa"/>
          </w:tcPr>
          <w:p w14:paraId="42AD2DAE" w14:textId="475D41C3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2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0E143B2" w14:textId="652B2166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CEEC50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F0879D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33671E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ABCE4D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BA2F25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5384B0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4BA3076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860260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9ECC8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1A356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7FBE1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ACFE2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9F110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15D4B3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1AE7E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A40475D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7</w:t>
            </w:r>
          </w:p>
        </w:tc>
      </w:tr>
      <w:tr w:rsidR="00546EDB" w:rsidRPr="00302582" w14:paraId="7D9A722B" w14:textId="77777777" w:rsidTr="003B7761">
        <w:trPr>
          <w:trHeight w:val="288"/>
        </w:trPr>
        <w:tc>
          <w:tcPr>
            <w:tcW w:w="1256" w:type="dxa"/>
          </w:tcPr>
          <w:p w14:paraId="07C5C48F" w14:textId="16EEE7CB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2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92AFDB1" w14:textId="08BE4E12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153473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42DEFF1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FEDCCF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0DDA40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1EAA1A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1480F8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1487BC8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65859C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787C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3C2CB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8BECE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0C28E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E899DE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107B700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8660F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043A194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6</w:t>
            </w:r>
          </w:p>
        </w:tc>
      </w:tr>
      <w:tr w:rsidR="00546EDB" w:rsidRPr="00302582" w14:paraId="53B95DED" w14:textId="77777777" w:rsidTr="003B7761">
        <w:trPr>
          <w:trHeight w:val="288"/>
        </w:trPr>
        <w:tc>
          <w:tcPr>
            <w:tcW w:w="1256" w:type="dxa"/>
          </w:tcPr>
          <w:p w14:paraId="623B478C" w14:textId="1CA01110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2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91ADFCC" w14:textId="49126862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708587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636D8B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125F97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8E0418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E3E456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5F8B80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41B91FA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5FF9F6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9347E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3A2AC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88078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95D42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F9D8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FF3A70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5A988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B9AFBC5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6</w:t>
            </w:r>
          </w:p>
        </w:tc>
      </w:tr>
      <w:tr w:rsidR="00546EDB" w:rsidRPr="00302582" w14:paraId="331B92B7" w14:textId="77777777" w:rsidTr="003B7761">
        <w:trPr>
          <w:trHeight w:val="288"/>
        </w:trPr>
        <w:tc>
          <w:tcPr>
            <w:tcW w:w="1256" w:type="dxa"/>
          </w:tcPr>
          <w:p w14:paraId="5D885207" w14:textId="02143B9A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2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9553CA2" w14:textId="1734BECC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603C17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79217E9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50265F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80D5E1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3DE564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3A143D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CB4DC6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17876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5F066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98520C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347C5F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8273B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E9EFFC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44C7B1F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03127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CE75E5A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3</w:t>
            </w:r>
          </w:p>
        </w:tc>
      </w:tr>
      <w:tr w:rsidR="00546EDB" w:rsidRPr="00302582" w14:paraId="7969E734" w14:textId="77777777" w:rsidTr="003B7761">
        <w:trPr>
          <w:trHeight w:val="288"/>
        </w:trPr>
        <w:tc>
          <w:tcPr>
            <w:tcW w:w="1256" w:type="dxa"/>
          </w:tcPr>
          <w:p w14:paraId="4437363F" w14:textId="5E1D3323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2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3D83F29" w14:textId="51BFC00B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9FBE91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30296E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0791EC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19E382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DDCAF5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63F9CE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1726E3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DFC247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D0ED20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9C1B4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CE55B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BC3EA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BC645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361FEA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73041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471B642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2</w:t>
            </w:r>
          </w:p>
        </w:tc>
      </w:tr>
      <w:tr w:rsidR="00546EDB" w:rsidRPr="00302582" w14:paraId="5B488D99" w14:textId="77777777" w:rsidTr="003B7761">
        <w:trPr>
          <w:trHeight w:val="288"/>
        </w:trPr>
        <w:tc>
          <w:tcPr>
            <w:tcW w:w="1256" w:type="dxa"/>
          </w:tcPr>
          <w:p w14:paraId="5ACBB7E4" w14:textId="371E9DBA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26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ED79EF0" w14:textId="1528D6F8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0F9508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7922D5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DE16F1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C6EB59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E38661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4B0BE0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B778F6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4C623D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5A91E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9C22B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ED5BA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E1783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CDEDC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428120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47B65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A2AE964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6</w:t>
            </w:r>
          </w:p>
        </w:tc>
      </w:tr>
      <w:tr w:rsidR="00546EDB" w:rsidRPr="00302582" w14:paraId="41A01F9A" w14:textId="77777777" w:rsidTr="003B7761">
        <w:trPr>
          <w:trHeight w:val="288"/>
        </w:trPr>
        <w:tc>
          <w:tcPr>
            <w:tcW w:w="1256" w:type="dxa"/>
          </w:tcPr>
          <w:p w14:paraId="3172D72E" w14:textId="051FAC8D" w:rsidR="00302582" w:rsidRPr="00AF74E3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AF74E3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27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96D128F" w14:textId="545A90D3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86DA19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0DDB73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4CA6EC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508B22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9A7E85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989782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9D401A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550636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02F47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691E9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C885B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BF848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4C9D0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4630781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7C223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13A38C1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3</w:t>
            </w:r>
          </w:p>
        </w:tc>
      </w:tr>
      <w:tr w:rsidR="00546EDB" w:rsidRPr="00302582" w14:paraId="05AFD15F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0E4105F" w14:textId="083D924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8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6E92878" w14:textId="1DB5C21A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9C24F0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E5F55D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A6C710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D389FD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058B87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6A9CAB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AD33A6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475674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07D60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AB80A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7419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F20E5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1E15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231518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127CA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5457BEB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5</w:t>
            </w:r>
          </w:p>
        </w:tc>
      </w:tr>
      <w:tr w:rsidR="00546EDB" w:rsidRPr="00302582" w14:paraId="304F70E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F9993E3" w14:textId="3D22A15D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9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4FFEBAC" w14:textId="2854FDCE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9010E3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88BEB1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AC69C4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066689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3C690E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3B14B3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739FC61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37F27E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2B017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E41AA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E066F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DBF9B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069F7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F21745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79506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60F3420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2</w:t>
            </w:r>
          </w:p>
        </w:tc>
      </w:tr>
      <w:tr w:rsidR="00546EDB" w:rsidRPr="00302582" w14:paraId="2A3F4591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0481AD4" w14:textId="74953D41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0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2AAA1D2" w14:textId="21CB5351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70EE65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31A69EB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024DFC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1A8A4D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DC888A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12F192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16E4D21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35CD64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947F4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E30C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6917F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C8580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E52E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C2E173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3C76C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DA4E704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8</w:t>
            </w:r>
          </w:p>
        </w:tc>
      </w:tr>
      <w:tr w:rsidR="00546EDB" w:rsidRPr="00302582" w14:paraId="6D0F13F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D531C0A" w14:textId="1C5BE9F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85C9F98" w14:textId="3939E6AC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46374D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686482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88AD75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172D5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D644E6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C1FC65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7A08CF0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EFBD83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A2ED0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6C1C1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7E12B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A1D6F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BFC62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F22720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7D73E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2D413FA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0</w:t>
            </w:r>
          </w:p>
        </w:tc>
      </w:tr>
      <w:tr w:rsidR="00546EDB" w:rsidRPr="00302582" w14:paraId="517F08DC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92745DF" w14:textId="0D2B6C3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67EDD9F" w14:textId="78679760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C0921C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0560F93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444FEC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5EE1B2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A94E73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D76CAF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156845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F1EA54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B7D28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13CDA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C6106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70463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427D0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2AC44A1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5B43A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33E20DA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5</w:t>
            </w:r>
          </w:p>
        </w:tc>
      </w:tr>
      <w:tr w:rsidR="00546EDB" w:rsidRPr="00302582" w14:paraId="4A1CC9F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002F314" w14:textId="55E45340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183CC92" w14:textId="32B04990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84BBF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CED308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26BD74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E2F958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287BC0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C4603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4F0231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B7F6F6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2E12C1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365434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D1C05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CDD95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18074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FDBB70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09AD5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D4C7B24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5</w:t>
            </w:r>
          </w:p>
        </w:tc>
      </w:tr>
      <w:tr w:rsidR="00546EDB" w:rsidRPr="00302582" w14:paraId="0E328177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47BD79A" w14:textId="335A981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D7C601E" w14:textId="7C3410F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7804DD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03817D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2F8477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9D9587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223EA0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6D6FB9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707ECE4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BBBBB3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0A86A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DC5B5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A89B3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57E7A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5D99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7DDC5BC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BADA4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053E985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2</w:t>
            </w:r>
          </w:p>
        </w:tc>
      </w:tr>
      <w:tr w:rsidR="00546EDB" w:rsidRPr="00302582" w14:paraId="73DD1749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C50AB3F" w14:textId="35897C0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29D6628" w14:textId="4E0B2329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B64E1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831845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EAE815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7A536A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82F9B1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55D67B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6B60D7A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D3F263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AAB186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D4E9D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1B81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3C102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45B12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4AA8D2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F5AC1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4D6EA07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6</w:t>
            </w:r>
          </w:p>
        </w:tc>
      </w:tr>
      <w:tr w:rsidR="00546EDB" w:rsidRPr="00302582" w14:paraId="6F49903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C2120CB" w14:textId="7667F1EE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lastRenderedPageBreak/>
              <w:t>36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3D33865" w14:textId="5DC65113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9272B5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4EB5BE3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D4ED3C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41FD2B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3E454C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995585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16BF49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59290D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CBF92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220D9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70D53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B16E8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E95A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7A3082F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1DC45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B02A390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8</w:t>
            </w:r>
          </w:p>
        </w:tc>
      </w:tr>
      <w:tr w:rsidR="00546EDB" w:rsidRPr="00302582" w14:paraId="35E731AF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CE18986" w14:textId="0CB92C0E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7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42F9EEB" w14:textId="3DF3CBE3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1F09C1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6A064B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245665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B744D4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7C6958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863675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68801B6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5A8B52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3A9ED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EC79B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074D7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34514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1E283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2F8CA2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6F094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7C32ECD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8</w:t>
            </w:r>
          </w:p>
        </w:tc>
      </w:tr>
      <w:tr w:rsidR="00546EDB" w:rsidRPr="00302582" w14:paraId="45B75FBB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EB071FA" w14:textId="36DBBA7A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8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169DDCB" w14:textId="0365AD2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56E78B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0A1987E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080820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D09858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154B2A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957BC3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5DC5F4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23EE8D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77BB6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5E225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57F9B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13851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E4E81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71A8B16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FAB216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32D237E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6</w:t>
            </w:r>
          </w:p>
        </w:tc>
      </w:tr>
      <w:tr w:rsidR="00546EDB" w:rsidRPr="00302582" w14:paraId="0E9D1C49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5B203F6" w14:textId="268DA64D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9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6E0634D" w14:textId="02118899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94E36B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8952D9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E020AE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F687FE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700A2A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E6CCEA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6F411C1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FE03B8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58B6D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6AEED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5938F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EB68E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23FB2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2D65BDB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2AD23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CCF7A8D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1</w:t>
            </w:r>
          </w:p>
        </w:tc>
      </w:tr>
      <w:tr w:rsidR="00546EDB" w:rsidRPr="00302582" w14:paraId="30993A5B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1CAB329" w14:textId="2331927E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0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C52E4AD" w14:textId="494EDEEB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31B979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49448E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7BDFB8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E67E8B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357EA4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EC2B2C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1E515D1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26D7BF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3ABF6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CD9D1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118BC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2BF8C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F3DFE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7E28E0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701B0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CC8DB7E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9</w:t>
            </w:r>
          </w:p>
        </w:tc>
      </w:tr>
      <w:tr w:rsidR="00546EDB" w:rsidRPr="00302582" w14:paraId="04677395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3B0EE2D" w14:textId="3FCDC04B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16076C6" w14:textId="08482B4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CB948D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B2D5CA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648E06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4D6299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7071D1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6F4BA6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59FC53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D5E2AB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9AB1B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A0622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E2D7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6A69F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70A73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ECAB09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E51D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0A1A5ED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4</w:t>
            </w:r>
          </w:p>
        </w:tc>
      </w:tr>
      <w:tr w:rsidR="00546EDB" w:rsidRPr="00302582" w14:paraId="6B550EC2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25D2DDC" w14:textId="5356D2E3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FC9CB29" w14:textId="45AE14B5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B83A7E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4CE2C9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491F34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E2FA54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4E408C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B329E4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FEEE2B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A7D112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07CA4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E6E53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F48BB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A15E7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B2241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1A207CC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5F84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A70FADF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2</w:t>
            </w:r>
          </w:p>
        </w:tc>
      </w:tr>
      <w:tr w:rsidR="00546EDB" w:rsidRPr="00302582" w14:paraId="25F4C6CA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E28442E" w14:textId="44E53FE8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92408D6" w14:textId="0BB51D0D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673C3F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232E7B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5EFA49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58A9B5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176019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727E56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4098A1A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A7F0F2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74134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1507D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DA12D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9120FE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FA1C7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4A22D69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58E9AF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ADC0691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3</w:t>
            </w:r>
          </w:p>
        </w:tc>
      </w:tr>
      <w:tr w:rsidR="00546EDB" w:rsidRPr="00302582" w14:paraId="07AFF4F3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14B144E" w14:textId="29D18146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A7AEC41" w14:textId="29CC64FD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8C64E4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0AB603B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3BA2C8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849DEE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4F80FF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B885ED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9ABA3E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8BC363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79305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3FD78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3BA3F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0F143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87BD7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497BD07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F8A64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7104EE8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8</w:t>
            </w:r>
          </w:p>
        </w:tc>
      </w:tr>
      <w:tr w:rsidR="00546EDB" w:rsidRPr="00302582" w14:paraId="2F982BB2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1EBEBA8" w14:textId="655913AC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454B984" w14:textId="5856B85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15DA90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4129AA7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67C561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AFE99A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45A510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7E412F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3B8BD9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14E093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9C582F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3EFA4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15465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B3981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2FC70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BF3057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25DA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82B48E3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3</w:t>
            </w:r>
          </w:p>
        </w:tc>
      </w:tr>
      <w:tr w:rsidR="00546EDB" w:rsidRPr="00302582" w14:paraId="55ACB15B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C4A3F7A" w14:textId="2554A4F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6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BD10F9F" w14:textId="22BC4906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E513D4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DA9743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8DD03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1E2000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628B92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354037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6916584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94495E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7375BB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C5658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CD59A6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90520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A6D73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2B9C281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B9ACA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E2251E7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6</w:t>
            </w:r>
          </w:p>
        </w:tc>
      </w:tr>
      <w:tr w:rsidR="00546EDB" w:rsidRPr="00302582" w14:paraId="5CB8726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879D2E4" w14:textId="3B4A999D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7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D1CD0DD" w14:textId="3771EC0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585A23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2AC584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8C3FFF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23EEAC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2C2153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AB56E1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6D4C891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C35494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48C23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4EC1B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6B7E1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FD16A6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EB219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A75998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8F451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F5AE2B7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71</w:t>
            </w:r>
          </w:p>
        </w:tc>
      </w:tr>
      <w:tr w:rsidR="00546EDB" w:rsidRPr="00302582" w14:paraId="05A53287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B5D6979" w14:textId="37F3E0B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8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B08BC4C" w14:textId="649C4DB1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92C66E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0774AE1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246AF9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CCA556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939F57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F8B2C9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93ADD4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2478B4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B76CF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DB82A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308C2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7E5AB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6AD31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83093B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A0871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B6A3CA5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71</w:t>
            </w:r>
          </w:p>
        </w:tc>
      </w:tr>
      <w:tr w:rsidR="00546EDB" w:rsidRPr="00302582" w14:paraId="48E4D7E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AC14A4E" w14:textId="2201C885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9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D901B71" w14:textId="29A42F8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C7992F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F07200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F64D61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A76A5A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4BE857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C13C34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D36935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1BE6A3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FC6C2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CE27A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D327F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B03B4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DE7D2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497394F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2674C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85A3D0C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7</w:t>
            </w:r>
          </w:p>
        </w:tc>
      </w:tr>
      <w:tr w:rsidR="00546EDB" w:rsidRPr="00302582" w14:paraId="3D74D9B7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1DEF789" w14:textId="39765495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0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E3B1A33" w14:textId="044C6583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C68DE3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E22771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B40932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7598C5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16AC64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846047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7126EFB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DC67A0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244037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4674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F604E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426204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B0226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124732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E627FA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3C8E7E4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4</w:t>
            </w:r>
          </w:p>
        </w:tc>
      </w:tr>
      <w:tr w:rsidR="00546EDB" w:rsidRPr="00302582" w14:paraId="5BF17BB1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FBD9E6F" w14:textId="0B97AFCC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6D10AAF" w14:textId="61CAE4E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C93C72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C4CB68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603473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6CED6B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81072B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A0CB0F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63EDC43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38CDBE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DDC0A2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D7F261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1E5B7C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C7D1D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CAE83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733AA8F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C72088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DBD8DB1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7</w:t>
            </w:r>
          </w:p>
        </w:tc>
      </w:tr>
      <w:tr w:rsidR="00546EDB" w:rsidRPr="00302582" w14:paraId="58BF6647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3085C4A" w14:textId="553FEC84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A231E93" w14:textId="6873F199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058CF1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3A0E399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EC5311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DF8751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FB1400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DF3629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4D19AD8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D22946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A4A33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154BD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0C5EE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A1F3A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0C18F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525AAE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19E8D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A0624D1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3</w:t>
            </w:r>
          </w:p>
        </w:tc>
      </w:tr>
      <w:tr w:rsidR="00546EDB" w:rsidRPr="00302582" w14:paraId="76384768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1280030" w14:textId="106161C4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1C3917A" w14:textId="32C95754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6B0CD7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47C60C8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3DBF59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8691AB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33394A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CDBD71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8D84FC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D79296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3669C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83C4F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2805E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7673E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489B9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584C3D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59275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446ABC4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8</w:t>
            </w:r>
          </w:p>
        </w:tc>
      </w:tr>
      <w:tr w:rsidR="00546EDB" w:rsidRPr="00302582" w14:paraId="6A6ED27A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F9104B0" w14:textId="02F05F91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8184C60" w14:textId="269C2700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736F8C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2F2FEC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F25D8C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9F985F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494EF0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0A2D66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207243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705888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A52A8F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29A98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58B1A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A4FE5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BDDD7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CE60F3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E2D44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8F56D4C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8</w:t>
            </w:r>
          </w:p>
        </w:tc>
      </w:tr>
      <w:tr w:rsidR="00546EDB" w:rsidRPr="00302582" w14:paraId="04C83069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22040E6" w14:textId="5A8EFC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88D724E" w14:textId="096DBE0A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566E7F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77DDA91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DAD110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373179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15C610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00348B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908B7D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E82AC5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1B817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43957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C9D62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28E9B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99BB62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5A7BC6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F2905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A98D8F5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5</w:t>
            </w:r>
          </w:p>
        </w:tc>
      </w:tr>
      <w:tr w:rsidR="00546EDB" w:rsidRPr="00302582" w14:paraId="42C1A7CD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FCA147E" w14:textId="3A784351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6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EF5D3DC" w14:textId="3A66AB65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7CD5CB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C6B92E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5EEA1D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EC4C3A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D9296D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BB1804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393439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395C8B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42A0F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255D2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73509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E7D69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207D5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F74DFE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BD5EA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8E4208D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0</w:t>
            </w:r>
          </w:p>
        </w:tc>
      </w:tr>
      <w:tr w:rsidR="00546EDB" w:rsidRPr="00302582" w14:paraId="6153A3CF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674B0EF" w14:textId="32BB3BFD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7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A4F4781" w14:textId="5680CE3C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E76E62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26801D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B1A89D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425D71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AB86D3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0436A4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55099E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02C2B2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80258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2D566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58B8D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B8AB0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864D5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E50D61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3337D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DF2A93E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1</w:t>
            </w:r>
          </w:p>
        </w:tc>
      </w:tr>
      <w:tr w:rsidR="00546EDB" w:rsidRPr="00302582" w14:paraId="098914A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B596C0B" w14:textId="53F9304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8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0C038CE" w14:textId="65B49232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95013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00129F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7B4D7E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FCAAE1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D84F8D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14B96E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BE87E8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14B92E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4FA42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5925C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0B840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D4217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514727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1C7783A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02DB1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89BBC05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3</w:t>
            </w:r>
          </w:p>
        </w:tc>
      </w:tr>
      <w:tr w:rsidR="00546EDB" w:rsidRPr="00302582" w14:paraId="344628AF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8F7AA01" w14:textId="19BDE5B1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9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AE97EC3" w14:textId="1092C0B5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AB0FEF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3323AF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90C415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634526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049BCB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7D9920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70C3A5F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CC351D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27A63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2017D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3EA19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C9F09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1F25A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AF3260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065ED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87038F6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6</w:t>
            </w:r>
          </w:p>
        </w:tc>
      </w:tr>
      <w:tr w:rsidR="00546EDB" w:rsidRPr="00302582" w14:paraId="5621706A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B8C73F5" w14:textId="25217F3C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0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29389F6" w14:textId="0041E8CB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120414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7D76749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4632C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BAF29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9D80F2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0C959F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778CADF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AFA01B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1FC8F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6E0B6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B7DCB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29BF73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6871A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5DD81C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C905F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3F69790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6</w:t>
            </w:r>
          </w:p>
        </w:tc>
      </w:tr>
      <w:tr w:rsidR="00546EDB" w:rsidRPr="00302582" w14:paraId="4CC8F625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A900D6D" w14:textId="111AE2A9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BE26B26" w14:textId="56497165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835661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399B58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AD4DE1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3591C7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CA570E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1E8EA7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7F77B90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F0183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1EB66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48F67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2349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C7CED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56635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2C2D257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B04316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AE84C6E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2</w:t>
            </w:r>
          </w:p>
        </w:tc>
      </w:tr>
      <w:tr w:rsidR="00546EDB" w:rsidRPr="00302582" w14:paraId="60958ADD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2BAF2F7" w14:textId="4F763A45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497CFA5" w14:textId="635FF15A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F05BD7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7A43485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23BFD7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277847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E209E1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45DF4A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337FA72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33B452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D8AA6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0F1FD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44774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A1D82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ED60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76943C8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E380C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5D03BDE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2</w:t>
            </w:r>
          </w:p>
        </w:tc>
      </w:tr>
      <w:tr w:rsidR="00546EDB" w:rsidRPr="00302582" w14:paraId="67D833B3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16D8DEC" w14:textId="05A650D9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3FD2A9B" w14:textId="0907F5CE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25872D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163AAFF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47CAAD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DB2AF0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AF09C5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BAAB3C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4EBFFB5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61AF45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1D0B2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424EB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D33B2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91B54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E4BB7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21F8871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6271E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9B8F693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1</w:t>
            </w:r>
          </w:p>
        </w:tc>
      </w:tr>
      <w:tr w:rsidR="00546EDB" w:rsidRPr="00302582" w14:paraId="055227A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F817E8F" w14:textId="587837E6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C44531C" w14:textId="32EA3F0C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435476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B00A8A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353335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9E633B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F5A4DB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66450B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178E07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547C4E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D59373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A92C3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136E3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77FB3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EE230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6AC2DBD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79DE6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E5671A1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5</w:t>
            </w:r>
          </w:p>
        </w:tc>
      </w:tr>
      <w:tr w:rsidR="00546EDB" w:rsidRPr="00302582" w14:paraId="6664A705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5D23072" w14:textId="17054CB2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BC6DB99" w14:textId="05E10D91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6E3587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6AC4DB6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D224EB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832C12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E2A07D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D7B557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4F8A7CF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EE8D53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5477AE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42383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74A44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CFE88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1852B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49292D5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BBE133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5F30070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2</w:t>
            </w:r>
          </w:p>
        </w:tc>
      </w:tr>
      <w:tr w:rsidR="00546EDB" w:rsidRPr="00302582" w14:paraId="525FC221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1F15FF1" w14:textId="415C0FD9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6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E685EF5" w14:textId="0B9944CF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50FA54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0445AC6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FF3CA0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69B3E5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CB4A0D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88B729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8B892FB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BEB658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A2A45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867AB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1E764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AD4E2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9CE4E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4C06092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99B61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9EC8966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0</w:t>
            </w:r>
          </w:p>
        </w:tc>
      </w:tr>
      <w:tr w:rsidR="00546EDB" w:rsidRPr="00302582" w14:paraId="1BD27F26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4EF484B" w14:textId="03D8C0BE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7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EA74F0B" w14:textId="73FA5081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39037C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3EB8C4E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165C1A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7C4172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8B96FC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D016CF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ABD695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F7EF7E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F88BA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12EE8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56390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D6253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F5EBC3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7067993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16EC4C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17EE2E0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8</w:t>
            </w:r>
          </w:p>
        </w:tc>
      </w:tr>
      <w:tr w:rsidR="00546EDB" w:rsidRPr="00302582" w14:paraId="7EFD5EC2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67B7E14" w14:textId="2D66E263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8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5648B20" w14:textId="4AB54095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D3A3EE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2E8C6D4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C480CB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31C818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7A0EE1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3DB5D2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51913E6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C13560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D7F9E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9ABE9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8EEFD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92DE8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706E7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E4B6BC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729E3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E2D680C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62</w:t>
            </w:r>
          </w:p>
        </w:tc>
      </w:tr>
      <w:tr w:rsidR="00546EDB" w:rsidRPr="00302582" w14:paraId="1117A4FF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E18EB16" w14:textId="5F07ADA1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9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92946D7" w14:textId="6AA098F5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F8F847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5FD8B0D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7047D5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248977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5E89B6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79ECE6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0262302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BDDE1A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26477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91815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1C73C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91519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5F4A4B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3560C30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277BC6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1C441A7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9</w:t>
            </w:r>
          </w:p>
        </w:tc>
      </w:tr>
      <w:tr w:rsidR="00546EDB" w:rsidRPr="00302582" w14:paraId="5B19B05B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06CBE80" w14:textId="449CE622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0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32191E5" w14:textId="0CFF7D0B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9E6CE1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367C2DC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4F50FB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86808C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A26012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F0711D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1D44CC7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365874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03FE5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941558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7A000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60791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12520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76E2AFB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7CB88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8C00F59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0</w:t>
            </w:r>
          </w:p>
        </w:tc>
      </w:tr>
      <w:tr w:rsidR="00546EDB" w:rsidRPr="00302582" w14:paraId="3B636269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77FA6AC" w14:textId="52358EBA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1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038F89E6" w14:textId="26D5147C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4A9F32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76E2EF25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7AFD4A8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2225459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A0AB2A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775503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1A94399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372DC68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7E473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7FD79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7F5D7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31068D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D5402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5E0A74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22A00C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06C075E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6</w:t>
            </w:r>
          </w:p>
        </w:tc>
      </w:tr>
      <w:tr w:rsidR="00546EDB" w:rsidRPr="00302582" w14:paraId="62695F5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FB12BEC" w14:textId="6BB15062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EC33800" w14:textId="5729F53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52483A61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34" w:type="dxa"/>
            <w:shd w:val="clear" w:color="auto" w:fill="auto"/>
            <w:noWrap/>
            <w:vAlign w:val="bottom"/>
            <w:hideMark/>
          </w:tcPr>
          <w:p w14:paraId="37F4881C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3B16711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66FD4DC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1E9EB87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4A189FC0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24" w:type="dxa"/>
            <w:shd w:val="clear" w:color="auto" w:fill="auto"/>
            <w:noWrap/>
            <w:vAlign w:val="bottom"/>
            <w:hideMark/>
          </w:tcPr>
          <w:p w14:paraId="2DB56AC2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541" w:type="dxa"/>
            <w:shd w:val="clear" w:color="auto" w:fill="auto"/>
            <w:noWrap/>
            <w:vAlign w:val="bottom"/>
            <w:hideMark/>
          </w:tcPr>
          <w:p w14:paraId="23CD5E6F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AC8684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B146A7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F0403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DB9B9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ED29D3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3" w:type="dxa"/>
            <w:shd w:val="clear" w:color="auto" w:fill="auto"/>
            <w:noWrap/>
            <w:vAlign w:val="bottom"/>
            <w:hideMark/>
          </w:tcPr>
          <w:p w14:paraId="036A7D6A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5A056E" w14:textId="77777777" w:rsidR="00302582" w:rsidRPr="00302582" w:rsidRDefault="00302582" w:rsidP="003025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302582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38F1019" w14:textId="77777777" w:rsidR="00302582" w:rsidRPr="00302582" w:rsidRDefault="00302582" w:rsidP="0030258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302582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3</w:t>
            </w:r>
          </w:p>
        </w:tc>
      </w:tr>
    </w:tbl>
    <w:p w14:paraId="4CEE6B99" w14:textId="7DC51EE5" w:rsidR="0014066F" w:rsidRDefault="0014066F" w:rsidP="007C224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E3F3E4A" w14:textId="2B45638B" w:rsidR="00232D07" w:rsidRDefault="00232D07" w:rsidP="007C224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00889FD" w14:textId="77777777" w:rsidR="00232D07" w:rsidRDefault="00232D07" w:rsidP="007C224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2972D52" w14:textId="5FB00B05" w:rsidR="00D778A4" w:rsidRDefault="00D778A4" w:rsidP="007C224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FA39A9A" w14:textId="426EF357" w:rsidR="00A84639" w:rsidRDefault="00A84639" w:rsidP="007C224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57A31F0" w14:textId="77777777" w:rsidR="00A84639" w:rsidRDefault="00A84639" w:rsidP="007C2241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DFD0E15" w14:textId="215611D3" w:rsidR="0014066F" w:rsidRDefault="0014066F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Lampiran 2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1)</w:t>
      </w:r>
    </w:p>
    <w:tbl>
      <w:tblPr>
        <w:tblW w:w="8210" w:type="dxa"/>
        <w:tblInd w:w="-2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69"/>
        <w:gridCol w:w="978"/>
        <w:gridCol w:w="978"/>
        <w:gridCol w:w="977"/>
        <w:gridCol w:w="977"/>
        <w:gridCol w:w="977"/>
        <w:gridCol w:w="977"/>
        <w:gridCol w:w="977"/>
      </w:tblGrid>
      <w:tr w:rsidR="0014066F" w:rsidRPr="0014066F" w14:paraId="21121955" w14:textId="77777777" w:rsidTr="003B7761">
        <w:trPr>
          <w:trHeight w:val="288"/>
        </w:trPr>
        <w:tc>
          <w:tcPr>
            <w:tcW w:w="1369" w:type="dxa"/>
          </w:tcPr>
          <w:p w14:paraId="56F5942D" w14:textId="77FE643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 xml:space="preserve">No </w:t>
            </w:r>
            <w:proofErr w:type="spellStart"/>
            <w:r w:rsidRPr="0014066F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Responden</w:t>
            </w:r>
            <w:proofErr w:type="spellEnd"/>
            <w:r w:rsidRPr="0014066F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 xml:space="preserve"> 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E115E34" w14:textId="7E09BF1C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1.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B57D36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1.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356AAA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1.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EDEA3E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1.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E420AA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1.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69FF56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1.6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19520A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 xml:space="preserve">Skor Total </w:t>
            </w:r>
          </w:p>
        </w:tc>
      </w:tr>
      <w:tr w:rsidR="0014066F" w:rsidRPr="0014066F" w14:paraId="24E68056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A2AF6DE" w14:textId="6AC03C1D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E629EFB" w14:textId="264257B1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879D98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599E6E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C3D13B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E2A832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FF7A05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9CE92E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14066F" w:rsidRPr="0014066F" w14:paraId="6C0B0159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32BBC5F" w14:textId="6BCF16F3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9D6239B" w14:textId="3D4D8D1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720CC4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049608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A09501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251966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F03114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3B9DAC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4</w:t>
            </w:r>
          </w:p>
        </w:tc>
      </w:tr>
      <w:tr w:rsidR="0014066F" w:rsidRPr="0014066F" w14:paraId="67134FB1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526DF0E" w14:textId="02B05022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D3F933D" w14:textId="1FE667B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B00782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C0F61A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5219DC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5ADD26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86D725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9C9356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14066F" w:rsidRPr="0014066F" w14:paraId="3F1F8C94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82805F5" w14:textId="40FED289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AE522DF" w14:textId="1F47FFAB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377C29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471052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EE085F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67FF67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61E699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7C5176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59CF19D1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5CDEB97" w14:textId="0ADFB5BB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860F284" w14:textId="227962B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A44893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25200D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EF61DF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2E8E7A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C0C81E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6DF911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14066F" w:rsidRPr="0014066F" w14:paraId="2FB716E7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4398A741" w14:textId="434B76E3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91E52AB" w14:textId="67D3CE2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B5671F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E5EF6B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C2B5FC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70585C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9EAA16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93DB78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14066F" w:rsidRPr="0014066F" w14:paraId="5ABD813E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9314CDA" w14:textId="411CC5E5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DF679BB" w14:textId="52553078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3A8BE4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B99286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DAFB32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87816A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2094BA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9A7F06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14066F" w:rsidRPr="0014066F" w14:paraId="5AF38045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BD2F734" w14:textId="07E0BD75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8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31416B8" w14:textId="635E1831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4B8599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F522AB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E3E343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3659AC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BF0006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14DA65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14066F" w:rsidRPr="0014066F" w14:paraId="6F17606F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210F0D9" w14:textId="53D0EE1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9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A8CAC09" w14:textId="576252D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1B0AE5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21DD82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DF992F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A87651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73F1ED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B9004D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6</w:t>
            </w:r>
          </w:p>
        </w:tc>
      </w:tr>
      <w:tr w:rsidR="0014066F" w:rsidRPr="0014066F" w14:paraId="72B556AB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9BE4F73" w14:textId="114BF315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0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EDB6D78" w14:textId="0EF4A082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3038B3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A00386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580EAF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DC3B36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7C5E81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E66396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7</w:t>
            </w:r>
          </w:p>
        </w:tc>
      </w:tr>
      <w:tr w:rsidR="0014066F" w:rsidRPr="0014066F" w14:paraId="6DB515D4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7675F1C" w14:textId="29B91B9C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1CAE30C" w14:textId="74FADFC4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F74FFD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68731E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B91FBC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A74D61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F46E1A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D4CFDE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8</w:t>
            </w:r>
          </w:p>
        </w:tc>
      </w:tr>
      <w:tr w:rsidR="0014066F" w:rsidRPr="0014066F" w14:paraId="637A28E9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49284536" w14:textId="3D65053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7134579" w14:textId="33B88738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95D1CA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422245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CD9E5D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E54469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2242F7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13E060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14066F" w:rsidRPr="0014066F" w14:paraId="06843AD1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34FAC992" w14:textId="6786DFA2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08061D6" w14:textId="28F4089A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8363DD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3F0091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A98E3C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668681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E6E502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9052C5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14066F" w:rsidRPr="0014066F" w14:paraId="136A93E5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5BD6083" w14:textId="3C3E27F6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9D11289" w14:textId="1413C6C6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4C0C48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23F14D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90FCB6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DFC2BE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E2C266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EC9811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8</w:t>
            </w:r>
          </w:p>
        </w:tc>
      </w:tr>
      <w:tr w:rsidR="0014066F" w:rsidRPr="0014066F" w14:paraId="7AFFC802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0A5795A7" w14:textId="378FE79A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AB87CBF" w14:textId="5D2C5F79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296B34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A69A45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1D31BE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AE2A63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40F6D6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EE464E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6</w:t>
            </w:r>
          </w:p>
        </w:tc>
      </w:tr>
      <w:tr w:rsidR="0014066F" w:rsidRPr="0014066F" w14:paraId="326F07D2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053BDFB4" w14:textId="26B4D39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6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1A8E99D" w14:textId="5D14E256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81713A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85A1C3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3FAA5A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1B0FE5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E1AE65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903660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7</w:t>
            </w:r>
          </w:p>
        </w:tc>
      </w:tr>
      <w:tr w:rsidR="0014066F" w:rsidRPr="0014066F" w14:paraId="1569E6E1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0AE77ECB" w14:textId="0227119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7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88BC9DF" w14:textId="6501A36D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5CC4DE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9D53AE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440D12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5A3E7C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C00BD9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37688C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65EEC3B3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9191947" w14:textId="2FDB9D3C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8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ACAFC24" w14:textId="6DF7DE53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8379F9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8F2F5C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BCC499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72FB4F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C3F426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1E4146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3</w:t>
            </w:r>
          </w:p>
        </w:tc>
      </w:tr>
      <w:tr w:rsidR="0014066F" w:rsidRPr="0014066F" w14:paraId="42AD9EEC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11AD2ACE" w14:textId="172BE18A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9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3D68A8A" w14:textId="32EB8DD6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88D81D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7B9CC7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DE520F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A2F28C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E3C543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B7716A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14066F" w:rsidRPr="0014066F" w14:paraId="35938D02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FC79BC9" w14:textId="0978345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0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9B6A6CB" w14:textId="3B4FCF11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F29722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40DACD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BACB06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AF8931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D2FEF9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3072E9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7</w:t>
            </w:r>
          </w:p>
        </w:tc>
      </w:tr>
      <w:tr w:rsidR="0014066F" w:rsidRPr="0014066F" w14:paraId="540CBE46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33ACF30C" w14:textId="637CB2D6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8954F01" w14:textId="27B05B5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304CBE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A1038F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B66047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3C7286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A66781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81B22A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8</w:t>
            </w:r>
          </w:p>
        </w:tc>
      </w:tr>
      <w:tr w:rsidR="0014066F" w:rsidRPr="0014066F" w14:paraId="3F43F388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6DE6182" w14:textId="41E5B5A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7EC7553" w14:textId="0CF4D00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55DA83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50B7FF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538870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4A1447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9CCDED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38E259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14066F" w:rsidRPr="0014066F" w14:paraId="2C462CF6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258D6B8" w14:textId="24768F74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CE289AA" w14:textId="3C4F8973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9C80FC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B11468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0CB02E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73B46A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812AD1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F863FB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14066F" w:rsidRPr="0014066F" w14:paraId="16FBA9E9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293569D" w14:textId="736A0910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B37B408" w14:textId="353237CC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302688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E6FEF4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73B95D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3F1310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6F2A90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64BDA1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5</w:t>
            </w:r>
          </w:p>
        </w:tc>
      </w:tr>
      <w:tr w:rsidR="0014066F" w:rsidRPr="0014066F" w14:paraId="54F6E92F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34E89C81" w14:textId="45EAA64B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FB21088" w14:textId="496EA624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D3116C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F43EDA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C00978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DC0EB0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D0664F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95BE1E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14066F" w:rsidRPr="0014066F" w14:paraId="63BE9844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3FFB9A4" w14:textId="55FA7245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6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F5C90CF" w14:textId="5AC8CA24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D2C1BC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032A58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2058FD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A6B72A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71B860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5F1AE7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4</w:t>
            </w:r>
          </w:p>
        </w:tc>
      </w:tr>
      <w:tr w:rsidR="0014066F" w:rsidRPr="0014066F" w14:paraId="7FADEDF7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070E44D" w14:textId="03FEB7E8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7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1E459C6" w14:textId="6481BE5D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054B81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D26A51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E993F2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8195B9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FDAA8B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28627B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8</w:t>
            </w:r>
          </w:p>
        </w:tc>
      </w:tr>
      <w:tr w:rsidR="0014066F" w:rsidRPr="0014066F" w14:paraId="64D2658E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43FADB52" w14:textId="5DE1F5E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8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E8F2B2B" w14:textId="65F35B1A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577F5F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6252E9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B7A74B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3DB3F2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D11C1D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D46EBD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3756384C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95F622B" w14:textId="40A388B8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9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68ED93E" w14:textId="09BCC1B1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131058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0ACE19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356E20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72AED2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4D8E8A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0632A3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8</w:t>
            </w:r>
          </w:p>
        </w:tc>
      </w:tr>
      <w:tr w:rsidR="0014066F" w:rsidRPr="0014066F" w14:paraId="571C0C56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0087980" w14:textId="5CC0C09A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0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1BA92AE" w14:textId="4B45CE4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D99D33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1497D3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B557E6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9DFCE1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9F27F4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708C93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7</w:t>
            </w:r>
          </w:p>
        </w:tc>
      </w:tr>
      <w:tr w:rsidR="0014066F" w:rsidRPr="0014066F" w14:paraId="723698F8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16F41841" w14:textId="69A9B1E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A121269" w14:textId="702A044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25937C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3BEEF1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EE73EF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8675C0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04156C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5AABD8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36DCF897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A5C2906" w14:textId="2E1AE294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3975EA0" w14:textId="2D53291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115F5C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28251A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C8300E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8C78A1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A08A5B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8C91FF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14066F" w:rsidRPr="0014066F" w14:paraId="0F8932C2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2DC010D" w14:textId="587324AD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6397DDD" w14:textId="6C9ECAE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69E6C4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6AD270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BBF10C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BF3AF4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E993DB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7E0A0E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4638EDE7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A27E34D" w14:textId="5452E3AD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D6CED7B" w14:textId="6D211B79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6DF599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17C710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E0A34A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8939DC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21989D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8CA5C0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4752EF0F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5F66508" w14:textId="0AF55418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10B98B4" w14:textId="5747BBA4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4EDE67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5AE479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9FDD4E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9DCB83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39324C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EF63B6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8</w:t>
            </w:r>
          </w:p>
        </w:tc>
      </w:tr>
      <w:tr w:rsidR="0014066F" w:rsidRPr="0014066F" w14:paraId="436ADE4A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AF4AD62" w14:textId="00A7D3F2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6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3A9F547" w14:textId="088ED7AD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A33950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7E957D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DDC416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5C4F16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F6D6A5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3962DE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14066F" w:rsidRPr="0014066F" w14:paraId="372D0EEF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410BF861" w14:textId="417A995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lastRenderedPageBreak/>
              <w:t>37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5DE96A5" w14:textId="47AC88E1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746290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9A00F5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C7844F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CFA3D2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707D17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1FB77B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4</w:t>
            </w:r>
          </w:p>
        </w:tc>
      </w:tr>
      <w:tr w:rsidR="0014066F" w:rsidRPr="0014066F" w14:paraId="72CC272A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48327D3" w14:textId="175A9CAB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8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6A2C409" w14:textId="03447683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D47659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711F16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667E80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B3DDB2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F0DCD0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F8029A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1559FE2A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EF83DB2" w14:textId="0A39122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9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D077B8F" w14:textId="669BB83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31BD5D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DE6ADF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5AC739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3DB045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441E54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F04C72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14066F" w:rsidRPr="0014066F" w14:paraId="41964CD5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6160BB3" w14:textId="4A7B422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0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8784B8E" w14:textId="1463DCB0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9F7463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E4CF48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94DF5B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ED89EC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74F6F8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D76CCA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46A08974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1DD2F2B" w14:textId="75A6C5E2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E0E4E43" w14:textId="26CBC1F9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5DD33B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216938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7259E6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93A5D1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F10F68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8CE1FA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3EC0890D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135772C1" w14:textId="1A0273E1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7C60DCC" w14:textId="4D6769EC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40BF8B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A525C4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4A9EB2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5AFF4C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A4EC24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A7ED51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3</w:t>
            </w:r>
          </w:p>
        </w:tc>
      </w:tr>
      <w:tr w:rsidR="0014066F" w:rsidRPr="0014066F" w14:paraId="16497907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6DC32ED" w14:textId="6B242D1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B568113" w14:textId="1CDA1ECC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0A2AF7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C31272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4B7668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AE5D3D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DFD984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4C8CC1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3</w:t>
            </w:r>
          </w:p>
        </w:tc>
      </w:tr>
      <w:tr w:rsidR="0014066F" w:rsidRPr="0014066F" w14:paraId="122FC43D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EBF0CEE" w14:textId="65E3C272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BB4B4A6" w14:textId="789A9E7D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E82F32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0B64D5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CC21BA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DACE5E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CFDF3A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578B11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3</w:t>
            </w:r>
          </w:p>
        </w:tc>
      </w:tr>
      <w:tr w:rsidR="0014066F" w:rsidRPr="0014066F" w14:paraId="32705B1A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16F29032" w14:textId="6DA774A4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D8800B2" w14:textId="625FF979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58F90C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FB1A2D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CC0104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F3C6FC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C98B09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8BC14A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4</w:t>
            </w:r>
          </w:p>
        </w:tc>
      </w:tr>
      <w:tr w:rsidR="0014066F" w:rsidRPr="0014066F" w14:paraId="3DC5899E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8E9093B" w14:textId="4C32A0A1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6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B63BC87" w14:textId="72927D9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C4456D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4C4611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CCE0AF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787B4D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C3199C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5E498C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377471E7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064F8ED" w14:textId="4D490D70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7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E3D5A3F" w14:textId="1F14148C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2BC19A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530CB5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BF4F6B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FA9698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14134F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D9A672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7</w:t>
            </w:r>
          </w:p>
        </w:tc>
      </w:tr>
      <w:tr w:rsidR="0014066F" w:rsidRPr="0014066F" w14:paraId="6D61BB9F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05EB6C6" w14:textId="0695706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8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94274E0" w14:textId="1CAE9389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58A739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B80526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4E4F86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F1A64D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29BEC7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2CA7E7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14066F" w:rsidRPr="0014066F" w14:paraId="2B345603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3D48C962" w14:textId="2E0717A2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9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967A54B" w14:textId="7C96B91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83D02B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79D0EF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F545C2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260C52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57903D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E96688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7</w:t>
            </w:r>
          </w:p>
        </w:tc>
      </w:tr>
      <w:tr w:rsidR="0014066F" w:rsidRPr="0014066F" w14:paraId="1356EAAC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867801B" w14:textId="61227C5D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0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1D48490" w14:textId="2C6276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0EE492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0782F0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DB1410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417FAB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6FA042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07E964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1</w:t>
            </w:r>
          </w:p>
        </w:tc>
      </w:tr>
      <w:tr w:rsidR="0014066F" w:rsidRPr="0014066F" w14:paraId="08FB3B77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47210AEC" w14:textId="0309E5D0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8757EAA" w14:textId="15AA7396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E88E4E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4C19F3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3069CE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FBEDCF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82EEB8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B0E270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5</w:t>
            </w:r>
          </w:p>
        </w:tc>
      </w:tr>
      <w:tr w:rsidR="0014066F" w:rsidRPr="0014066F" w14:paraId="7BBA128D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72F2D8E" w14:textId="2DC210DD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924FF80" w14:textId="59ACD9D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B6A9EF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461AF9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29B0F3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1A3DAD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60F61D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7296FF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6</w:t>
            </w:r>
          </w:p>
        </w:tc>
      </w:tr>
      <w:tr w:rsidR="0014066F" w:rsidRPr="0014066F" w14:paraId="1920DD6B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5E29448" w14:textId="090DBFE3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C669CAA" w14:textId="47F38FDB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794FFE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A29E1B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3C5D8B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817C22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27FBAD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9309DC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6</w:t>
            </w:r>
          </w:p>
        </w:tc>
      </w:tr>
      <w:tr w:rsidR="0014066F" w:rsidRPr="0014066F" w14:paraId="472DCA99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8AC61B9" w14:textId="6F872A86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CDAFF5B" w14:textId="405F7230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883035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5245D7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F23CE1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BA72DD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7965BE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E4FD1B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9</w:t>
            </w:r>
          </w:p>
        </w:tc>
      </w:tr>
      <w:tr w:rsidR="0014066F" w:rsidRPr="0014066F" w14:paraId="2D35FEB4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0D011729" w14:textId="2F774653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2C23D5A" w14:textId="782DB83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0B8838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199D59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5A3C0A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6225C0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F31232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B1F5CB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7</w:t>
            </w:r>
          </w:p>
        </w:tc>
      </w:tr>
      <w:tr w:rsidR="0014066F" w:rsidRPr="0014066F" w14:paraId="33F3D517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AB40B5A" w14:textId="0DD1AA82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6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B7907DA" w14:textId="7DE23910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D2EDC1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9BEF49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DB922B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275774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F6D025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3FF4B2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7</w:t>
            </w:r>
          </w:p>
        </w:tc>
      </w:tr>
      <w:tr w:rsidR="0014066F" w:rsidRPr="0014066F" w14:paraId="4D7C7746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49B5039B" w14:textId="3F86F439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7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2C42A1BB" w14:textId="1824754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3435CA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A4529D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A63BE8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F921B1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325079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EA1BA7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6</w:t>
            </w:r>
          </w:p>
        </w:tc>
      </w:tr>
      <w:tr w:rsidR="0014066F" w:rsidRPr="0014066F" w14:paraId="44BCA80C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1405C540" w14:textId="375414FC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8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AF889E1" w14:textId="40583C15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BCE413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2A9024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8C9E85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4E2229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2552F4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9029FE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0</w:t>
            </w:r>
          </w:p>
        </w:tc>
      </w:tr>
      <w:tr w:rsidR="0014066F" w:rsidRPr="0014066F" w14:paraId="678FB027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3B4C912B" w14:textId="2FB5DF10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9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487B35F" w14:textId="3C6CF700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4F9034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FFF845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886189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B6A17C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01FB6C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BB345F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8</w:t>
            </w:r>
          </w:p>
        </w:tc>
      </w:tr>
      <w:tr w:rsidR="0014066F" w:rsidRPr="0014066F" w14:paraId="5FF61805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12C6E00B" w14:textId="6F3B48A5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0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E65B471" w14:textId="0369F41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EC8189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D63FB8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FB6079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54E34F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4531DB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3A870A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0</w:t>
            </w:r>
          </w:p>
        </w:tc>
      </w:tr>
      <w:tr w:rsidR="0014066F" w:rsidRPr="0014066F" w14:paraId="0E1E2E42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43531A25" w14:textId="505EC7F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F046CDA" w14:textId="728DC1DC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7D0DCC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2B1D82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BBEAD5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D0D5DB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4D01CC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EECD11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0</w:t>
            </w:r>
          </w:p>
        </w:tc>
      </w:tr>
      <w:tr w:rsidR="0014066F" w:rsidRPr="0014066F" w14:paraId="08F61656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47FC396A" w14:textId="5F2B4465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6E157CB" w14:textId="661ED5C8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DF1DAF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26A15D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AD59AE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FA52F3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F10548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0877DE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3</w:t>
            </w:r>
          </w:p>
        </w:tc>
      </w:tr>
      <w:tr w:rsidR="0014066F" w:rsidRPr="0014066F" w14:paraId="33389FF5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B596BF3" w14:textId="19EBD0D4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3C387AE" w14:textId="32337698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F38FF04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89C305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AF85FE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5845EB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23249A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E3F735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9</w:t>
            </w:r>
          </w:p>
        </w:tc>
      </w:tr>
      <w:tr w:rsidR="0014066F" w:rsidRPr="0014066F" w14:paraId="31527A6D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00F4E89C" w14:textId="06B70B58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E5D3B32" w14:textId="308F351A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9B4A1B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1ABC37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5758C1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98CE1A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CB937C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89CC58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1</w:t>
            </w:r>
          </w:p>
        </w:tc>
      </w:tr>
      <w:tr w:rsidR="0014066F" w:rsidRPr="0014066F" w14:paraId="54974A09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BF3F5BD" w14:textId="373AD688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42F6BDB" w14:textId="4E8C6B0F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6A499C9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509BD4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1B0086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93EC0D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779C4A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57996B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8</w:t>
            </w:r>
          </w:p>
        </w:tc>
      </w:tr>
      <w:tr w:rsidR="0014066F" w:rsidRPr="0014066F" w14:paraId="587B22DC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5444DCFB" w14:textId="6744F5A6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6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B002298" w14:textId="5927506A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F3C0D9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DE1402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567E9A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E7B3CF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8DF1B1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21EF3C8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8</w:t>
            </w:r>
          </w:p>
        </w:tc>
      </w:tr>
      <w:tr w:rsidR="0014066F" w:rsidRPr="0014066F" w14:paraId="02C293EB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1F2D877B" w14:textId="5B90BDC4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7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6F53EA6" w14:textId="70DE674A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97108E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0701C6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7FF618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B4C7EE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0AC890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611C51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14066F" w:rsidRPr="0014066F" w14:paraId="495866DF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69D49625" w14:textId="5ACCE796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8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7DB15750" w14:textId="30B34E6E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76F9A1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F764E4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8A5B3E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7F4D63B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6CB595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22E680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14066F" w:rsidRPr="0014066F" w14:paraId="5860F12A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221B3F6E" w14:textId="01DD481A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9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F6F4C8F" w14:textId="1B90EE86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4BD8E8B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B654585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728D542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48A2BE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3C412F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4186ED7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4</w:t>
            </w:r>
          </w:p>
        </w:tc>
      </w:tr>
      <w:tr w:rsidR="0014066F" w:rsidRPr="0014066F" w14:paraId="04961115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34A0EA6C" w14:textId="2123C26C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0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A10C7E7" w14:textId="0A5D3402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10D1B520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81E35AF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9FE691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012947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73D73FEC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23BC29A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14066F" w:rsidRPr="0014066F" w14:paraId="45E32203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84272A0" w14:textId="73E66CD2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1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0C1A1552" w14:textId="1C4E05D5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FB0913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3C03EE1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51390B4A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472EFA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18607E03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8CEF03D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14066F" w:rsidRPr="0014066F" w14:paraId="54AB12C5" w14:textId="77777777" w:rsidTr="003B7761">
        <w:trPr>
          <w:trHeight w:val="288"/>
        </w:trPr>
        <w:tc>
          <w:tcPr>
            <w:tcW w:w="1369" w:type="dxa"/>
            <w:vAlign w:val="bottom"/>
          </w:tcPr>
          <w:p w14:paraId="7A255CD9" w14:textId="69E99EFC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2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359C9C5D" w14:textId="28345172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978" w:type="dxa"/>
            <w:shd w:val="clear" w:color="auto" w:fill="auto"/>
            <w:noWrap/>
            <w:vAlign w:val="bottom"/>
            <w:hideMark/>
          </w:tcPr>
          <w:p w14:paraId="54277C5E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9DB012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31C841A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6A8BB9F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14066F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0D6A6D89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14:paraId="46F8DFB6" w14:textId="77777777" w:rsidR="0014066F" w:rsidRPr="0014066F" w:rsidRDefault="0014066F" w:rsidP="001406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14066F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</w:tbl>
    <w:p w14:paraId="0D86456D" w14:textId="259A1580" w:rsidR="0014066F" w:rsidRDefault="0014066F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3379E8D" w14:textId="27CA52E7" w:rsidR="0043177E" w:rsidRDefault="0043177E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7DB2CEE" w14:textId="4E57651A" w:rsidR="0043177E" w:rsidRDefault="0043177E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9CE6A98" w14:textId="4EDBFC05" w:rsidR="0043177E" w:rsidRDefault="0043177E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AB8883D" w14:textId="512CD8DF" w:rsidR="0043177E" w:rsidRDefault="0043177E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088C7CA" w14:textId="77777777" w:rsidR="003C22F1" w:rsidRDefault="003C22F1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23FFFBE" w14:textId="135710C3" w:rsidR="0043177E" w:rsidRDefault="0043177E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Lampiran 3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2)</w:t>
      </w:r>
    </w:p>
    <w:tbl>
      <w:tblPr>
        <w:tblW w:w="9360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56"/>
        <w:gridCol w:w="652"/>
        <w:gridCol w:w="652"/>
        <w:gridCol w:w="652"/>
        <w:gridCol w:w="652"/>
        <w:gridCol w:w="652"/>
        <w:gridCol w:w="652"/>
        <w:gridCol w:w="652"/>
        <w:gridCol w:w="652"/>
        <w:gridCol w:w="652"/>
        <w:gridCol w:w="762"/>
        <w:gridCol w:w="762"/>
        <w:gridCol w:w="712"/>
      </w:tblGrid>
      <w:tr w:rsidR="00FC5A89" w:rsidRPr="0043177E" w14:paraId="49C1DE78" w14:textId="77777777" w:rsidTr="003B7761">
        <w:trPr>
          <w:trHeight w:val="288"/>
        </w:trPr>
        <w:tc>
          <w:tcPr>
            <w:tcW w:w="1256" w:type="dxa"/>
          </w:tcPr>
          <w:p w14:paraId="5307B7A4" w14:textId="42B92A20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 xml:space="preserve">No </w:t>
            </w:r>
            <w:proofErr w:type="spellStart"/>
            <w:r w:rsidRPr="0043177E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Responden</w:t>
            </w:r>
            <w:proofErr w:type="spellEnd"/>
            <w:r w:rsidRPr="0043177E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 xml:space="preserve"> 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3C0E7C9" w14:textId="50150FB0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88DC24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722DEA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5845DF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7D4A03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8D324D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CF8C50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46B8D2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2D2F5F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9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C7F3C9B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10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844F221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2.11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809C471" w14:textId="77777777" w:rsidR="0043177E" w:rsidRPr="0043177E" w:rsidRDefault="0043177E" w:rsidP="0043177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proofErr w:type="spellStart"/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skor</w:t>
            </w:r>
            <w:proofErr w:type="spellEnd"/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 xml:space="preserve"> total</w:t>
            </w:r>
          </w:p>
        </w:tc>
      </w:tr>
      <w:tr w:rsidR="00FC5A89" w:rsidRPr="0043177E" w14:paraId="24E87996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2C51A43" w14:textId="14256E2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807D02" w14:textId="6A1CED3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548804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6E19B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DDF10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74681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C93BC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08095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5ABDE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E33E6F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83147D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59E957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FD9E30E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8</w:t>
            </w:r>
          </w:p>
        </w:tc>
      </w:tr>
      <w:tr w:rsidR="00FC5A89" w:rsidRPr="0043177E" w14:paraId="0CBD6E51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5966ABD" w14:textId="7AFE90D2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8D3FBF" w14:textId="0E8D80E4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D3241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D1CEF9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20F84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E2B0D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A7D0A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FD2DE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D7B60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6F686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205689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48B8BD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8812034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0</w:t>
            </w:r>
          </w:p>
        </w:tc>
      </w:tr>
      <w:tr w:rsidR="00FC5A89" w:rsidRPr="0043177E" w14:paraId="1DBE67B3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05ED7F8" w14:textId="1306C845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3DE3FA" w14:textId="5689D28A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5FE3C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B15F9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AC329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1CA5F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216CA0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51EA6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9951A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DF036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E938BE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D6AB07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100FB89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9</w:t>
            </w:r>
          </w:p>
        </w:tc>
      </w:tr>
      <w:tr w:rsidR="00FC5A89" w:rsidRPr="0043177E" w14:paraId="2B542C88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D1455A2" w14:textId="063DBBD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C9D08F5" w14:textId="519004C8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F6D768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6A1C1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2C448C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29C9A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12AA63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C37B14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9898B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2810B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816A4C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7BB839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FB4EF7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5</w:t>
            </w:r>
          </w:p>
        </w:tc>
      </w:tr>
      <w:tr w:rsidR="00FC5A89" w:rsidRPr="0043177E" w14:paraId="52AAFBE8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C441EAC" w14:textId="095BC023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3D37FE" w14:textId="3025FC12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99FC4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6F933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70A9D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C312BD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6AFB7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3DFED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96551B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EFBF53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2FB8AB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7053D6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F10CD90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2</w:t>
            </w:r>
          </w:p>
        </w:tc>
      </w:tr>
      <w:tr w:rsidR="00FC5A89" w:rsidRPr="0043177E" w14:paraId="17B3CFF1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1C50CDA" w14:textId="1FE6A574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8ED105" w14:textId="1C59880D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F5693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D1FF8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44BFD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7FDD1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509FB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0C988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43895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F7DD6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3F50D9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B1604A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6BE9054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6</w:t>
            </w:r>
          </w:p>
        </w:tc>
      </w:tr>
      <w:tr w:rsidR="00FC5A89" w:rsidRPr="0043177E" w14:paraId="28775EA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B21E7E3" w14:textId="6E662975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3D19D4" w14:textId="6F8ACE8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14CC9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F93F8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07F2B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F839C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CDE16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4D49B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10EF5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BA562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08856C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975AD1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27D356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5</w:t>
            </w:r>
          </w:p>
        </w:tc>
      </w:tr>
      <w:tr w:rsidR="00FC5A89" w:rsidRPr="0043177E" w14:paraId="3B880FF6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B7F2690" w14:textId="605150EF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780903" w14:textId="1EC9B70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FE7CB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03ADB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B2CC7A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F55BD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D21E9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EBDFD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F63CC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866EB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D51525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3CFDB5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81EAAB8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3</w:t>
            </w:r>
          </w:p>
        </w:tc>
      </w:tr>
      <w:tr w:rsidR="00FC5A89" w:rsidRPr="0043177E" w14:paraId="04816543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3F0A8A7" w14:textId="2A9ABC2A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D93644" w14:textId="17F743C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03D01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5369F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14C72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28F34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B09584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8CC78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3CF6C2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759DA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62D654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692762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BCBCCE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8</w:t>
            </w:r>
          </w:p>
        </w:tc>
      </w:tr>
      <w:tr w:rsidR="00FC5A89" w:rsidRPr="0043177E" w14:paraId="1CFE035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D8CD50C" w14:textId="0D315AD9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1661A0" w14:textId="4282C358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AC305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C80F5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A0249B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D3A12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DAA97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A31E1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C5D0C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BE7A1F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03D266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4F7BEB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F5C8F9A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6</w:t>
            </w:r>
          </w:p>
        </w:tc>
      </w:tr>
      <w:tr w:rsidR="00FC5A89" w:rsidRPr="0043177E" w14:paraId="079E7012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FABF191" w14:textId="3976E42A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D27512" w14:textId="0ED5EB2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E21F4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D7150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4D86E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3D26F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0C531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DC0A7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B898BA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BEA5F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AF2901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68F5AA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495F32B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5</w:t>
            </w:r>
          </w:p>
        </w:tc>
      </w:tr>
      <w:tr w:rsidR="00FC5A89" w:rsidRPr="0043177E" w14:paraId="1508D1DC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7870BC3" w14:textId="211BF4FA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3E25E6" w14:textId="425F27CF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40CDB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207AD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1534A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923E3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68AEE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098F6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CE6B6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FC4A1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8B2C96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DE5D3C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4FA6532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4</w:t>
            </w:r>
          </w:p>
        </w:tc>
      </w:tr>
      <w:tr w:rsidR="00FC5A89" w:rsidRPr="0043177E" w14:paraId="39885B8A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90E5436" w14:textId="4891ECD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679C39" w14:textId="72DB1054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E0EC2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CF9B6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88DFF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03ABC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E247A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E4121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969AD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5BF744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CDC0AE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09A19B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2D9D334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8</w:t>
            </w:r>
          </w:p>
        </w:tc>
      </w:tr>
      <w:tr w:rsidR="00FC5A89" w:rsidRPr="0043177E" w14:paraId="73EC4E86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950E059" w14:textId="2138D685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2C9B51" w14:textId="15C1727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4F58A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07E90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283E23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8A8A6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EBBE1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E89F8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3C946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14DF4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8C737D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DB5BC5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0067CBD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5</w:t>
            </w:r>
          </w:p>
        </w:tc>
      </w:tr>
      <w:tr w:rsidR="00FC5A89" w:rsidRPr="0043177E" w14:paraId="477DAE6D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E3A66C7" w14:textId="1C8A65F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B8D7226" w14:textId="6EBB9B1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61053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1271B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BA145A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FB1A0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21459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78B38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C8B7EC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8AADF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940E69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9DB5DD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FAAD36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1</w:t>
            </w:r>
          </w:p>
        </w:tc>
      </w:tr>
      <w:tr w:rsidR="00FC5A89" w:rsidRPr="0043177E" w14:paraId="57785DA7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E432A10" w14:textId="047575D1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B995D6C" w14:textId="11859F7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A1B93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4A9F8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1D6311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262AA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3F26B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BC9FA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45C8D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36037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F30E57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1E1023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01DEF76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4</w:t>
            </w:r>
          </w:p>
        </w:tc>
      </w:tr>
      <w:tr w:rsidR="00FC5A89" w:rsidRPr="0043177E" w14:paraId="33CFBEF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31AE615" w14:textId="29358D4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ADBD10" w14:textId="01B18A7F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3AF02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1B936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F2E00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8A933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3E70E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7D680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0C3A1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1D7FF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CC3DB8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0C8F8D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8FE6E06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4</w:t>
            </w:r>
          </w:p>
        </w:tc>
      </w:tr>
      <w:tr w:rsidR="00FC5A89" w:rsidRPr="0043177E" w14:paraId="747DB1F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1C14ACB" w14:textId="067A6332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DCC019" w14:textId="09F97319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C260C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07F9D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0808B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423D8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23E311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EF08A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2C5E8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32B1F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3E30E0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89EEC2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3D66F6F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8</w:t>
            </w:r>
          </w:p>
        </w:tc>
      </w:tr>
      <w:tr w:rsidR="00FC5A89" w:rsidRPr="0043177E" w14:paraId="242C8CE2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DFD7400" w14:textId="203C2CB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520425F" w14:textId="2F5F16E1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9EE57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D6E85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9C3C1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B9A96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BA3A71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4EB1D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0968A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201EAC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E9888A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CBFE0B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81B8E3E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8</w:t>
            </w:r>
          </w:p>
        </w:tc>
      </w:tr>
      <w:tr w:rsidR="00FC5A89" w:rsidRPr="0043177E" w14:paraId="3C666DFB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31E5476" w14:textId="3F8B2644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2581F5" w14:textId="2F582208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5F7754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5A5C5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9536A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15E24E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3BA2D9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87325B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7A91A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31B78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759F74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16F4A3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57ECC0B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8</w:t>
            </w:r>
          </w:p>
        </w:tc>
      </w:tr>
      <w:tr w:rsidR="00FC5A89" w:rsidRPr="0043177E" w14:paraId="75454F3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2F24E84" w14:textId="5847DFB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960190" w14:textId="1D9B1E9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C6C0C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DFBAB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09C49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C76F6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08C19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F89B0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5FF9B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FCA93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2F48FD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B3F751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C7CA7FD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5</w:t>
            </w:r>
          </w:p>
        </w:tc>
      </w:tr>
      <w:tr w:rsidR="00FC5A89" w:rsidRPr="0043177E" w14:paraId="70E02F52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58FC399" w14:textId="585F11C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FC63DD" w14:textId="04BB03D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901DB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D15FE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5A14D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DF2F3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23FF8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0F3CC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9C855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B4915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C392AB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828CCC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045CD41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9</w:t>
            </w:r>
          </w:p>
        </w:tc>
      </w:tr>
      <w:tr w:rsidR="00FC5A89" w:rsidRPr="0043177E" w14:paraId="502DFEE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2BA1B36" w14:textId="5238E683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3844E87" w14:textId="474F92A8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C5870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DB012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C7D93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E4AE4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FDD1F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6C250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D6526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23AB1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068106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34A71A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9F7BD83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5</w:t>
            </w:r>
          </w:p>
        </w:tc>
      </w:tr>
      <w:tr w:rsidR="00FC5A89" w:rsidRPr="0043177E" w14:paraId="746AEE2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BB683E1" w14:textId="6BF021C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98426E" w14:textId="48B2BAD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39220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DAEC2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2A2D2A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7786B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77E99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49B1F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3CC4E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5A443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7F775E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B71FD4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F0F2E2B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9</w:t>
            </w:r>
          </w:p>
        </w:tc>
      </w:tr>
      <w:tr w:rsidR="00FC5A89" w:rsidRPr="0043177E" w14:paraId="56B70B39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D19E6AE" w14:textId="764CC899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3E3EE8" w14:textId="73EE03EF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0018B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C19E9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EDECD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A3972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EB4D2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FA8BC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D24D1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E4D48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EBA496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BA013F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72AF99E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4</w:t>
            </w:r>
          </w:p>
        </w:tc>
      </w:tr>
      <w:tr w:rsidR="00FC5A89" w:rsidRPr="0043177E" w14:paraId="6A37A1E1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EC15336" w14:textId="7AB898C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3667F7" w14:textId="35B3689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3F5BE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2B5795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FD094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5A8AC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8A591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88CA0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BB665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52759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E77100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8AED06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57D1266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3</w:t>
            </w:r>
          </w:p>
        </w:tc>
      </w:tr>
      <w:tr w:rsidR="00FC5A89" w:rsidRPr="0043177E" w14:paraId="3C292837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732B8F8" w14:textId="16CA0C99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4A11DF" w14:textId="19A201FB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9C8FB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43766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722AD3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5C796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AAAE5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4EF7A2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2EF52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7EB23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D88409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F23232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2081C0E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4</w:t>
            </w:r>
          </w:p>
        </w:tc>
      </w:tr>
      <w:tr w:rsidR="00FC5A89" w:rsidRPr="0043177E" w14:paraId="7BD2FC6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0742121" w14:textId="6051F843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F8ABD0" w14:textId="6FEF0A89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E3F84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B8414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AC8B2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62E23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8BF37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075C7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732B5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52172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A4EDA4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E18DA6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A8001D4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5</w:t>
            </w:r>
          </w:p>
        </w:tc>
      </w:tr>
      <w:tr w:rsidR="00FC5A89" w:rsidRPr="0043177E" w14:paraId="0968F82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D5B6727" w14:textId="43AE026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28F153" w14:textId="4227D6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BEE02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A9502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7556F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896174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08A91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4B68B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FDF9E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689AF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D0CAD6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A63FA9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8914DF8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4</w:t>
            </w:r>
          </w:p>
        </w:tc>
      </w:tr>
      <w:tr w:rsidR="00FC5A89" w:rsidRPr="0043177E" w14:paraId="3320227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4D6CCA6" w14:textId="059ED7A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B0436C7" w14:textId="0691076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B61E8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BDD74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F91F3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2EE84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90E1B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2F72F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590BA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219EF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ADBB3D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98FC1D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B0BEA17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1</w:t>
            </w:r>
          </w:p>
        </w:tc>
      </w:tr>
      <w:tr w:rsidR="00FC5A89" w:rsidRPr="0043177E" w14:paraId="6534F66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078223F" w14:textId="39C3D7EB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D5F15C" w14:textId="3F75ACEF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994BF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04DC3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D81D3E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AAD9D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73412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9661C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9322AD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A27D9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8B974A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DBE1B1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1222011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3</w:t>
            </w:r>
          </w:p>
        </w:tc>
      </w:tr>
      <w:tr w:rsidR="00FC5A89" w:rsidRPr="0043177E" w14:paraId="01899703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95202CD" w14:textId="293F1954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BDEB406" w14:textId="3BC6810F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AD30C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344F8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DAD73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7F1A2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1BBE8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6867B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6036F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B2A81B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8C03D3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1F8ABF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BE8EAEF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0</w:t>
            </w:r>
          </w:p>
        </w:tc>
      </w:tr>
      <w:tr w:rsidR="00FC5A89" w:rsidRPr="0043177E" w14:paraId="1FD5E1CF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D28A2B8" w14:textId="74BB85E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730CCF" w14:textId="6A4250F4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BF15F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B9EBD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98C60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DF20CB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9DF240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75B59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C489F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EEC63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736156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0DEDA1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0628D5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9</w:t>
            </w:r>
          </w:p>
        </w:tc>
      </w:tr>
      <w:tr w:rsidR="00FC5A89" w:rsidRPr="0043177E" w14:paraId="688C1C8F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782A5BC" w14:textId="590BE4D3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447E70" w14:textId="6AF72CE8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DB3906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CB70FF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ED379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79D3F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C6D66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1CBF9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EE829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14649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6640C9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743A98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9CAEA52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5</w:t>
            </w:r>
          </w:p>
        </w:tc>
      </w:tr>
      <w:tr w:rsidR="00FC5A89" w:rsidRPr="0043177E" w14:paraId="014ADCF2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3F14F03" w14:textId="385655A2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3092CF" w14:textId="5A1CF509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7CE88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F0D73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7D029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ED8473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321C2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6F871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9F808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11E9A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83E3B4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675243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6FBB491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9</w:t>
            </w:r>
          </w:p>
        </w:tc>
      </w:tr>
      <w:tr w:rsidR="00FC5A89" w:rsidRPr="0043177E" w14:paraId="69B35B6F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351A19B" w14:textId="631FFFAA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0AE138" w14:textId="7B70D96A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C6EE8C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5E3F71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89F2D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3547E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13DB5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D3109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31601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3FC19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4F1E3D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EBF8FB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5F9580B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4</w:t>
            </w:r>
          </w:p>
        </w:tc>
      </w:tr>
      <w:tr w:rsidR="00FC5A89" w:rsidRPr="0043177E" w14:paraId="0846DA5F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1452308" w14:textId="5DA018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C7AF6E" w14:textId="5DB198F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A1DD5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B505E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B1658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92009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2D219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6F0A1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E37CA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312FF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A0ACE4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B98842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513EBB9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5</w:t>
            </w:r>
          </w:p>
        </w:tc>
      </w:tr>
      <w:tr w:rsidR="00FC5A89" w:rsidRPr="0043177E" w14:paraId="7D5DEF71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55D566F" w14:textId="61D762C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3430E7" w14:textId="545D965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44BED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5A55C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98E5E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2B843A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093A9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1A48B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6375D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AD554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4AE901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7DB8F4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D13D84D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1</w:t>
            </w:r>
          </w:p>
        </w:tc>
      </w:tr>
      <w:tr w:rsidR="00FC5A89" w:rsidRPr="0043177E" w14:paraId="37E4FAFB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A6E37AB" w14:textId="1EF6169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lastRenderedPageBreak/>
              <w:t>3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B7AA6E" w14:textId="08C9A291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11F27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90658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994984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A2D5A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EA424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FE626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111E5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C6008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E0EAD0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410E70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77B7FD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4</w:t>
            </w:r>
          </w:p>
        </w:tc>
      </w:tr>
      <w:tr w:rsidR="00FC5A89" w:rsidRPr="0043177E" w14:paraId="1FE07A7B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545FE8C" w14:textId="61CD303D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7D43C7" w14:textId="315A6E4B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9E05E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555C3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C06A9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C652A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5D160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21CF3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1793A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4882E4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763637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AEC46C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5649CCF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2</w:t>
            </w:r>
          </w:p>
        </w:tc>
      </w:tr>
      <w:tr w:rsidR="00FC5A89" w:rsidRPr="0043177E" w14:paraId="6CD97F49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18BD25C" w14:textId="17C0736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C78CE4" w14:textId="19432FC2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74AFE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8C85F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BFD025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44EBB3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71D68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3F917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BC8AD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269F8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6C23CC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4A2967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C73ADA6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5</w:t>
            </w:r>
          </w:p>
        </w:tc>
      </w:tr>
      <w:tr w:rsidR="00FC5A89" w:rsidRPr="0043177E" w14:paraId="3151D6E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5A5A213" w14:textId="4D17BE5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F50662" w14:textId="2C11E5B2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902C8F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E4DD8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13ABE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2B5D22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4BB58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7EC41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535A95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ADE8D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8CA341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03DCBE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DC3F31A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7</w:t>
            </w:r>
          </w:p>
        </w:tc>
      </w:tr>
      <w:tr w:rsidR="00FC5A89" w:rsidRPr="0043177E" w14:paraId="4346B65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900916F" w14:textId="22EEB301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AF41ED" w14:textId="7E478685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80F64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7562E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D5F1E1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1235B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A393C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6850F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F8001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28F1D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6D36DE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82BD66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4CC78E4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5</w:t>
            </w:r>
          </w:p>
        </w:tc>
      </w:tr>
      <w:tr w:rsidR="00FC5A89" w:rsidRPr="0043177E" w14:paraId="6CFEE351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A664A5B" w14:textId="3A55F033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CF1170" w14:textId="45D7FF34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DCAEA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24587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6392D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06383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A7B9E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947D0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8E78A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EB6536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3A9DED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6D600A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AE48CEB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4</w:t>
            </w:r>
          </w:p>
        </w:tc>
      </w:tr>
      <w:tr w:rsidR="00FC5A89" w:rsidRPr="0043177E" w14:paraId="66351D2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23D67DF" w14:textId="0DECAF45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63935D" w14:textId="113F3E15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1910D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A872A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4278D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2358D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D138CD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0DF29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C1F407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F94AB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7B3F02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D0FC47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0F08542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5</w:t>
            </w:r>
          </w:p>
        </w:tc>
      </w:tr>
      <w:tr w:rsidR="00FC5A89" w:rsidRPr="0043177E" w14:paraId="784BDFB4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98E8D49" w14:textId="4C0C9C45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AB40E6" w14:textId="48C6B159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E57D1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FCA46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3C2DC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B613A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1BA82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0EE7D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E1E14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8B37A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7E3E97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D80A9F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C043400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7</w:t>
            </w:r>
          </w:p>
        </w:tc>
      </w:tr>
      <w:tr w:rsidR="00FC5A89" w:rsidRPr="0043177E" w14:paraId="41730D06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6153EE9" w14:textId="1AD3D15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D1F866" w14:textId="3CCED6DA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332C3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33CE3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7AC91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81E25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D4A25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D646D5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C3BA5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FD0484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471161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168816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1388C82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8</w:t>
            </w:r>
          </w:p>
        </w:tc>
      </w:tr>
      <w:tr w:rsidR="00FC5A89" w:rsidRPr="0043177E" w14:paraId="2CC9F2D5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E9A13F5" w14:textId="4B13D5D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C7890D" w14:textId="581B690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E1AAD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62C76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888C1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733EC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3B10E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04873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C461C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E7375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D4261E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6B3240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179E81A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3</w:t>
            </w:r>
          </w:p>
        </w:tc>
      </w:tr>
      <w:tr w:rsidR="00FC5A89" w:rsidRPr="0043177E" w14:paraId="04E52B1D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6BA62C0" w14:textId="530093D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75907F" w14:textId="67FC579F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353E0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99E0A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E4CF4A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951D61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8E6DF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1D9FA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81C9D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7291B9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F144BA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8A6C00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02274B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1</w:t>
            </w:r>
          </w:p>
        </w:tc>
      </w:tr>
      <w:tr w:rsidR="00FC5A89" w:rsidRPr="0043177E" w14:paraId="7CAAEB9C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8959BA0" w14:textId="58358CE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B3B0B4" w14:textId="476B407B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8ED9F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4B78E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6ABA1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71113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AD632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C1037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AFC11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8F010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327E89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D131B1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3103DFB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2</w:t>
            </w:r>
          </w:p>
        </w:tc>
      </w:tr>
      <w:tr w:rsidR="00FC5A89" w:rsidRPr="0043177E" w14:paraId="0637502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B252648" w14:textId="196B7148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1DC857" w14:textId="1E804D6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9B976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0D516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F861E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D0255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357FA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70177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41279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98B35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22497C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0E057B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9928CFA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7</w:t>
            </w:r>
          </w:p>
        </w:tc>
      </w:tr>
      <w:tr w:rsidR="00FC5A89" w:rsidRPr="0043177E" w14:paraId="3418AF1D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8939F15" w14:textId="49E59832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0BA3D8" w14:textId="1B3A59C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99529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030CE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12D8C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13227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1EC0F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EDCCBE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787E59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7EB46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EDCC81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6F5C69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DD088B1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0</w:t>
            </w:r>
          </w:p>
        </w:tc>
      </w:tr>
      <w:tr w:rsidR="00FC5A89" w:rsidRPr="0043177E" w14:paraId="0FBA01DC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7447C16" w14:textId="080C831F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02C9F2" w14:textId="424AB668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0A1DA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20A09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BD32D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54639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A7D202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48180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CF49A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49FFA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9E0D3E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12D130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940383A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5</w:t>
            </w:r>
          </w:p>
        </w:tc>
      </w:tr>
      <w:tr w:rsidR="00FC5A89" w:rsidRPr="0043177E" w14:paraId="2EE8DD5A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F7A574C" w14:textId="630EDE4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E600E7" w14:textId="29593CB3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BD8FA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3D160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83810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FAE6D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377213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C41597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13514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21D93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F98388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DBD696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682B1BA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6</w:t>
            </w:r>
          </w:p>
        </w:tc>
      </w:tr>
      <w:tr w:rsidR="00FC5A89" w:rsidRPr="0043177E" w14:paraId="33A948B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0A20A29" w14:textId="4C7235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8082B0" w14:textId="7373E841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226E3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EBB48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79C33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42C78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EE83B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405B3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9F78B3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A3C49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DB8F2D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B49588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7D724BE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3</w:t>
            </w:r>
          </w:p>
        </w:tc>
      </w:tr>
      <w:tr w:rsidR="00FC5A89" w:rsidRPr="0043177E" w14:paraId="03C3539A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B3C4881" w14:textId="5479F0B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5871F3" w14:textId="236CAD2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18315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29F46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92102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83526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FC50B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BB26C7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F7796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F9476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C34EBD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5499F5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4733BA0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0</w:t>
            </w:r>
          </w:p>
        </w:tc>
      </w:tr>
      <w:tr w:rsidR="00FC5A89" w:rsidRPr="0043177E" w14:paraId="590DAE7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34F40EE" w14:textId="6515930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76AF2C4" w14:textId="72B63655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F02F6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57795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D66F7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7F344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05279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CB99C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D63DC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E0DE69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65532F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D91C37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C05795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18</w:t>
            </w:r>
          </w:p>
        </w:tc>
      </w:tr>
      <w:tr w:rsidR="00FC5A89" w:rsidRPr="0043177E" w14:paraId="3218946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D13F543" w14:textId="07B70E0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E9EDBA" w14:textId="227AD39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552001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5DB490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8C777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FD0E53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BF6D4B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4B20A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30C55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10760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C8D8E7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D9F387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0046AAF1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4</w:t>
            </w:r>
          </w:p>
        </w:tc>
      </w:tr>
      <w:tr w:rsidR="00FC5A89" w:rsidRPr="0043177E" w14:paraId="34B64BA2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4362277" w14:textId="14A1CDC8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0102E3" w14:textId="61B4E80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D8A8C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D01DA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0D97E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8A7B9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B56DC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40940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7AACB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42190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BC785F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06C810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2D9E808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4</w:t>
            </w:r>
          </w:p>
        </w:tc>
      </w:tr>
      <w:tr w:rsidR="00FC5A89" w:rsidRPr="0043177E" w14:paraId="1ED43AF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BFF8D48" w14:textId="1E601DB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805859" w14:textId="5BD52BD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CA27A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5FD28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B1DAE3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B0333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A8AAC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AC752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1813F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C1E12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4E7CF3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C054B5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2284B0E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4</w:t>
            </w:r>
          </w:p>
        </w:tc>
      </w:tr>
      <w:tr w:rsidR="00FC5A89" w:rsidRPr="0043177E" w14:paraId="6EB43CCC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ADA40ED" w14:textId="6860C7D3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EE7F31F" w14:textId="35DBC325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66C5B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BC45C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CD37D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E3D91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0C4B1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2A9248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EBC00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3212E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40CCDD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A4260D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F8AE65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7</w:t>
            </w:r>
          </w:p>
        </w:tc>
      </w:tr>
      <w:tr w:rsidR="00FC5A89" w:rsidRPr="0043177E" w14:paraId="43E5F666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5074AEA0" w14:textId="63DEDB64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8D5519" w14:textId="31F99FD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0664A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4FC92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E40A3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6903A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BCEDF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011A4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55A0CE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AED8F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0C6085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839F90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314113B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3</w:t>
            </w:r>
          </w:p>
        </w:tc>
      </w:tr>
      <w:tr w:rsidR="00FC5A89" w:rsidRPr="0043177E" w14:paraId="12E44A27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12B4A65C" w14:textId="7793813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2A8B75" w14:textId="275C1594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34F0A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00244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7BD4A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9A4BA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564ED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1A847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A58893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9507D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3D5A2BC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74F44D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711D9FB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1</w:t>
            </w:r>
          </w:p>
        </w:tc>
      </w:tr>
      <w:tr w:rsidR="00FC5A89" w:rsidRPr="0043177E" w14:paraId="1B4333E5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4C8BF4DA" w14:textId="70D003E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FD7715" w14:textId="375ED7D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CE545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8592A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57C15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A235E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FA90F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9860D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C7334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060BE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A0239E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273851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4C4C194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8</w:t>
            </w:r>
          </w:p>
        </w:tc>
      </w:tr>
      <w:tr w:rsidR="00FC5A89" w:rsidRPr="0043177E" w14:paraId="4AAD441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7AF152C" w14:textId="77336DBE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2A8598" w14:textId="303D388C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541B4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3A6F41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EE0D6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84674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37BFB1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5CA6C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77F39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C7ED7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7EF09A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852813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60341F9A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23</w:t>
            </w:r>
          </w:p>
        </w:tc>
      </w:tr>
      <w:tr w:rsidR="00FC5A89" w:rsidRPr="0043177E" w14:paraId="0043DF7D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788DEABF" w14:textId="0B05F95A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1AFF53" w14:textId="52CC094F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C1F77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400BE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15EEDE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7992D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0313E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20526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06E59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A251A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562278C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0380950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6E31259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8</w:t>
            </w:r>
          </w:p>
        </w:tc>
      </w:tr>
      <w:tr w:rsidR="00FC5A89" w:rsidRPr="0043177E" w14:paraId="04250EA0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7EBA81F" w14:textId="7F3BB7C0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E17B54" w14:textId="7773936D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4512D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BF0BBB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5E2DC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0E098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902D6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29919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5C3464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F6B749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863E50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B55E4C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19379392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0</w:t>
            </w:r>
          </w:p>
        </w:tc>
      </w:tr>
      <w:tr w:rsidR="00FC5A89" w:rsidRPr="0043177E" w14:paraId="29773D1B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325AD8E1" w14:textId="31053A96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AEC7A6" w14:textId="169D79EB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2DF5A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3528E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6E48A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E5433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350A96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801AE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94F02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CCF52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AE5F15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268B9E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6AF986C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9</w:t>
            </w:r>
          </w:p>
        </w:tc>
      </w:tr>
      <w:tr w:rsidR="00FC5A89" w:rsidRPr="0043177E" w14:paraId="56A524C6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6C40B6C" w14:textId="30A54D75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6FEE6D" w14:textId="623F0588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1ABF9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34BE3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727DA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4B4D8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EB0AE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0E940B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52261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8C0DC2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BF8974F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AD1754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08D4537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8</w:t>
            </w:r>
          </w:p>
        </w:tc>
      </w:tr>
      <w:tr w:rsidR="00FC5A89" w:rsidRPr="0043177E" w14:paraId="4A992D0E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23C7208B" w14:textId="5099477C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8098F2" w14:textId="49F6FFFB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784DAA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482CC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E9B23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66DA7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D81C6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C6DAC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C4276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28D18C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41FB98A3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6C1B889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77531D55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1</w:t>
            </w:r>
          </w:p>
        </w:tc>
      </w:tr>
      <w:tr w:rsidR="00FC5A89" w:rsidRPr="0043177E" w14:paraId="5ECAF9CD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6DC66612" w14:textId="235852EA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625091" w14:textId="29383E9A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3B9CCC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F0C82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3C4BC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34CF1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F87F9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448BF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5BA6C1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D123F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15CA4E1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2A2DF46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4006C547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2</w:t>
            </w:r>
          </w:p>
        </w:tc>
      </w:tr>
      <w:tr w:rsidR="00FC5A89" w:rsidRPr="0043177E" w14:paraId="74127D81" w14:textId="77777777" w:rsidTr="003B7761">
        <w:trPr>
          <w:trHeight w:val="288"/>
        </w:trPr>
        <w:tc>
          <w:tcPr>
            <w:tcW w:w="1256" w:type="dxa"/>
            <w:vAlign w:val="bottom"/>
          </w:tcPr>
          <w:p w14:paraId="05C228C7" w14:textId="0E719FF2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DE127A" w14:textId="6F46AF5B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77A678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39FC6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9948E60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26DC75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E4375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2BDF57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240B9D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DE3504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1CA4B006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762" w:type="dxa"/>
            <w:shd w:val="clear" w:color="auto" w:fill="auto"/>
            <w:noWrap/>
            <w:vAlign w:val="bottom"/>
            <w:hideMark/>
          </w:tcPr>
          <w:p w14:paraId="75019A49" w14:textId="77777777" w:rsidR="005A3D12" w:rsidRPr="0043177E" w:rsidRDefault="005A3D12" w:rsidP="005A3D1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43177E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12" w:type="dxa"/>
            <w:shd w:val="clear" w:color="auto" w:fill="auto"/>
            <w:noWrap/>
            <w:vAlign w:val="bottom"/>
            <w:hideMark/>
          </w:tcPr>
          <w:p w14:paraId="5988E6FE" w14:textId="77777777" w:rsidR="005A3D12" w:rsidRPr="0043177E" w:rsidRDefault="005A3D12" w:rsidP="005A3D12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43177E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9</w:t>
            </w:r>
          </w:p>
        </w:tc>
      </w:tr>
    </w:tbl>
    <w:p w14:paraId="0E2ABE0B" w14:textId="6C7D93AF" w:rsidR="0043177E" w:rsidRDefault="0043177E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8979876" w14:textId="5A6575FC" w:rsidR="00FC5A89" w:rsidRDefault="00FC5A89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16C2A14" w14:textId="77777777" w:rsidR="003C22F1" w:rsidRDefault="003C22F1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D85CA42" w14:textId="00AD10FC" w:rsidR="00FC5A89" w:rsidRDefault="00FC5A89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714035" w14:textId="35B8EE9F" w:rsidR="00FC5A89" w:rsidRDefault="00FC5A89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1AF59B9" w14:textId="70BD65DB" w:rsidR="00FC5A89" w:rsidRDefault="00FC5A89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4ADE5DE" w14:textId="77F26668" w:rsidR="00FC5A89" w:rsidRDefault="00FC5A89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4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3) </w:t>
      </w:r>
    </w:p>
    <w:tbl>
      <w:tblPr>
        <w:tblW w:w="6493" w:type="dxa"/>
        <w:tblInd w:w="-1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94"/>
        <w:gridCol w:w="652"/>
        <w:gridCol w:w="652"/>
        <w:gridCol w:w="652"/>
        <w:gridCol w:w="652"/>
        <w:gridCol w:w="706"/>
        <w:gridCol w:w="652"/>
        <w:gridCol w:w="652"/>
        <w:gridCol w:w="681"/>
      </w:tblGrid>
      <w:tr w:rsidR="00FC5A89" w:rsidRPr="00FC5A89" w14:paraId="537AFE7D" w14:textId="77777777" w:rsidTr="003B7761">
        <w:trPr>
          <w:trHeight w:val="288"/>
        </w:trPr>
        <w:tc>
          <w:tcPr>
            <w:tcW w:w="1194" w:type="dxa"/>
          </w:tcPr>
          <w:p w14:paraId="4B8D3A46" w14:textId="25E111EA" w:rsidR="00FC5A89" w:rsidRPr="00B44C0B" w:rsidRDefault="00FC5A89" w:rsidP="00FC5A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</w:pPr>
            <w:r w:rsidRPr="00B44C0B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 xml:space="preserve">No </w:t>
            </w:r>
            <w:proofErr w:type="spellStart"/>
            <w:r w:rsidRPr="00B44C0B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>responden</w:t>
            </w:r>
            <w:proofErr w:type="spellEnd"/>
            <w:r w:rsidRPr="00B44C0B">
              <w:rPr>
                <w:rFonts w:ascii="Times New Roman" w:eastAsia="Times New Roman" w:hAnsi="Times New Roman" w:cs="Times New Roman"/>
                <w:b/>
                <w:bCs/>
                <w:color w:val="000000"/>
                <w:szCs w:val="22"/>
                <w:lang w:bidi="ar-SA"/>
              </w:rPr>
              <w:t xml:space="preserve"> 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68FC81" w14:textId="1C42D90B" w:rsidR="00FC5A89" w:rsidRPr="00FC5A89" w:rsidRDefault="00FC5A89" w:rsidP="00FC5A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3.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ABD6A7" w14:textId="77777777" w:rsidR="00FC5A89" w:rsidRPr="00FC5A89" w:rsidRDefault="00FC5A89" w:rsidP="00FC5A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3.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568CD2" w14:textId="77777777" w:rsidR="00FC5A89" w:rsidRPr="00FC5A89" w:rsidRDefault="00FC5A89" w:rsidP="00FC5A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3.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65516B" w14:textId="77777777" w:rsidR="00FC5A89" w:rsidRPr="00FC5A89" w:rsidRDefault="00FC5A89" w:rsidP="00FC5A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3.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4F15CC0" w14:textId="77777777" w:rsidR="00FC5A89" w:rsidRPr="00FC5A89" w:rsidRDefault="00FC5A89" w:rsidP="00FC5A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3.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7FF44A" w14:textId="77777777" w:rsidR="00FC5A89" w:rsidRPr="00FC5A89" w:rsidRDefault="00FC5A89" w:rsidP="00FC5A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3.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CB79C0" w14:textId="77777777" w:rsidR="00FC5A89" w:rsidRPr="00FC5A89" w:rsidRDefault="00FC5A89" w:rsidP="00FC5A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X3.7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E0A7D6F" w14:textId="77777777" w:rsidR="00FC5A89" w:rsidRPr="00FC5A89" w:rsidRDefault="00FC5A89" w:rsidP="00FC5A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Skor Total</w:t>
            </w:r>
          </w:p>
        </w:tc>
      </w:tr>
      <w:tr w:rsidR="00B44C0B" w:rsidRPr="00FC5A89" w14:paraId="4695692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4496849F" w14:textId="06A9022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81E238" w14:textId="0401654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1D04BE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FC69F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79A6B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9FD624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8AFB5D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E03C4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075E9C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75FFFBD1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5CBB3A27" w14:textId="1CC3BFE6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CEFE76A" w14:textId="5D6A93F6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8DC88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5339D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DFA40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1A5A5F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DC0E3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1AB4B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692BA3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0FC720C8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092FAEB5" w14:textId="1CA5A376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6C87B8" w14:textId="15B2D8B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9F955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331931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FE564E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E5DA41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6C4DF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F6AC4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43C139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B44C0B" w:rsidRPr="00FC5A89" w14:paraId="7A5D5A5E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FB9179B" w14:textId="197CB598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41453D" w14:textId="054E1645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0A11E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5E5FA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87759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3B7BE8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145D2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46E94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6710F1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1FC6399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0569050A" w14:textId="604F45E2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60C700" w14:textId="1ACB542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BF38C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BF1BB6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AE3B9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E3141B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B3AB6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C2792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3CAEFA5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B44C0B" w:rsidRPr="00FC5A89" w14:paraId="67074F7C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0BFD4E5A" w14:textId="5C38DBBF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29C1DDD" w14:textId="28F2F71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32701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03F7A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40A9D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EBFA33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E4A11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03ABD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5E5415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B44C0B" w:rsidRPr="00FC5A89" w14:paraId="2D7FA529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357ACDD" w14:textId="0C5316C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813572" w14:textId="0FB379E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EC116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63B49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1301F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43EE15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573EB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0EAFB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7784F1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3</w:t>
            </w:r>
          </w:p>
        </w:tc>
      </w:tr>
      <w:tr w:rsidR="00B44C0B" w:rsidRPr="00FC5A89" w14:paraId="0E12D121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6EE1D947" w14:textId="6A9D11A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EFF462" w14:textId="058F8B5B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47F08F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8738B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9736D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21FD40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172A4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BCBB2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465BD0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3</w:t>
            </w:r>
          </w:p>
        </w:tc>
      </w:tr>
      <w:tr w:rsidR="00B44C0B" w:rsidRPr="00FC5A89" w14:paraId="18FA9F7F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27C308FA" w14:textId="26BB133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ED88F4" w14:textId="695973F9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ABA15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C58DF3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775D4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641433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BD064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EA59A9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2288EC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51D150FC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CA7D2FF" w14:textId="71DC7C1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C582F5" w14:textId="003C196B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13DD73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C75DCC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A4888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315833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57EAB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D3441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1E8249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B44C0B" w:rsidRPr="00FC5A89" w14:paraId="3C8C113C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239AC8BC" w14:textId="329091A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1CA4FE" w14:textId="6D565228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F28F1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B6972D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67DFE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705581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310520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27A5D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011238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6</w:t>
            </w:r>
          </w:p>
        </w:tc>
      </w:tr>
      <w:tr w:rsidR="00B44C0B" w:rsidRPr="00FC5A89" w14:paraId="6A636DC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00D5D45C" w14:textId="6F2FDE9F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7E10EC" w14:textId="0413A60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5C1DA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EB5DE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7F0C0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BFDA54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BAD09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E0058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E3FA32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626DDB2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1422464" w14:textId="1A7C73BF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3775E50" w14:textId="2640712A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569CF9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4CE9D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B3696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9DF197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EDFBE1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8D7C5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66E7B73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B44C0B" w:rsidRPr="00FC5A89" w14:paraId="2F308035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4CD4E1A9" w14:textId="3371352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7D5D42" w14:textId="317ABDE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36F6AA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5B023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2712D1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ADB597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C03239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78FBA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6F5BC8B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164E7B6B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E6F66BE" w14:textId="191055E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B335CF" w14:textId="1DE1E73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244E1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D5C1E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27D393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9092C6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FA40F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9A4B4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04586B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7</w:t>
            </w:r>
          </w:p>
        </w:tc>
      </w:tr>
      <w:tr w:rsidR="00B44C0B" w:rsidRPr="00FC5A89" w14:paraId="2FB4B0CA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B9A3395" w14:textId="22BB9499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BE17649" w14:textId="12C5715A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83B41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A1EEC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529A0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CEB751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F844A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6DBAB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369FE8D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1B96AAFE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5DB71E6A" w14:textId="11406EBA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EEF4B3" w14:textId="25B9A336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2E3D2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ED285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3127F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4D5DA9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3063E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A751E2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A11E54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B44C0B" w:rsidRPr="00FC5A89" w14:paraId="67E7A144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62F14463" w14:textId="6FE4916F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2A9B06" w14:textId="5516B38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8A43B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53C9B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6E91A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BD7810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7DA1A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FAFD27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372A2C0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29DF23A6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D12ADC6" w14:textId="2EAC548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1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22ABA8" w14:textId="5CD972B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2032D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34AF75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FE7B0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6C3640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E1949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0E779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B0DC22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8</w:t>
            </w:r>
          </w:p>
        </w:tc>
      </w:tr>
      <w:tr w:rsidR="00B44C0B" w:rsidRPr="00FC5A89" w14:paraId="4B69A165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78176F9" w14:textId="2434573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674EF9" w14:textId="70A14FDB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4DA51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C315E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2D3C9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07AC46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CE536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626D0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8FDCB3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9</w:t>
            </w:r>
          </w:p>
        </w:tc>
      </w:tr>
      <w:tr w:rsidR="00B44C0B" w:rsidRPr="00FC5A89" w14:paraId="5C18AD2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636D850B" w14:textId="07021F4A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61842C" w14:textId="3CBE1662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1855B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9D1D2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73582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808950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48DE8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8D4CA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1C2E00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011B6CD8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D541519" w14:textId="7777129A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B797E5" w14:textId="7B95CFD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4B072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5E50A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D48658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D6B4CC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86E202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D43D2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303BCC5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8</w:t>
            </w:r>
          </w:p>
        </w:tc>
      </w:tr>
      <w:tr w:rsidR="00B44C0B" w:rsidRPr="00FC5A89" w14:paraId="5BA6FBB2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48C64D04" w14:textId="2E118B0B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2B4D46" w14:textId="5DBA226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402FC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574BC5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6B3B9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EDACB3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B35E1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2C7E8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BFEDE6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0</w:t>
            </w:r>
          </w:p>
        </w:tc>
      </w:tr>
      <w:tr w:rsidR="00B44C0B" w:rsidRPr="00FC5A89" w14:paraId="3F30A610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69FA5D8A" w14:textId="720FEA7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12B32E" w14:textId="7A85618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70CB8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A3D798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36CD8D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1C74FA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477F3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E7B6F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67623FA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4</w:t>
            </w:r>
          </w:p>
        </w:tc>
      </w:tr>
      <w:tr w:rsidR="00B44C0B" w:rsidRPr="00FC5A89" w14:paraId="6AAC147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624C939B" w14:textId="67A24C9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5F76B9" w14:textId="44E362A8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5A78E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DD7D7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2299D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C73B61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1EC33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34DE4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040A2A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7</w:t>
            </w:r>
          </w:p>
        </w:tc>
      </w:tr>
      <w:tr w:rsidR="00B44C0B" w:rsidRPr="00FC5A89" w14:paraId="43A6A70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9754851" w14:textId="58611EC9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99FD7C" w14:textId="2EC7939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9E593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D22ED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75A972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964EEB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2588A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F8BA7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316903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70C3DEE3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3C87572" w14:textId="20E6EE5F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62A1DD" w14:textId="6364241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E891D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22F0CE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0F4ED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05156A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B76A48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93AB8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928795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04C8AEFE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68612AF" w14:textId="565374D2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54A93F7" w14:textId="0C4E650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1B3AF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B2774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963B8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775887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0258A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10343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4B026A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4</w:t>
            </w:r>
          </w:p>
        </w:tc>
      </w:tr>
      <w:tr w:rsidR="00B44C0B" w:rsidRPr="00FC5A89" w14:paraId="6B867838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E443674" w14:textId="5AB592F9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2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EDE838" w14:textId="5087A14F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EF26AA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F39A3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6FCCE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C14984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21C36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519BA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1CCC7A8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B44C0B" w:rsidRPr="00FC5A89" w14:paraId="5CCEE12B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DAC694A" w14:textId="02D44FE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BEE5FF" w14:textId="19E9E96B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8A1F9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EB717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6C111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6D8375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CF968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CE093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6045475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B44C0B" w:rsidRPr="00FC5A89" w14:paraId="4146F031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0D9A892B" w14:textId="2608E9B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A12589" w14:textId="1A50174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29B65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745CD1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BDA249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ABA1C3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D8D9F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2DF7B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10845F4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018F0D14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4373C479" w14:textId="3EF9F05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9796EC0" w14:textId="7C8CDFD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9AAB9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2B6AD8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2B174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1293B2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CF867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5662C5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BC0E14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9</w:t>
            </w:r>
          </w:p>
        </w:tc>
      </w:tr>
      <w:tr w:rsidR="00B44C0B" w:rsidRPr="00FC5A89" w14:paraId="4E423024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6984A2E" w14:textId="158502B5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F57927" w14:textId="4B45248E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35B28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0F80F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FD2A6D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F56972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F0F32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1AE010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B6B4BA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B44C0B" w:rsidRPr="00FC5A89" w14:paraId="346F1010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624B8C2B" w14:textId="2AC5A4D5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3DB330" w14:textId="0B62A47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1017A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68F62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B819B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4C09DA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6D3E1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F43FE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643DC8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B44C0B" w:rsidRPr="00FC5A89" w14:paraId="1D09D323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83FD0E6" w14:textId="7B51595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3C80F6E" w14:textId="074D36E6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D04ABB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3CE45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10114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172C0E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604DE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98FF1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377EF85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B44C0B" w:rsidRPr="00FC5A89" w14:paraId="32C9D350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72DBAAC" w14:textId="7ADE4AC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F59BAA" w14:textId="033DDC0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5619A3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65A7B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2E0D84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6D4D9E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B7634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68932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2E1280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7</w:t>
            </w:r>
          </w:p>
        </w:tc>
      </w:tr>
      <w:tr w:rsidR="00B44C0B" w:rsidRPr="00FC5A89" w14:paraId="63A491CF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534212FA" w14:textId="3CE6C5A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3BC6913" w14:textId="305F4E0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17BC8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FA8F4A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BE10D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998089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8DE9C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4DA91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95BD91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7BC0656D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087FF6AF" w14:textId="7C385A2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B7AAA76" w14:textId="28DEDAE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EA38C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391D25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C3EFA3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711188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E7782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F9E43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3CB4B63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B44C0B" w:rsidRPr="00FC5A89" w14:paraId="3B161C6D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6C8B7982" w14:textId="18E83C0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3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FFFEEF" w14:textId="30273E3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DE3E5D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F68E0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B4741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8D6A1B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D070A5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24F7D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F45929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2BC1123B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D514855" w14:textId="20539DB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lastRenderedPageBreak/>
              <w:t>4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4D4C73" w14:textId="3DC157C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27AC33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A04DA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2D0DC3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19DC35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5B966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A5D77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546E4B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33549B5F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CEE1ED2" w14:textId="42D5CEF8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E51B6E" w14:textId="7250B2F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5A151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E6F94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F6EDC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90D510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EA299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849B07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E028FD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2AB704FD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29E653A" w14:textId="1F71CC0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D95FCE" w14:textId="76213295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13D48F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23F6A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B9575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65901D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FA98A4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29829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6184477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61CB78E0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3D0ED50" w14:textId="6BABCF8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472671" w14:textId="419E5FE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9A904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29E85E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82F38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8C4BC3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E75325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1A165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0D6F6E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000FBB60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277A3A85" w14:textId="39462CD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5E90B9B" w14:textId="312D0735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86F182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FF01D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F55A6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49948E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78F987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AD819E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F67114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4</w:t>
            </w:r>
          </w:p>
        </w:tc>
      </w:tr>
      <w:tr w:rsidR="00B44C0B" w:rsidRPr="00FC5A89" w14:paraId="3168434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5521A5F4" w14:textId="5433EFA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9403C6" w14:textId="1723D7F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61C21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C5F908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391A6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EB7EA9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AE992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35B31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824A8A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6</w:t>
            </w:r>
          </w:p>
        </w:tc>
      </w:tr>
      <w:tr w:rsidR="00B44C0B" w:rsidRPr="00FC5A89" w14:paraId="126A7A2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BA2A881" w14:textId="677CC90E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E9BE75" w14:textId="06E85F7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3C42C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DBAA6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52636B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60F0FB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ADB6AA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E983E5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19CAB7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B44C0B" w:rsidRPr="00FC5A89" w14:paraId="1F470F02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595CB7BF" w14:textId="393A088F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9DCEB0F" w14:textId="4A271BA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B325D7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6386ED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018C1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C693C7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C411B0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8B6190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CEA302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B44C0B" w:rsidRPr="00FC5A89" w14:paraId="0DDB8361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4B6CD3EB" w14:textId="0267341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177F58" w14:textId="550211A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7D0E9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A666F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6C9DC7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91B91E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BA22F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CDD215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A551A3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3</w:t>
            </w:r>
          </w:p>
        </w:tc>
      </w:tr>
      <w:tr w:rsidR="00B44C0B" w:rsidRPr="00FC5A89" w14:paraId="527856A5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9F9706C" w14:textId="4C4502AF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4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4BDA15" w14:textId="290AAF72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FA3A2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960B4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3AF76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7324A8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F62705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7C9C2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D7EBF2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B44C0B" w:rsidRPr="00FC5A89" w14:paraId="09071724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5DEE5CEE" w14:textId="0E84C84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DA0CE1B" w14:textId="115AA81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D0FDDA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B7A65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751A7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B843BC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AF68CF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F8A149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F44449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7</w:t>
            </w:r>
          </w:p>
        </w:tc>
      </w:tr>
      <w:tr w:rsidR="00B44C0B" w:rsidRPr="00FC5A89" w14:paraId="75C14024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0F8792F2" w14:textId="1702ED1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0F76D9" w14:textId="1C6FFE9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C4F5A9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B5250B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FEEF60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D619FA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3657C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D166A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C5BB87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B44C0B" w:rsidRPr="00FC5A89" w14:paraId="154FD6BB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97FEBD4" w14:textId="664F04F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C68FC7" w14:textId="5F1D1372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8691F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A99C3C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F8CBD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EAFC39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EED68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0A83FF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1AA176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B44C0B" w:rsidRPr="00FC5A89" w14:paraId="0ECCA0A3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4B17E392" w14:textId="007D6D1E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2ED8C64" w14:textId="3B87280A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2FA49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4CAA4B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D1D516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8C999B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1BCB0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482CE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6DEF423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B44C0B" w:rsidRPr="00FC5A89" w14:paraId="3D826B4D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3057ED2" w14:textId="66CFCA06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B3B408A" w14:textId="6E822D01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27D83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29F311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2A26A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C19A77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3A4F0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AF7B79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3C4BA84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3</w:t>
            </w:r>
          </w:p>
        </w:tc>
      </w:tr>
      <w:tr w:rsidR="00B44C0B" w:rsidRPr="00FC5A89" w14:paraId="139EDCAC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07C57FB0" w14:textId="4C8635E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5B50D3" w14:textId="54DEF0B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387F0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B6EEBB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9569F9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B34DC9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5FF4EF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E84555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15CA795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7</w:t>
            </w:r>
          </w:p>
        </w:tc>
      </w:tr>
      <w:tr w:rsidR="00B44C0B" w:rsidRPr="00FC5A89" w14:paraId="77FBB370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1C8B196" w14:textId="53CDB4AE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0847DF0" w14:textId="3EC0494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E036A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9D960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991AA4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43EBC9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5D6A3C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570EB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4DB9BF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8</w:t>
            </w:r>
          </w:p>
        </w:tc>
      </w:tr>
      <w:tr w:rsidR="00B44C0B" w:rsidRPr="00FC5A89" w14:paraId="08615F5E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4AEE0ED8" w14:textId="15995D0B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1FC5ED" w14:textId="3B51C48C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F8E0D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DD6D72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609940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8803FE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B209B0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CE8E73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DF9EF6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B44C0B" w:rsidRPr="00FC5A89" w14:paraId="01A59644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6407374" w14:textId="37931CB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9447AE" w14:textId="29BC4219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58EB05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E0F89B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5230D5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CC3B6F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B4F254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656F9A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61B541A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B44C0B" w:rsidRPr="00FC5A89" w14:paraId="07937E3A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698E6A17" w14:textId="21C0F79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5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8827150" w14:textId="6199EFB9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41F64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091325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D462BA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1806321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BB5BB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EBA556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D6ADC5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B44C0B" w:rsidRPr="00FC5A89" w14:paraId="0FE9A4B4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9C7DE63" w14:textId="02E7194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5E265A" w14:textId="1788E50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F215C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3A26E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F3E50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4A7223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AD7EFB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15377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DFDE29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1</w:t>
            </w:r>
          </w:p>
        </w:tc>
      </w:tr>
      <w:tr w:rsidR="00B44C0B" w:rsidRPr="00FC5A89" w14:paraId="200C28B9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6611E091" w14:textId="76C25059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604092" w14:textId="03AB84CA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99D6D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CD3B99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184AF2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A3F387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65FEE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1F0BD4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B9B4E0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2</w:t>
            </w:r>
          </w:p>
        </w:tc>
      </w:tr>
      <w:tr w:rsidR="00B44C0B" w:rsidRPr="00FC5A89" w14:paraId="58CBBA66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4CE1B8B" w14:textId="17915B1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D830911" w14:textId="56E11AC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6FF8C1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AD5F8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A36F23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8F82EC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4287F7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AE978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04F8D33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9</w:t>
            </w:r>
          </w:p>
        </w:tc>
      </w:tr>
      <w:tr w:rsidR="00B44C0B" w:rsidRPr="00FC5A89" w14:paraId="51C51ECD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15B939CB" w14:textId="3E5FB24E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BAB798" w14:textId="42035AA5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22023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BBB89B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9FF36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074869F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1501A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ECC82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6C8006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8</w:t>
            </w:r>
          </w:p>
        </w:tc>
      </w:tr>
      <w:tr w:rsidR="00B44C0B" w:rsidRPr="00FC5A89" w14:paraId="2B668431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3906D066" w14:textId="78484255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23B8A13" w14:textId="7DEAF00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12CA81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9391BC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EEB553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5311A8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D3E7C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76F168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BC122F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0</w:t>
            </w:r>
          </w:p>
        </w:tc>
      </w:tr>
      <w:tr w:rsidR="00B44C0B" w:rsidRPr="00FC5A89" w14:paraId="65D8BCA6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202603D0" w14:textId="0725BB95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EA2352" w14:textId="5575B82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59BA4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04B5C0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616618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23A7F12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CDB23B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F6B07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BDCEF6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4</w:t>
            </w:r>
          </w:p>
        </w:tc>
      </w:tr>
      <w:tr w:rsidR="00B44C0B" w:rsidRPr="00FC5A89" w14:paraId="4C585847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0AD99045" w14:textId="4D99EA9E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6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6CA06BE" w14:textId="6D6D0805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F718A1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1CB000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3CDC3F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7E2F0D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3EE89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06D92F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46ABEAB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4</w:t>
            </w:r>
          </w:p>
        </w:tc>
      </w:tr>
      <w:tr w:rsidR="00B44C0B" w:rsidRPr="00FC5A89" w14:paraId="310978CF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354CA33" w14:textId="24CA7EAD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7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43F87E9" w14:textId="578062A2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44DF9F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7B708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9948F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3919FE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B0F94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58CD6D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5DCD88E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7</w:t>
            </w:r>
          </w:p>
        </w:tc>
      </w:tr>
      <w:tr w:rsidR="00B44C0B" w:rsidRPr="00FC5A89" w14:paraId="38BAD701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5B2E6E4A" w14:textId="076A6D12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8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6C58D7" w14:textId="16DDEF3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E99206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37DB3C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671D3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46D939E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8F01C0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742EA6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D267DF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79CF09F2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70927F79" w14:textId="18E70430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69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2D70146" w14:textId="1F49E2E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D58D84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46F2E89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FC5A89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858FD7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59005A7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D9BE68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E73AE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1CABD5B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5</w:t>
            </w:r>
          </w:p>
        </w:tc>
      </w:tr>
      <w:tr w:rsidR="00B44C0B" w:rsidRPr="00FC5A89" w14:paraId="5DA89720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5D264B05" w14:textId="7198653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0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6BD8A78" w14:textId="3F3130B4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075D352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338AD5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FC5A89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05E66BA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7097D27F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B7345C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6047BB1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3AE0D06C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3</w:t>
            </w:r>
          </w:p>
        </w:tc>
      </w:tr>
      <w:tr w:rsidR="00B44C0B" w:rsidRPr="00FC5A89" w14:paraId="7D185655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5521E9D3" w14:textId="7E6F45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1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7BA82F0" w14:textId="2118F2A8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93E02A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AF7EBB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FC5A89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341A0C9E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6662D406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786CE71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04EA08F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2166BAC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9</w:t>
            </w:r>
          </w:p>
        </w:tc>
      </w:tr>
      <w:tr w:rsidR="00B44C0B" w:rsidRPr="00FC5A89" w14:paraId="083185C3" w14:textId="77777777" w:rsidTr="003B7761">
        <w:trPr>
          <w:trHeight w:val="288"/>
        </w:trPr>
        <w:tc>
          <w:tcPr>
            <w:tcW w:w="1194" w:type="dxa"/>
            <w:vAlign w:val="bottom"/>
          </w:tcPr>
          <w:p w14:paraId="4FD56D3E" w14:textId="0DC8F4D3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>
              <w:rPr>
                <w:b/>
                <w:bCs/>
                <w:color w:val="000000"/>
                <w:szCs w:val="22"/>
              </w:rPr>
              <w:t>72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9B4E641" w14:textId="111438D8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BF20A55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2F8313A1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</w:pPr>
            <w:r w:rsidRPr="00FC5A89">
              <w:rPr>
                <w:rFonts w:ascii="Courier New" w:eastAsia="Times New Roman" w:hAnsi="Courier New" w:cs="Courier New"/>
                <w:sz w:val="20"/>
                <w:szCs w:val="20"/>
                <w:lang w:bidi="ar-SA"/>
              </w:rPr>
              <w:t>3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5294DC8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706" w:type="dxa"/>
            <w:shd w:val="clear" w:color="auto" w:fill="auto"/>
            <w:noWrap/>
            <w:vAlign w:val="bottom"/>
            <w:hideMark/>
          </w:tcPr>
          <w:p w14:paraId="33DD2D77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472602D3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5</w:t>
            </w:r>
          </w:p>
        </w:tc>
        <w:tc>
          <w:tcPr>
            <w:tcW w:w="652" w:type="dxa"/>
            <w:shd w:val="clear" w:color="auto" w:fill="auto"/>
            <w:noWrap/>
            <w:vAlign w:val="bottom"/>
            <w:hideMark/>
          </w:tcPr>
          <w:p w14:paraId="18473544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4</w:t>
            </w:r>
          </w:p>
        </w:tc>
        <w:tc>
          <w:tcPr>
            <w:tcW w:w="681" w:type="dxa"/>
            <w:shd w:val="clear" w:color="auto" w:fill="auto"/>
            <w:noWrap/>
            <w:vAlign w:val="bottom"/>
            <w:hideMark/>
          </w:tcPr>
          <w:p w14:paraId="7ED338A8" w14:textId="77777777" w:rsidR="00B44C0B" w:rsidRPr="00FC5A89" w:rsidRDefault="00B44C0B" w:rsidP="00B44C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</w:pPr>
            <w:r w:rsidRPr="00FC5A89">
              <w:rPr>
                <w:rFonts w:ascii="Times New Roman" w:eastAsia="Times New Roman" w:hAnsi="Times New Roman" w:cs="Times New Roman"/>
                <w:color w:val="000000"/>
                <w:szCs w:val="22"/>
                <w:lang w:bidi="ar-SA"/>
              </w:rPr>
              <w:t>27</w:t>
            </w:r>
          </w:p>
        </w:tc>
      </w:tr>
    </w:tbl>
    <w:p w14:paraId="294F9F31" w14:textId="784E28F4" w:rsidR="00FC5A89" w:rsidRDefault="00FC5A89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bookmarkEnd w:id="6"/>
    <w:p w14:paraId="698622E2" w14:textId="59F516E2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A7BD3B0" w14:textId="6B74DCE1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D4A8AB0" w14:textId="2FB771F5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B9B8CC3" w14:textId="0973D6A1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5A66C92" w14:textId="77777777" w:rsidR="003B7761" w:rsidRDefault="003B7761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3B7761" w:rsidSect="009E75A4">
          <w:headerReference w:type="first" r:id="rId8"/>
          <w:footerReference w:type="first" r:id="rId9"/>
          <w:pgSz w:w="11909" w:h="16834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1350D6C2" w14:textId="3E098DCD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7" w:name="_Hlk147801841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5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ranform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Kinerj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Y)</w:t>
      </w:r>
    </w:p>
    <w:tbl>
      <w:tblPr>
        <w:tblW w:w="125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59"/>
        <w:gridCol w:w="759"/>
        <w:gridCol w:w="759"/>
        <w:gridCol w:w="759"/>
        <w:gridCol w:w="759"/>
        <w:gridCol w:w="759"/>
        <w:gridCol w:w="759"/>
        <w:gridCol w:w="911"/>
        <w:gridCol w:w="759"/>
        <w:gridCol w:w="863"/>
        <w:gridCol w:w="759"/>
        <w:gridCol w:w="759"/>
        <w:gridCol w:w="826"/>
        <w:gridCol w:w="810"/>
        <w:gridCol w:w="759"/>
        <w:gridCol w:w="757"/>
      </w:tblGrid>
      <w:tr w:rsidR="00801205" w:rsidRPr="00276755" w14:paraId="5F675A72" w14:textId="77777777" w:rsidTr="003B7761">
        <w:trPr>
          <w:trHeight w:val="324"/>
        </w:trPr>
        <w:tc>
          <w:tcPr>
            <w:tcW w:w="1518" w:type="dxa"/>
            <w:gridSpan w:val="2"/>
            <w:shd w:val="clear" w:color="auto" w:fill="auto"/>
            <w:noWrap/>
            <w:vAlign w:val="bottom"/>
            <w:hideMark/>
          </w:tcPr>
          <w:p w14:paraId="101C3490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</w:pPr>
            <w:r w:rsidRPr="00276755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  <w:t>Succesive Interval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5193EF9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</w:pP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49194F2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0BF47C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AF1A75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996B312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560BF10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B8E96AB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7836C707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87E5E7D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2FBC07E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F148EDF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2B9C678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BFFD20B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0029D1EE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</w:tr>
      <w:tr w:rsidR="00801205" w:rsidRPr="00276755" w14:paraId="06361C56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B05B018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4414111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69F36F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9AC9D06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10D5C1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E54095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3EB4428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7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3A29CEE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06B2D9B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9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AC1504E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1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5326E45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1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ABD0DCD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12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41C76F47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13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B04CFBC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1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2A22A14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1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234FF62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Y.16</w:t>
            </w:r>
          </w:p>
        </w:tc>
      </w:tr>
      <w:tr w:rsidR="00801205" w:rsidRPr="00276755" w14:paraId="359D5BB5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4E9B88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5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558F0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00063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BFB2D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14C4A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DCA17D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D01314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1CD389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9015FC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4C474D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FC244D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AD736C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88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4D5C7D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0502CD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ED475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7B9953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25862F5B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D3FF9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01906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70DE17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A904DF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0C5A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3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DF0CD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A02FB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F6F40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A1A349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A6047B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AAB2C0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3C5543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88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43BF6F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B7EB5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704EF4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035D189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523CC44C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7D3744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61F8B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348B4C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74D20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4DBE45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3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2D2A47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FBFCB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F1AB4A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E9118A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5F6C6CB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D9316A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D8AF4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09CA046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616A3D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D97C46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5256425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2663DC2E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04381A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8D0FE8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4C0DF8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64D050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3C6D17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D5E4F4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613D4C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1D6671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93D38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7C9EA62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59C69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82387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61C0AA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CD14EB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4C6404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49C2C7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3DEB1A96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0294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E0E5AA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7B8C6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6A43D2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5CA9F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94514D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A3E12E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A68706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3ADE2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60C918B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DC58FE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F2D601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4ACC126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1EB785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173DFB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255B62D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436FB0C0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F67AF7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7C3C3F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C42DE0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C4CD5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A9F3F7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51978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72E3EA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642754A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3E67FE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CC58B7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184708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DDE77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C06E80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00015C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E5161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231DA5D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72281E5C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EDC7D7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BC5C4D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D1CABE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FB30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27FB2A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7F688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7DD18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806166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C963F5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B07CE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8461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294FA6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856DC7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754B10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7180D5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00C3C9F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15A18351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821A58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DD75BC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9E9665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08118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294BC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F19529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982199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F1D5CB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47A0F8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9B17E7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94E44D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AB3FE9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63AC4D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79D573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A2802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2BF94A3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15B32585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3771A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A0FC22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99710C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36B834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E9709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3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35D692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198FB8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4F6409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6188C7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66D1802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E2D561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C4CA3F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233B455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3E042A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D6A841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3A597A3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1099A58C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4B30B0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3B9D4D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B2828A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EAB9C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89ED50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6040A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79DBE0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98F1D2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25D62F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3AB623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0E4D8A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58BA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24E6DC8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7A6929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C526E2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6158394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3793002A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170960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73907F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1F2DB1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CCC6EE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9C67FE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F26D7A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02B133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F8D8CD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45FBAE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27918EE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25252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0F9AE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3B606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92354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B6DBF1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0C47BF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5563D28C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D7A0A9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F46F8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567B53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69F956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332B65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8A8E2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D7C913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EDBA80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BCAAFA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79C049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D9D5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FED6E7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2B3075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92DA5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730BE3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33FEEA0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33B4932D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19128D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8D7993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21EA5B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CC8D85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020608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246D4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181A3F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57B629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98309D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31E1B2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505A10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3FF8A4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D68552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6979C1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4B55C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225803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6F2FE312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17EF87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F0DF1B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5001F6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C185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B261D8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4858E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28775F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61C5CC6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C3FDB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8C5FB3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E436DC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BD774B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3A548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6EA97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0B5160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E1AA4C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801205" w:rsidRPr="00276755" w14:paraId="23192902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B270AA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3D0455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801F06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71782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1BB2A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2A2ABB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A2FBB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89EE8E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359E5D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7AD2857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95676A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512B17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92F29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15701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1EE6AB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128212D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0BDD82AD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746EAF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B1239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4AFC0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570753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64E219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E6A75F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3B763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53309C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209E89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12B9FA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1996EA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636454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B0D458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73152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43D32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070953B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3217CD95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BEAEF9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EF6CF1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D73B7F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B6650C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F36DE4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6F941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349F63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777896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FDE093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414253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3E4D5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CEF8C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6CFCA53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35C585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8B62EE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0032A60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1723637E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3696B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740943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382E27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37AD7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605FF0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1578B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5C6230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D3BD0F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ACC576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C4171F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BEEF0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8E4732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6F234F7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8ABE15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4F0BC7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127B16B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163B9624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3AC99A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F8FCDC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AD5F58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D3A0D2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717260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1994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663162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25557E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F19A67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614C90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70E43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3EEECB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FFB015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B6E510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228244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0904BFB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60EC6D5A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6FBA19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72243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BE566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922A2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46905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C15E99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FAEDCB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255F4F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6A30F6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5891D4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9DB12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5A15E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2AB0B68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857D3C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C63641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C046D9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2ABA3F37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92C047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8B328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C202BE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94259D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17DB49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851D9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3CD91C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105DA03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2D7FE3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633FC86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0F854E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1DE56A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9AED6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35F2FA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B39C4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67FAA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2044062E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617E1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D24285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F2BA54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86FBC2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192029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979BC8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E41B1C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94DDE0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4ACD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FC7862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4723FD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E08D5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0401F55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A2E44A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C0C950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9BE2FF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08748654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CADE38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5FFBE6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F38BDD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ED829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5C7085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96C32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CA4E3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04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D278F0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1A649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3650E5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E33A8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649259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F349FF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0E9E62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8303A9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5D43ADE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40963D8F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951EDD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lastRenderedPageBreak/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71F8E6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A6F2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FA4180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53BCE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265DA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884F65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FEB99E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C7D4B5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DC09A5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0ED722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04193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EC23C4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C8E5A2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C25BAE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E80DC7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34D281CD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EC4749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1BA607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1355E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ED339E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860916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B80C3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EBA73D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1FB370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D7BEB2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25F913B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75C6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456458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CB567F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66148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D2B947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BEC56F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7B6E6102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ACA776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45393C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558AEE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39BE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03D3AD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3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807FBF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59F7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781F2A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F4737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5A38721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27D6F5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124282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4326379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C2E7A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E28507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3BA31B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19B39161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48C8C4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EED5D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320211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2A2675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B6260D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82A372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693AB1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A1760D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DEB80A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EB48C3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F7427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622B77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CE5433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2519AC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FAADA4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884621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6702413F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8DCF03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F8F7E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4B250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DD905D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9C0EF3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9A574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B6AD88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D0296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75D40E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F90986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9331B6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8B0226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0824A2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0728E5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5CB15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1AF5E94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785A510B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C8DF78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5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D5E20F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F2316D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302D0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33BD66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99D399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FB7E9B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1D8F073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314F07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25591DF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6DFF47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8B30BC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47D74C6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99BAC7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4352EC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175022F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2E82CFF8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E401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239B7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210A6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3C2482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F561BC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573F8C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D1AFA0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EF79AF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C00D24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568F610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58B349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86CA0C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A5FCC2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828BF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E52F3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0F4393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44D64FC6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B71201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E887F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CB3F8F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F62585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E5030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EB257E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AE2CE0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A0784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D7C337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0CEDF7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B5F37B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EE9216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0B32F8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5342AD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D5C1BD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1A43D7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30024B45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CBF477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2515E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6C5A3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71566E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1AAE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99745A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B575EA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1D6D76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A116C3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297275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71ADC9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C8DC1B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54E0F3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EAA29C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111F3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58B4ED5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09F21ECE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30E6B0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2D11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AFFCF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2BA4DF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04D54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1A0F1D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6BABD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BAD0B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89C8C7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68C5CE3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7848F5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37BA60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99DB8A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2C0E10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C8518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916C78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27657E42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894694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96A0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DA0EF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2171C6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BA99E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3F8F0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25EA8D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647FAA1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AC8BA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677071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590E9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691D15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3197E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41F8A5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90B5DF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641F7F5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43C57ADF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BA966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CC62D8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9CE600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D47A6C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D68B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1C380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41FFA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9E558D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E8E568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59A166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35AC2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BD6AC8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5A6966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2E3FC6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F57BEB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543D03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358AF03A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A07979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4FB99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8F12F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4D69FE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8C0968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F5B11A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3C038D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052350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CC81C1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23EB599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D862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656ED1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4FD3706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D8B73A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9E0F13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59378B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301B4ABB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E2EC2B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2F040D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5F557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287F3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CA6244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CCB48F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BBA93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357694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B6E17D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2996620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93BCA9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5D6C13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2AC0339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A87764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9D06C0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3BCC851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2069748B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20EAD5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81BDDE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01CF32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AA2D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8917F9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0D967D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F71F60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1F8509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38CB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3EB403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30A20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695FD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33B20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E6338E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F8A5B0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9D2A0A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19CE2C47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8A8BE8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CA3210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937FD4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3FBD1B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EAA877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F1CD75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7D49D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187A4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CB81C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093DA50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CF1B8B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047376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4724D00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A4E123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01E60A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386F1D9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3EFA896C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85692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A1FA9F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BC8A71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BC03F2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943B4C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57B089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C04671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FF38A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D1977C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2515303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8E676E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C6D6BF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0CD3C4F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337F04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40A99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25A17B0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7EE11F24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C76DD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70B66B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701AE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C5C28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BC4730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A7CF5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6F1B72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620BCA5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95DC1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CDD9B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CA1119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A2CE25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6F4E43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BE441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EBBB4A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20D2F6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37566231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D74B1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0C1946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D66582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A50C73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7F7EDF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70D3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C7A4C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1ADE026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20E7E1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108D27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A7ECDF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DB1239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FAE8EE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6AC04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030273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625D7B7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1647EF38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801C3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6A672F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A965D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57E9EA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9AA3A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885E05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2FB4D4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DD186E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A31E0A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683529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705078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FDE21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64D75A5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4B2324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33F596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2055CA8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3CD211A2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B0FE1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100A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7843A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3C865D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9F6C37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AB4889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E8C7B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F42C6E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FD50BF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2B39F01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8BC232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49E75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E0D940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9F487B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5065F2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607D2A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707CCC3A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1FB52D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A6A80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189C44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D3CA60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BB0B4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4AC725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6AC563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C75570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C994EF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077FB6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5F480C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FFDFEE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6E28DA3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048DC0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62CF2C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356B4D2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55B7B453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B3CA3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260ED8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B86312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17C94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9929B2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8576E5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D305EB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3AE4FF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13FC85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66F5C89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1CFC8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911BA2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81FAA5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1D761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CD731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5AC514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4BD68DEB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38DAED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6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78598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D0F3C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C8183C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A9CE1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55712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8E1A7C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3ED436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03F60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A76E2E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DEC951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8203F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6840FEF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0837A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F05B98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9AB4DD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065D6F71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0F558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450D7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C7224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1F938B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0273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1E113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A874DB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13BE1A0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F9A4F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A3A35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614081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986B4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FD0AFD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3F5DA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9BD67A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23F02D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7CB11322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988FA6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6FAE54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23BE1C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E50DC6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F24C1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3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2F7AE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88AF4C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5DCDEE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609D7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68490C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B2F9E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B2939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29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279F34D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1BB524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4F774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59EEB2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246A6020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037EDD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5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CAD5AD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1834B0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4E2A39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5A9987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64BD0B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5921C0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14ADAF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BF111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FFEA33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6C7B63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A5476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DB0E6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686A8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701738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2DB8C50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6671BA6E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FF67E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lastRenderedPageBreak/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E57045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B4D7C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6B9BB7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59626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621D12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A61B23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0FDC04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1C6C37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1451A8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3184BC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62089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95756F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6B0C2F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63420C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58DB0C3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5F43E427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409FD3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44902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75B329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AF84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881837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9D431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B22F76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7794F6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3E721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050A1AA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FAC977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1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B3C59B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6549DFF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E232DC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69FF39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15119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2935590E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A9495D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144511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4E8855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751846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D52074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EED81F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8A088E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1B1A08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68FA6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545ABED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8595B1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70922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489065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7C3FDD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4EEAFB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33D90F8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71ACFA21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A62B9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7E391A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057A4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D465E9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FA760B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335DB2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425CB2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8F04CE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C3CFD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408C68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FB583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18C8B5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67CA1E4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FF7B6C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2B99E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3CBB1F4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1E578F55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404BB6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4970CC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D11E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E9A849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8DE63F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6ACC40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CEA2D1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ECFD92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CB00F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04F1D6D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CCC6D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98F78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017F20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1ADE58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74BD30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62EC4D1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12658072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022670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2D7456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78E02F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E149E5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80A422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C98728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6EDD9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B37D24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78BDC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7B88464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FE35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45BBE0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7E96AF6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5D48CC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629F10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2109D0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3E7DBAED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AFD59E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46EA72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40F011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EA8E61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08F859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D0533D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BA2C99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F1BD9A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A79BF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5BC49C1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0A4487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1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97DB71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46E65C8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E78791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ECA3D3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34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6F9B93B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303D981A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878F6D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3A20FF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B4B2E6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E3FFDA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7F3FB5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5FF01F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2FC33A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05596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88401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7C0ED27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AC5AD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2250A6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20DAC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1AAE6C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463290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6B29736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6BB8A261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600FB2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EB0F67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5EC1C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E0E629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8E84F7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33E16B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FFA866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9031D6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78B8ED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0FF2F41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68BF6F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28E5A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A2AAC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23293A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956325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5AD656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801205" w:rsidRPr="00276755" w14:paraId="65F941FC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53A531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99313F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A72C14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F6E927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FF6DEB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CCADE6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C22F8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4DA5B39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8E7A38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97AA0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7AC23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0796F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DC011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C77E08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DEC987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8A1104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0501D08F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6655F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A0C999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06E3B7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FECCB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A573E4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FFBF53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FFB224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05E31A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8A431F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7E1E415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9BCF0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637FA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425B82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616CC1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3A08E5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181360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34B08561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1AAABB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5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B8AFE1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E42E4C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74F0B6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74F38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7AECFE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86B306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32DBF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D15C62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75F0B2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43AB65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B72E00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108F3E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F828DA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80651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4EB2995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582B9DDC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2F9A2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5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E0731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6AB542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5C740B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809A3D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4DE306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AF421C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12C0D63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AE7C12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77EA74B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88DB35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F2585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0D8896F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C14BD4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2AE191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C049DE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77E94F24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C53D81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794C12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0C362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2B6921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11013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0CD525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FDD9BF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3B4447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5B27F5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1BCCE43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E5C96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FE22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087C40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377A3F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FDB3F9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924129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6E823DA6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C8E0B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5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06369A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0D827A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F75BCD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2DA22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559A79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7F15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15606BA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F0EF99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6C896B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F4753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34156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6C97F4E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C9A24B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7F7DA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1605906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682F8B03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83EEE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5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711FD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BDE26C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481C32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128C37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3DEFE8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CD73C2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82BD6C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4DC2B2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2D701E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15D81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1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B4DE89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6E0C8F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88B6D7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7F3937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666C6A1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63E925E8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2F4DFF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73FB89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299D18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208E46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A2E49D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CD3DB8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2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698BD4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46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2CA134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F74E7D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02EFAE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0158E7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06333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1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06E764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616B3E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0018C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366F38F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60AB74E4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2602E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5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EEDF3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99DDD1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8370BC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2CB9E0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879FFA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B51A1B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04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65B566C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B34F22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393B9B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EC131E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4A585A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2D060E3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C5D5C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4C1F7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204DB87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66</w:t>
            </w:r>
          </w:p>
        </w:tc>
      </w:tr>
      <w:tr w:rsidR="00801205" w:rsidRPr="00276755" w14:paraId="729003F2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CB034B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EE3C4F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308528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1530FB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7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A8F817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1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E662E1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03C26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16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08451E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EA129A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67C8FA2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5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432592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A94027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88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5B2F776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6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703B08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79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397571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4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0FF62FA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  <w:tr w:rsidR="00801205" w:rsidRPr="00276755" w14:paraId="4494AD79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9F43DA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9EEB28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3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5446E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D4227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0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DE9C49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4C2750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B3FD7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43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7B32F26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2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C89F59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3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039F871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94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A0E19C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64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9FED4E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3039BEC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01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259194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5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F2CC1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1319170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25</w:t>
            </w:r>
          </w:p>
        </w:tc>
      </w:tr>
      <w:tr w:rsidR="00801205" w:rsidRPr="00276755" w14:paraId="5531CBD1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CFDD9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5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3F73B8A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1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57FA24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C806B5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2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5A18B6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39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16E59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17C623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46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3BD19E2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6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3ACBF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7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452ACFE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676E44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A2142D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88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90D853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41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6BCBD1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8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1AFE07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875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53433AC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801205" w:rsidRPr="00276755" w14:paraId="53F1CA0A" w14:textId="77777777" w:rsidTr="003B7761">
        <w:trPr>
          <w:trHeight w:val="276"/>
        </w:trPr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7264E94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455B57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6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071F4F1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8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572A6D1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1A8D5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07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504A2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8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DE3E10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04</w:t>
            </w:r>
          </w:p>
        </w:tc>
        <w:tc>
          <w:tcPr>
            <w:tcW w:w="911" w:type="dxa"/>
            <w:shd w:val="clear" w:color="auto" w:fill="auto"/>
            <w:noWrap/>
            <w:vAlign w:val="bottom"/>
            <w:hideMark/>
          </w:tcPr>
          <w:p w14:paraId="5A3CEED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975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6EA3563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14:paraId="0B2E767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0834CA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573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181FAC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6</w:t>
            </w:r>
          </w:p>
        </w:tc>
        <w:tc>
          <w:tcPr>
            <w:tcW w:w="826" w:type="dxa"/>
            <w:shd w:val="clear" w:color="auto" w:fill="auto"/>
            <w:noWrap/>
            <w:vAlign w:val="bottom"/>
            <w:hideMark/>
          </w:tcPr>
          <w:p w14:paraId="1226E00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9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86D9E9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62</w:t>
            </w:r>
          </w:p>
        </w:tc>
        <w:tc>
          <w:tcPr>
            <w:tcW w:w="759" w:type="dxa"/>
            <w:shd w:val="clear" w:color="auto" w:fill="auto"/>
            <w:noWrap/>
            <w:vAlign w:val="bottom"/>
            <w:hideMark/>
          </w:tcPr>
          <w:p w14:paraId="2069370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52</w:t>
            </w:r>
          </w:p>
        </w:tc>
        <w:tc>
          <w:tcPr>
            <w:tcW w:w="751" w:type="dxa"/>
            <w:shd w:val="clear" w:color="auto" w:fill="auto"/>
            <w:noWrap/>
            <w:vAlign w:val="bottom"/>
            <w:hideMark/>
          </w:tcPr>
          <w:p w14:paraId="7F72033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25</w:t>
            </w:r>
          </w:p>
        </w:tc>
      </w:tr>
    </w:tbl>
    <w:p w14:paraId="3A7A0B8D" w14:textId="77777777" w:rsidR="00695892" w:rsidRDefault="00695892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695892" w:rsidSect="003B7761">
          <w:footerReference w:type="first" r:id="rId10"/>
          <w:pgSz w:w="16834" w:h="11909" w:orient="landscape" w:code="9"/>
          <w:pgMar w:top="2275" w:right="2275" w:bottom="1699" w:left="1699" w:header="720" w:footer="720" w:gutter="0"/>
          <w:pgNumType w:start="105"/>
          <w:cols w:space="720"/>
          <w:titlePg/>
          <w:docGrid w:linePitch="360"/>
        </w:sectPr>
      </w:pPr>
    </w:p>
    <w:p w14:paraId="6AFE20FE" w14:textId="3244A576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DB5496A" w14:textId="610018E5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Lampiran 6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ranform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1)</w:t>
      </w:r>
    </w:p>
    <w:tbl>
      <w:tblPr>
        <w:tblW w:w="63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60"/>
        <w:gridCol w:w="1060"/>
        <w:gridCol w:w="1060"/>
        <w:gridCol w:w="1060"/>
        <w:gridCol w:w="1060"/>
        <w:gridCol w:w="1060"/>
      </w:tblGrid>
      <w:tr w:rsidR="00276755" w:rsidRPr="00276755" w14:paraId="55141DE5" w14:textId="77777777" w:rsidTr="003B7761">
        <w:trPr>
          <w:trHeight w:val="324"/>
        </w:trPr>
        <w:tc>
          <w:tcPr>
            <w:tcW w:w="2120" w:type="dxa"/>
            <w:gridSpan w:val="2"/>
            <w:shd w:val="clear" w:color="auto" w:fill="auto"/>
            <w:noWrap/>
            <w:vAlign w:val="bottom"/>
            <w:hideMark/>
          </w:tcPr>
          <w:p w14:paraId="5432A9B9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</w:pPr>
            <w:r w:rsidRPr="00276755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  <w:t>Succesive Interval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A5EE62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</w:pP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B6E6B8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BDCE67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9A409AD" w14:textId="77777777" w:rsidR="00276755" w:rsidRPr="00276755" w:rsidRDefault="00276755" w:rsidP="0027675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</w:tr>
      <w:tr w:rsidR="00276755" w:rsidRPr="00276755" w14:paraId="6C94DDF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FCBC82F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1.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7CBA5CA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1.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AA413D1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1.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399262C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1.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55A3962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1.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1581E72" w14:textId="77777777" w:rsidR="00276755" w:rsidRPr="00276755" w:rsidRDefault="00276755" w:rsidP="0027675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1.6</w:t>
            </w:r>
          </w:p>
        </w:tc>
      </w:tr>
      <w:tr w:rsidR="00276755" w:rsidRPr="00276755" w14:paraId="4D5B9BB5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61361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87F56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ADD452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5B1FA5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7DE0FB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0E6C4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313082E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E713B0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47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8F2784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8FDE60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58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F6DB1D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E4D750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C8E7BC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12</w:t>
            </w:r>
          </w:p>
        </w:tc>
      </w:tr>
      <w:tr w:rsidR="00276755" w:rsidRPr="00276755" w14:paraId="43CAC4F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D199A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A5192C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77F75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35991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E2789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E3B60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6524527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4F422A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47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4E3685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25D5F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D8E968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31E0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E8D132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38168BB6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D7DCD1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E31EE5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C90F9D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0CD611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213250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38107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34391F1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3FA9F6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C22DE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467B79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FA9F9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C9B3E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B089B4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1849F4A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E6AE00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21D74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4D352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2FD225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41C13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42E1E3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7976056B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83C82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706A1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A307F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47562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648059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40AB2B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69E3738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FBAC0E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87081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94EB16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AF87B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9B5612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5DA72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11CF2FC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5D366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A17890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3F11E5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42519E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E5EFB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CD3BB8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48B8174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46781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1D7B1A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AC6146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C088B2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CE4C5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52F6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02AE118D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62558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C7858F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FF8C5C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C948C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F9C51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A0A280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79F4AB5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AE3F7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9B134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3FDF5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B68D8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04DB2F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FD7EEE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21BEB2E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A5F2FB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0B6F9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7DDC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58A174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ACBA3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71AB2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2B62F42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E3392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714DEE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6B7BA7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179B8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5A8131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BF043B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79D7954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E3DAE9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F5F038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17793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E91C96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9E79A5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519622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648946C5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E86FB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47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B7B3D8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1F3AD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C64F1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8C25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677FF4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524F0378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6CD6B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775506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9AE5F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75633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96CF6A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1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43F0FD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35AD882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C44E9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AADD5D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9F085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B4F78A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2D422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F4498F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266ACFC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D4C6DF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47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823B95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89BD7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58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836FC1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71C1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1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0A6F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12</w:t>
            </w:r>
          </w:p>
        </w:tc>
      </w:tr>
      <w:tr w:rsidR="00276755" w:rsidRPr="00276755" w14:paraId="70259CF5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AB3061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0FECFD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79541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B9C95B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1280B0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83B25C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4110456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03566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116300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B3DD74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E77E0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7F92DC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D5D584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3427CF38" w14:textId="77777777" w:rsidTr="003B7761">
        <w:trPr>
          <w:trHeight w:val="324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8426CD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55217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F2552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6BABC5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4D7843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F8C19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05A0C3C5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4559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D87929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1068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184E92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2F29A3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0144B7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5028BBA6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383096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50B732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34E743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3CE41C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BDF4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466A08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4CD99E2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5B3A50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CEA93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3EEBF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EE362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A103B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0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17385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624</w:t>
            </w:r>
          </w:p>
        </w:tc>
      </w:tr>
      <w:tr w:rsidR="00276755" w:rsidRPr="00276755" w14:paraId="570B27B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3940B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94256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B6B0FD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4CADD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B4C93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976B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09801A6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1FE623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70B3C5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51787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2C304A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E96EB7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ED4EC7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649105B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2808E7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8E76B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11DF89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5D5E5F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9E4D2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A69B6A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114004B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A94867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EF8107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D9BD79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EAB284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34226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1791C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30B6B6DC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000B0C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58A77C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4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C2274B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E5A09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44EE5E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1D76E7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3A293238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C91DCA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2CADE7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C649F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0F3E9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0E064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B83CBA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420A72C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7852C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80B89B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AFC00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A67629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B3E8A7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953770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3491BAF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E131D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41521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F6AE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99A0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ACA92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BE1128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712033BC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5BD4BA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A0BFD9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90B6A7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600E37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237D4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8A3BA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012F2C38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B6DB5F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AEAE2E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00FA2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E6F3A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1E874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3812A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0D98C55D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9BFFFC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C4438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4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5608C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FB1C9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856E4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E573D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414B3C15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8D8293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7B3330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0B93E8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DA18B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962432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9B71FC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77C40138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4CD83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lastRenderedPageBreak/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50F364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A2378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138376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B2B86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58E13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01A3679B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6FBB2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A6C94A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9076D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2B95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221C40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46A6B4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09C5108B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CA57B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194AA8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F5DE8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0B748C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26F95C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DD259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6E5F4DE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81847A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681195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1B5483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2A02F4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41E98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9A948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42675AD2" w14:textId="77777777" w:rsidTr="003B7761">
        <w:trPr>
          <w:trHeight w:val="324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3BFAA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0C600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ECD4B6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D1A9D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A6E9D7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09C975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5F1A1587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213FF5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4373FF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9CAEC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3EA0B4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BF1D0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2C949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6FF1C3D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6B8C1C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8EF7C3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4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7CF9F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38D294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9747DE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0DDD5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39DCD326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8F43D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CF0917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0A337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661C6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65C54B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F2BAEC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0FDE8978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79D1DE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19079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8F8DB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43C58A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A22014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977E8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6239C91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74C74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B1C079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D5B0A7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8AD211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4DC440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12BA3D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4FA53F9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DE3A07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08ECDE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7E73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B10D34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F852A8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2BE754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30FD94C8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184684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FA24EE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0B8DFB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F6B180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A85359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0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3647C3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624</w:t>
            </w:r>
          </w:p>
        </w:tc>
      </w:tr>
      <w:tr w:rsidR="00276755" w:rsidRPr="00276755" w14:paraId="1E3EBDA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4197D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6B15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23EBA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61307C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1F49E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262AAC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06A59FE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7FDB6C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5B149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030D1B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E97D6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7C5C7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8F413B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7A19028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AF38EB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CB71F1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830343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509FD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C10BDD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1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950C16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3A39FC6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C83F5E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D7C689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8C651D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B3F444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52C46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EAA66E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0C53B00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D95423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2199A9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B4D24B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9867CB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6B324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739CD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17E05A36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95D06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B696FB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EF86F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197BA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2AACD2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D8C3B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3B7D360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4F1787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EA69B6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8A4D78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6EC007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DBEE6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E56300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216CB2AB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D8DF72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A4F090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1B23E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3DD34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7DFFE2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0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25D51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624</w:t>
            </w:r>
          </w:p>
        </w:tc>
      </w:tr>
      <w:tr w:rsidR="00276755" w:rsidRPr="00276755" w14:paraId="155AB9DC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20EFF6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68A52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948C6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DA3C8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D50F86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56A73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0D50E5F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498F99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AB4F4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0D063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CB491B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4737F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53A6C1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5BA91715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3936FD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35E0D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FFFAD9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EB33BB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D06CEC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38307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289B0E6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0E75B2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A05E1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146E61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7F69D3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FAD13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0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338798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624</w:t>
            </w:r>
          </w:p>
        </w:tc>
      </w:tr>
      <w:tr w:rsidR="00276755" w:rsidRPr="00276755" w14:paraId="14037E9D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F836D0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FA11C3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788417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144C4C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63DEFD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127EED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421F296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51CF6D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36A3F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23C4ED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EA92C0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B09E80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618025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6A6B121D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0847E8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F6012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996999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18F3C0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EFFA4C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06128E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276755" w:rsidRPr="00276755" w14:paraId="62A7645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8A2C77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CAED69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4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F028C1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FC4477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5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7F73BA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0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2B9881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119E6E2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AC1A3C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B5671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13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7405D4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58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B47660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D22075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0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D80648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tr w:rsidR="00276755" w:rsidRPr="00276755" w14:paraId="6CBBECC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5F4D4D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9519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EEF4B10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D1F6CE4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9A15CF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70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E7940E8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3F972DC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078839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A5CE8E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4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60F1B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724E29D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D1671F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8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1EA4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12</w:t>
            </w:r>
          </w:p>
        </w:tc>
      </w:tr>
      <w:tr w:rsidR="00276755" w:rsidRPr="00276755" w14:paraId="45AAC7C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C359F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47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60626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13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6ABF04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89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2E562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3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5ABAEAC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58BF2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12</w:t>
            </w:r>
          </w:p>
        </w:tc>
      </w:tr>
      <w:tr w:rsidR="00276755" w:rsidRPr="00276755" w14:paraId="738DF73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3BF4AE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5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A95471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9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7192255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58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A46E1F6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C574DFE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57E8E2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1</w:t>
            </w:r>
          </w:p>
        </w:tc>
      </w:tr>
      <w:tr w:rsidR="00276755" w:rsidRPr="00276755" w14:paraId="45C3B5FC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853213A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82E72E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34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8FBEB87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6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387766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62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D7325F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1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0B4739B" w14:textId="77777777" w:rsidR="00276755" w:rsidRPr="00276755" w:rsidRDefault="00276755" w:rsidP="0027675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276755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57</w:t>
            </w:r>
          </w:p>
        </w:tc>
      </w:tr>
      <w:bookmarkEnd w:id="7"/>
    </w:tbl>
    <w:p w14:paraId="5BC7F922" w14:textId="4A69B36F" w:rsidR="00E04870" w:rsidRDefault="00E04870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7EBBE7" w14:textId="16FB5693" w:rsidR="00E04870" w:rsidRDefault="00E04870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3350E15" w14:textId="656A1CCF" w:rsidR="00E04870" w:rsidRDefault="00E04870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2E02198" w14:textId="5B758960" w:rsidR="00E04870" w:rsidRDefault="00E04870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7241AD1" w14:textId="4F258FD4" w:rsidR="00E04870" w:rsidRDefault="00E04870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F0B91ED" w14:textId="29EA301A" w:rsidR="00E04870" w:rsidRDefault="00E04870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8442ACB" w14:textId="0A2A5CF4" w:rsidR="00E04870" w:rsidRDefault="00E04870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89F2138" w14:textId="77777777" w:rsidR="00276755" w:rsidRDefault="0027675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71B829F" w14:textId="23E94E66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Lampiran 7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ranform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2) </w:t>
      </w:r>
    </w:p>
    <w:tbl>
      <w:tblPr>
        <w:tblW w:w="84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817"/>
        <w:gridCol w:w="830"/>
      </w:tblGrid>
      <w:tr w:rsidR="0062544D" w:rsidRPr="00644BE1" w14:paraId="1E68218F" w14:textId="77777777" w:rsidTr="003B7761">
        <w:trPr>
          <w:trHeight w:val="324"/>
        </w:trPr>
        <w:tc>
          <w:tcPr>
            <w:tcW w:w="1514" w:type="dxa"/>
            <w:gridSpan w:val="2"/>
            <w:shd w:val="clear" w:color="auto" w:fill="auto"/>
            <w:noWrap/>
            <w:vAlign w:val="bottom"/>
            <w:hideMark/>
          </w:tcPr>
          <w:p w14:paraId="41862C46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</w:pPr>
            <w:r w:rsidRPr="00644BE1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  <w:t>Succesive Interval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35D4D80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</w:pP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D72F9B2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EE20577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FF8A456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C545B1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0F77F5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B79D7FB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C5F9A44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AADF3A1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</w:tr>
      <w:tr w:rsidR="0062544D" w:rsidRPr="00644BE1" w14:paraId="7A4FB86C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BDC3C06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F77A2F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3174C45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FD5BBD3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5934F70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5B67F5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0B00DE6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D121FFA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B61711F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9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43D67B0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1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2BF91F8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2.11</w:t>
            </w:r>
          </w:p>
        </w:tc>
      </w:tr>
      <w:tr w:rsidR="0062544D" w:rsidRPr="00644BE1" w14:paraId="216AE365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63059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4D948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EC87C4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C54DFA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14C90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B7211B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21DE44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FCB795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FB00F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761792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1706F4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3A891A19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CA26E4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E6DC32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3E3B6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1D5CF1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275750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F183E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017307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4AC41C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F64D16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9C323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E4079A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43C52992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8BAFDB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8A4E82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96B8F6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E69AE9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75BFC4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EACBD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09B0E4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780DBA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578095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90AF66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49B45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50810C27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DD88E1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7D10B0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9A2298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D1FC2E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68443B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B25FD9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7DB82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10FBD5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3E06DF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3E7FDD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601074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22F75B0A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1BC1A7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84F5EE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7F9B04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0ED2A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57CABE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ADAC3C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594CE6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8BF38F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AF8EC4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A8DB2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8FCBD4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17DA0385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66C523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49B020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9AA0F5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C1BC1B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FE46BE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90BE9D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9159E4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D65580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3EF607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15446C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92B940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5A8A621B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1C5C34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AE1835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8776BF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8754BF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6EFA11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203B3D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31719B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8418C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5AFEFC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98EEA5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AC173F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43E33D3A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9E2996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524A87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A609E9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7B12F9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37BB62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C07F18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7C8949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4F93D9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8BBE64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B7DFC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B43D23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7C823109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FB09FF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5F625B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F11CCE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8EE713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E7A26C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F2E1A9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6BF40E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22A28F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672BBE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A9ECEB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96D988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394A5025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9A021F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F44497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9C325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E7B21D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4CDFC5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D574BA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8FE5E0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68E40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0013CC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A84B23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FB6F7B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377F45C4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2F1706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372453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D6E79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C7F48B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14C16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94BBC0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978E9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EA1C91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FACFE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AA0F23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B794CA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1533DBF6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8A43D8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FD94F4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EC2BAC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83F3F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432B00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798EFD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134D98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389D72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A0FB51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7A3A0A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B570A5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75DFD551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18A1CA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A78D8B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91E3C2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7F72D9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09D457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C7DA10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9713A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DA0D6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8400F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C96730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2C8A14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2B332DCC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7076AE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29DF28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06DABC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64253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EF3CD9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A22552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22956F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6FB0CF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82E210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2CB5B83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26942C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2D5E746A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570C7B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2AACB2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D40E4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D8F83D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5C1FE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E56698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41A79B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6BB507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B0BDFD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219734C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0D102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15500478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BA4DA8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E5F521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9DD244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3C5B58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2D1A79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016A0B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F1FB4E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E6B5BB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7A9F02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D6F6B0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66AABD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0676141A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9C8388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12C563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CF4AC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9394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5C5C9E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FE063E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E65C1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0B0CBE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98ABD1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A8454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19E06C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492A1B74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AEDD1D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097AE8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610068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FD64D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78F08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9B0BDB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C6BF32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45CADF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28A7B1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05A0776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811425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0903B517" w14:textId="77777777" w:rsidTr="003B7761">
        <w:trPr>
          <w:trHeight w:val="324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F6C1F0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1F06E3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FC055C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0A8409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C28D4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B31EB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5ADE2E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AE616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7EE868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4ACE23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76FD9C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2AC8C414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E46F37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2F8153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251F2B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CD8F7E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AAB0CF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F1E4F5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8D628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AD4E33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41CCB1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FA8B1C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5B84F5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465811D4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316F65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2F4BDC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222077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85173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2D8F25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7D617D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B5DBFA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68EC2D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DD468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8AD4C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B5065A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70B04665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BB0D6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A18F04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9C5C9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3D4DB1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7E4C9D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F20B69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50A9FF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3A8AFF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9733E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529997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7F22CE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7BB3C9EF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58973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51905F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C05FED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D0F382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BE92DA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B88DCE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C8F21D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114CF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4C21A6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57C0BF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2E3795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47872085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B56DE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E99CE1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D83233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EAC1E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B1EB6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440D4B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62D329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F9C69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F4511B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7C6229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72953F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22036242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5F7567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CBD36B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1E93E1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BFF948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6F1E4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8CF141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438FB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9ECA6D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6C92D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0EDB700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364EDC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3B3C690C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6DD4BD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2B2D3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609E9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2B1D9F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C04501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C808CD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A901A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0B252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41D176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B17458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6D3ED1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0B7C0D0A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796C06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D6047D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B02EA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EFAEE6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B9893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753E4B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87939F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DB250A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CCD549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54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0C33D01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AC3FAD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2DEB87F1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10CEBC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7BF405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14F3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C6775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5DCF81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9260F4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425D68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AA33BC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3381EA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AFBACD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423010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034F49C0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FCB01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1648C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3F2C60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3A4865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9C2724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3A6C9E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9BD6D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58ECE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293F14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409B9A7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C819C2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269F2A61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3CD013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AB4C39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3BF9D0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8F8832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0CBD53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6C08B3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3A9485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04A2F5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907EE3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04B396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0E61AC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29A35E61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329810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A48202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C05F82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C0E637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F0A778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98C2A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2711CA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864CFD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E8551A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B9A648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D0EBE3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2029D080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B687D6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29F2A1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1F6A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35069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EDFBA1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7F3D16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B5920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3B0953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85994C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FACA34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D00BB9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3B216FA7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F3071F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091557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2899C5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43E853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D89D10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B257E1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86241B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C8101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C28044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63A12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CE3D2F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7A073446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CC521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19B535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D8748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0FAABD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BA046A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EC266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2DB93A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CBD4F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5AA6FC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068E905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6432C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4564113D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16D6B6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DBD04C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76D74B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D23E3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4DAAC5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4126A8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8DD6F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97BDF3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02E86D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3F79B6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D10B7B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4B452C3F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AF6286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77D53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03AD5B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C251B8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69CF7C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DA9E4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3F6F5D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442101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570648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54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03CC5F0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266C2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66DA2262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7BF489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50FC0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DE0BE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1ECC2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2E6EAD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FCC6FB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0E73E2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24893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56077D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40E3481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A52001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72B778CC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965F40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74E7B2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8D6F76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9DF319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27F618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BCC42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630F06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83FCA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88187C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54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4C43FFE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7BDAD8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0E684651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3A2190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lastRenderedPageBreak/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CA60E9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98B48F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F7A307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DA2738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C36557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B7966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B68FB7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5840B5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5B35C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CE3E8D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00338186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15E4C7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9A8768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D7F8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E59B09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1D8788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895C86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536426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D9E56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E726B0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680A14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FB7909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2AD0829B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2FCA4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4A61D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D98BE3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7C60B8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3B5728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2F7137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BB16F3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104DF1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2F0033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2CB96C3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0795C2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5B9D8F38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C2F50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E34B53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7189D1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64FC90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DE028E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B8DD61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B5B4F2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8F77AD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931038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861B92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807BAF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01BDAFCE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68C356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BE8A28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6AF07A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3C574E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9217BB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494A44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56F0E7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08B8AF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45E9FA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2D1FFB5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EF96C5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6A4E6EDD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50E2A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8C16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84031B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1BFCD5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6353B5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331CC4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87578B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DA4A03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FA2E3A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705363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DFCE79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07630E98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E0005C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EB6A6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F5ED97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4C8E2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99E6F6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E257F2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F8B5A0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00A73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C027E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46CCB7C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6B2E0B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52E83B64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E338F5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B0F10A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BFF209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5927B6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F95E96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526ED8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17426B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FFE3B4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7351C3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4B88226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409C9AB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23E3DB88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23B4E2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83244C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B853D8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195C5C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9D1081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32FEE9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0E0CBF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FE2DB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42C443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21417BC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837131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543DBA08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769AE2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C4AB50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910BE6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265CAA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61CB3A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624C3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B7155D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5F72A5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61F400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7E7A41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C8E90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1E884FD9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169AC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13C7DE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8B747A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A43F29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BBE369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4091F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72CDED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F6EA33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2787A8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30074B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38A5FC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7BA54D58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E6BFE7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0EE64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6A4851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917FC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8E0657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3A0599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99A093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5614E0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0FAB5D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4D1DB58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7CA6C3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43679FD3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F9515F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5796FD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EC4584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D7B9F7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AA0917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CF831E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8A052C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995460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EAD81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145FDE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52A50B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4C9DAFB4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96B3A9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1B3A40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3A752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50BD25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1924DE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4C40E2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60E46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0285B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74A396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4588F55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3238EB0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0239D3D0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86A7AC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7F453A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33AB63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6E2A5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35A04F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F7D89F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E239E5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77DDA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227CC2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1BCF21C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44E7DB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1BF065BA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F7F8FA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BB5EEC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D9535C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03E1BE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9C1D86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C9856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B4470A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A2379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93A966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7A900C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9909D5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00FC5880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07B4B9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510A4F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A959D5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8C1742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9312A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53F79D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F33146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5A1F28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0E219B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D01078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B8B7B0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29942166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DBD18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014C1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BD1922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1DFF29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76AC60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63BCA5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ECE569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CDD3A7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E18F66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EB2452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812F02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4A210BE1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2D20AF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FC69F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47941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AC65A8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68AC3C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4859D0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4E7144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001BAB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D65C16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43BA212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695C12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2544D" w:rsidRPr="00644BE1" w14:paraId="6E5E6879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0D18E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253D30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4D4C04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0E1A88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C0C28F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98CCD0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9A31CA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18EFD9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5A3A2A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1A308B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5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1691B1C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28BE1C4B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6DADED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5A3EC1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CA5369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92B87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604F08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68C41F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DCB48D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AB55A9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A60EC1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34EA9D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BD580E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1B341AC3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05039F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CBC47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43C007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CEB824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1F24AA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72655D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4B8C26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F07797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CCC522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25778BF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64048C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3884926D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8F36E0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DD1BFF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2BD448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1FA25D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48A713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E250E3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E9FFEC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AFE9A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47131E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593D61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388F75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135D5DDB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0F23BA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7E88B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F3BBE8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20940F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80D601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42BA2C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910790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7FF8EA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21094B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12596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A1644E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49D0AC56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FE6668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4F876A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AECB94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68C1BF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819269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7EA95F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D87410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8D57FE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198B82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ADCA37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D776E5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33F6B983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57049F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FD16F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0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0A3F0C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C583EA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0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067A5D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1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353076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34F8E0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E0952F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6C11AE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3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293136A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00B7E3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3D54DBDE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B3797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EC6882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163333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5B08B0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0D2D21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2D316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717B02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2CE5CB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1C8361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8D101F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545AEE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08</w:t>
            </w:r>
          </w:p>
        </w:tc>
      </w:tr>
      <w:tr w:rsidR="0062544D" w:rsidRPr="00644BE1" w14:paraId="154ED276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B83B3B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691FB5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964620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B1127B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C2E7A4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E155F2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4F0ADA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0424F3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AE4996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7EDE3B1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2E8DE9C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5DD3BB43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BECB7C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35449D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3A21F3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D95485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305220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6F61F2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B16347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DE7E8E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4E0170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54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3DF56B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0A0E335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7E64A078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EC3D77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A2D360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37DE5C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E4270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EBB2D4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DC5244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F0CD08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9A932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B144E9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4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05171D2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62C6C44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  <w:tr w:rsidR="0062544D" w:rsidRPr="00644BE1" w14:paraId="4BA8E835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56D232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6.10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6E9E62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630654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9AA24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F3F205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9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3C9AF2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B5178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F93760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72407E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54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5C4FA0C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5D6C7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2C4EB5A8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9E1103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A3916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9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B198AD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42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DF1735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2E3954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3FE253C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8B4DFB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4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DF77B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3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A41EA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945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6DC28D6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08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BB7915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2544D" w:rsidRPr="00644BE1" w14:paraId="4EF6CC6A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29BB0B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5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9D74FA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4174DC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7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D0E8C4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17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2293F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37F005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8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5A3DCD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2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FF9AA7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7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80D402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54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2F6285A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034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71AE83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16</w:t>
            </w:r>
          </w:p>
        </w:tc>
      </w:tr>
      <w:tr w:rsidR="0062544D" w:rsidRPr="00644BE1" w14:paraId="4B1CD7F8" w14:textId="77777777" w:rsidTr="003B7761">
        <w:trPr>
          <w:trHeight w:val="276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D0CEA5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38680F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47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A0E65A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01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155EEDB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9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75D37AD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98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4D1CB51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8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615C20A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265E673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96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14:paraId="0EAA5EB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6</w:t>
            </w:r>
          </w:p>
        </w:tc>
        <w:tc>
          <w:tcPr>
            <w:tcW w:w="817" w:type="dxa"/>
            <w:shd w:val="clear" w:color="auto" w:fill="auto"/>
            <w:noWrap/>
            <w:vAlign w:val="bottom"/>
            <w:hideMark/>
          </w:tcPr>
          <w:p w14:paraId="390002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262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14:paraId="5064EE7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083</w:t>
            </w:r>
          </w:p>
        </w:tc>
      </w:tr>
    </w:tbl>
    <w:p w14:paraId="48717453" w14:textId="438862C1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2414E58" w14:textId="7E6763B3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78C7031" w14:textId="7D58C477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176162B" w14:textId="3A3D6316" w:rsidR="0090596A" w:rsidRDefault="0090596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00F194F" w14:textId="3E4ACF21" w:rsidR="0090596A" w:rsidRDefault="0090596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293A1C9" w14:textId="24B2867F" w:rsidR="0090596A" w:rsidRDefault="0090596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FDE6DF5" w14:textId="77777777" w:rsidR="0090596A" w:rsidRDefault="0090596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9036CCC" w14:textId="0BC3CE00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8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ranform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3) </w:t>
      </w:r>
    </w:p>
    <w:tbl>
      <w:tblPr>
        <w:tblW w:w="7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60"/>
        <w:gridCol w:w="1060"/>
        <w:gridCol w:w="1060"/>
        <w:gridCol w:w="1060"/>
        <w:gridCol w:w="1060"/>
        <w:gridCol w:w="1060"/>
        <w:gridCol w:w="1060"/>
      </w:tblGrid>
      <w:tr w:rsidR="00644BE1" w:rsidRPr="00644BE1" w14:paraId="0341F0AE" w14:textId="77777777" w:rsidTr="003B7761">
        <w:trPr>
          <w:trHeight w:val="324"/>
        </w:trPr>
        <w:tc>
          <w:tcPr>
            <w:tcW w:w="2120" w:type="dxa"/>
            <w:gridSpan w:val="2"/>
            <w:shd w:val="clear" w:color="auto" w:fill="auto"/>
            <w:noWrap/>
            <w:vAlign w:val="bottom"/>
            <w:hideMark/>
          </w:tcPr>
          <w:p w14:paraId="1CD3924A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</w:pPr>
            <w:r w:rsidRPr="00644BE1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  <w:t>Succesive Interval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B9FDE52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bidi="ar-SA"/>
              </w:rPr>
            </w:pP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F20EDE5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5338A4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CB0CC3D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597FFED" w14:textId="77777777" w:rsidR="00644BE1" w:rsidRPr="00644BE1" w:rsidRDefault="00644BE1" w:rsidP="00644BE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ar-SA"/>
              </w:rPr>
            </w:pPr>
          </w:p>
        </w:tc>
      </w:tr>
      <w:tr w:rsidR="00644BE1" w:rsidRPr="00644BE1" w14:paraId="3AAB4DA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BB04ED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3.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8B8B70B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3.2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152DB4B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3.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B38BDC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3.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D0958ED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3.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A56C69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3.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3D0310" w14:textId="77777777" w:rsidR="00644BE1" w:rsidRPr="00644BE1" w:rsidRDefault="00644BE1" w:rsidP="00644BE1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bidi="ar-SA"/>
              </w:rPr>
              <w:t>X3.7</w:t>
            </w:r>
          </w:p>
        </w:tc>
      </w:tr>
      <w:tr w:rsidR="00644BE1" w:rsidRPr="00644BE1" w14:paraId="526C73B6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8CF25D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EC3E1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17CC8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0E49C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E3074D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3FF1C0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CE2C35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0424EBC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9FF33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443817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CCA9A4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38E87A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DF6683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1098E8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6AE9F5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002A387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76438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F0A67A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D36DC3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CABEBF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A87904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B8080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818F2D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1A105A1D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C4225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5653A0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7709E4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74BB0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3795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73B05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3406FD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110211F7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05DC27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7F8E32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22E5B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83D40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692E1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19E8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1F0769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28AD5B3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77F06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F4F21D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D247A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1429B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790121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D13BFD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9B2BA9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39C4AC7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9152C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B226C0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297DF9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68F4B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8153B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C76878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A390D6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23A1549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1A49D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08ED44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72A39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2FA1A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FE84F8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E403F9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D56C1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2A199715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F37571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915ABB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F6A07C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1B8B41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5E1673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417DC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83ECA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008FD4E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2C5DC1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B9A3C6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0CC6B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02F24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9754A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7977FE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A13B19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5DED67E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8E86C5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79193E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6E32C9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336DA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02B21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676806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28F93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675CFA2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7B705B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3633BA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F497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6E033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17EB28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4945C9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AB1858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04D3F977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F600D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8AFAF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AC9CA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A62517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8DB771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6740CF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D230DC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324F2367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315F4D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C5FA9B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CFD91E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D2A03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58FCE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5EBEA9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944CB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642FC20C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10DFF0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0FEB7B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DADC7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547C9A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E0F9CA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7FA7B9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64AC3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1E97C4C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34412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AB4DD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9A7BD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8C8DD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72947B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5B0370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43CE13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03BD481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F64038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E8C6C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1DE37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8ABD76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3731A0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B969C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1D150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47936FE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F83BFB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C5EF1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62A3E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0375CF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F64D7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206B11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5C37CB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2041EE2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38434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7A2FF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5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8F1F0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A6128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C21ADB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3123C2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D9B0CA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344E753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5A864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7DDC3B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A9CAE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9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9D9B2B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AA1CA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C1AFEE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2B1A68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7F7BB7F4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0F48A1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062618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447BB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34A149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C058EB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C401D5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2B1F11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5DF9018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84D045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27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DACD31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5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2A6CB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898DEF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AEEF7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258F7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8FE471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7970DC1D" w14:textId="77777777" w:rsidTr="003B7761">
        <w:trPr>
          <w:trHeight w:val="324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4BBCA1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45BE5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5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5A3B02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9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3A88F0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483930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6AC2FB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AF2D7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6BEBA28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9B93E3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94C39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02011D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59D98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6FAB0C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A5CF75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B88D8A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0D327B6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C61F0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A14C9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704697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F4FCD6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88D9D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418ED2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4E12C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3A295BD5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4B54A4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9F0600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A120F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7AB2E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B2EBFA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7A70A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40DB4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3E67421D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FB4CBD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FC488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A76311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4609F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0F9DF1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CF0475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8ED306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7DDD327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A602E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E3ACE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6DD93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C31DF3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4D974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B1452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AB6B22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5D8C05A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9E7120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0AC1D0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5E2074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3F27E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EAD0B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B54CED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F91202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46BD96E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FC2F24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4D5504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74ABE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4F2772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4D3128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0799CD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82532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64353F6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251EBC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CE704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B5545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C71689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C5702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26C23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9A403D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1BA092BC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9CD3D0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27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AA6E9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5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26149D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9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959517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47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296DC6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091302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CF0595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2FBB44B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A2A033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8CB76A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092EA4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33C12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F85B0B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DA05A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517739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039A47D6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E483C4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43C7BA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60A10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0EE1B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AF5DE3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5B527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B77F26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71AB4827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0C292F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38DE13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5066EC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2D5643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F71B51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83C446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B18636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5CC91F2A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FBEE3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EF6D8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4AC0C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7D30E4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6D78E3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7888D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2648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37B130EC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ABD716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0B3C8B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C2807F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C5A53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760ABD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2AE188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BF095D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7071795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AEA31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DB30BD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8D9D4D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C78D6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D87A87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855C79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D71C9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414B1D17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C4800F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59531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AD5EAB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B99E89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A7BB4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BD0B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D639B5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291BD9BD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9A7D5F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lastRenderedPageBreak/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C76F8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0EFE0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634979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AA8E43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C47A95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438FBA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215A960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C7D02D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E31AD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89AC6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5A7E6C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54C2CF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66CC8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0C284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56748A6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396CE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513607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3677AF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E4F3C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168ECE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1559BC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C4537A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7C501FE0" w14:textId="77777777" w:rsidTr="003B7761">
        <w:trPr>
          <w:trHeight w:val="324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EFA7D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806523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58E19B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7E8C9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CE3DB9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C6BF0D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4026E5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4DA1FF8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8E3C28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4AA42C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CFC92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865556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28A480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DF9244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F2AB4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4E29DB71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AD519D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C4C21B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B7666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9E0DC0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65EB7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07BFF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35BA73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73BE8ACC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D4535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A8D3F6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7C5A78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4B9F6B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D397A5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16D1C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7B141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1CFF9D0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FDFA92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268E62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D524DC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97F46A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2C7443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901AD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0627A6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556C0176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53747C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4C9159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14D8D6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36A2E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615374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6F5E50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25FEF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71499D2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80F75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D9CA40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D4DBD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A63BFC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FC15E2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846F49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21EB3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1676C74B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01FE5B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BDA9E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12CC54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D985ED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97B9DE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666409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C8191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2827502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5C8567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1AA2BB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85BB11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0A5C69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2C0D67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AF068E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3F4247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3E3CA4E0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39E19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2907BB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E783E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BC465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0E3DA3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036481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D778BD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2F16E2F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8E033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E1D0BC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B5A764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877CA6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69D622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CB78F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EEC6CC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7ABA1536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0F010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6A7C38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D043B2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65D1FD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D9BD75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A0388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3A6A2A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1B384C5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FCCBC3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C5C7C2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31350D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71100F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25F4B7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DFF4F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6C6946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203A4B7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D5C1C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876F7A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06D8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CB10C6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F36821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928C98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CC803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3D8B889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76D0C1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D75804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FC63CE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31BCE2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CC06C4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06F64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F21C4E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7C54E424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D04DFC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F0AA37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2E374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0C060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64FDC7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0CA65D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FB1354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488E20F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FC1234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F7236E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B1F26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4ADE84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B5043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16EDD8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535B5D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6E8DA1E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F92C47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C87AB4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C17B8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8ADF77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4FB53E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8CE2C7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88DAF5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5178183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A8A202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001037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1EDB62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71E78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CC45C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29E3A1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B283B4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304D965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450F8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F7288C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7F75F5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810727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A049A2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D9B5A6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BE737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636F06E2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8C8D2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A10B27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D9B652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D83A46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E465E7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CA3597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1AC20B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28B303E3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567EB1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B3774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5F48E8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20D9F7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FAACBB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568D5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17821B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2420EC57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A8E62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892DD2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53A2F3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431AD2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0CD04D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43F8B1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4C8BDA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1BA35869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E17875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7AF13B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294B69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E2D878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3B573F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32E21B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BD1688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797653FE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483806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3E285A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42D358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9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56B2CD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A357A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466293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E48C9E5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290105A4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81369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276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717969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EFA16D9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9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B4B487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226E714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6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97B9D7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653D43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</w:tr>
      <w:tr w:rsidR="00644BE1" w:rsidRPr="00644BE1" w14:paraId="0761796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7423F3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380FF1F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561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6C81AA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9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5B47DE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84F923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47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FA811FC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508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DC69C2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99</w:t>
            </w:r>
          </w:p>
        </w:tc>
      </w:tr>
      <w:tr w:rsidR="00644BE1" w:rsidRPr="00644BE1" w14:paraId="7B1B1DAF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17C5511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9D83A6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7464BDA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9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ED8C56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1.000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D191C9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676B8EF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458BB6D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  <w:tr w:rsidR="00644BE1" w:rsidRPr="00644BE1" w14:paraId="6D166F08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5A4EC1A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A67FFE8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5.05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2D131C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3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E6ECE7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38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BF2C5A2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7B947FA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3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AF17B5E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892</w:t>
            </w:r>
          </w:p>
        </w:tc>
      </w:tr>
      <w:tr w:rsidR="00644BE1" w:rsidRPr="00644BE1" w14:paraId="164A3B3D" w14:textId="77777777" w:rsidTr="003B7761">
        <w:trPr>
          <w:trHeight w:val="276"/>
        </w:trPr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10AE745B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1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0FB270A6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244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983C8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2.139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2A564DE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57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BF64D83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145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43086AD7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4.643</w:t>
            </w:r>
          </w:p>
        </w:tc>
        <w:tc>
          <w:tcPr>
            <w:tcW w:w="1060" w:type="dxa"/>
            <w:shd w:val="clear" w:color="auto" w:fill="auto"/>
            <w:noWrap/>
            <w:vAlign w:val="bottom"/>
            <w:hideMark/>
          </w:tcPr>
          <w:p w14:paraId="34F78230" w14:textId="77777777" w:rsidR="00644BE1" w:rsidRPr="00644BE1" w:rsidRDefault="00644BE1" w:rsidP="00644BE1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</w:pPr>
            <w:r w:rsidRPr="00644BE1">
              <w:rPr>
                <w:rFonts w:ascii="Courier New" w:eastAsia="Times New Roman" w:hAnsi="Courier New" w:cs="Courier New"/>
                <w:sz w:val="18"/>
                <w:szCs w:val="18"/>
                <w:lang w:bidi="ar-SA"/>
              </w:rPr>
              <w:t>3.705</w:t>
            </w:r>
          </w:p>
        </w:tc>
      </w:tr>
    </w:tbl>
    <w:p w14:paraId="3D64A1B0" w14:textId="77777777" w:rsidR="00E04870" w:rsidRDefault="00E04870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E04870" w:rsidSect="009E75A4">
          <w:pgSz w:w="11909" w:h="16834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79F88A18" w14:textId="410379CE" w:rsidR="00E244FA" w:rsidRDefault="00E244FA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9 Hasil Uji Validitas Kinerj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Y)</w:t>
      </w:r>
    </w:p>
    <w:p w14:paraId="2AAB2DF6" w14:textId="1A8741A9" w:rsidR="00E66767" w:rsidRDefault="00A74D8F" w:rsidP="00A74D8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orrelations</w:t>
      </w:r>
    </w:p>
    <w:tbl>
      <w:tblPr>
        <w:tblW w:w="14388" w:type="dxa"/>
        <w:tblInd w:w="-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17"/>
        <w:gridCol w:w="1097"/>
        <w:gridCol w:w="660"/>
        <w:gridCol w:w="660"/>
        <w:gridCol w:w="660"/>
        <w:gridCol w:w="660"/>
        <w:gridCol w:w="660"/>
        <w:gridCol w:w="660"/>
        <w:gridCol w:w="760"/>
        <w:gridCol w:w="760"/>
        <w:gridCol w:w="760"/>
        <w:gridCol w:w="760"/>
        <w:gridCol w:w="660"/>
        <w:gridCol w:w="727"/>
        <w:gridCol w:w="810"/>
        <w:gridCol w:w="760"/>
        <w:gridCol w:w="861"/>
        <w:gridCol w:w="760"/>
        <w:gridCol w:w="1096"/>
      </w:tblGrid>
      <w:tr w:rsidR="00A74D8F" w:rsidRPr="008E7483" w14:paraId="4687417D" w14:textId="77777777" w:rsidTr="003B7761">
        <w:trPr>
          <w:trHeight w:val="300"/>
        </w:trPr>
        <w:tc>
          <w:tcPr>
            <w:tcW w:w="1714" w:type="dxa"/>
            <w:gridSpan w:val="2"/>
            <w:shd w:val="clear" w:color="auto" w:fill="auto"/>
            <w:vAlign w:val="bottom"/>
            <w:hideMark/>
          </w:tcPr>
          <w:p w14:paraId="1F753491" w14:textId="77777777" w:rsidR="008E7483" w:rsidRPr="008E7483" w:rsidRDefault="008E7483" w:rsidP="003B7761">
            <w:pPr>
              <w:spacing w:after="0" w:line="240" w:lineRule="auto"/>
              <w:ind w:left="603" w:firstLine="67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6E6E6721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1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1C774FA2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2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2836AA08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3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5425C6E0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4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484B74A3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5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11C67552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6</w:t>
            </w:r>
          </w:p>
        </w:tc>
        <w:tc>
          <w:tcPr>
            <w:tcW w:w="760" w:type="dxa"/>
            <w:shd w:val="clear" w:color="auto" w:fill="auto"/>
            <w:vAlign w:val="bottom"/>
            <w:hideMark/>
          </w:tcPr>
          <w:p w14:paraId="058F980B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7</w:t>
            </w:r>
          </w:p>
        </w:tc>
        <w:tc>
          <w:tcPr>
            <w:tcW w:w="760" w:type="dxa"/>
            <w:shd w:val="clear" w:color="auto" w:fill="auto"/>
            <w:vAlign w:val="bottom"/>
            <w:hideMark/>
          </w:tcPr>
          <w:p w14:paraId="70C89BE2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8</w:t>
            </w:r>
          </w:p>
        </w:tc>
        <w:tc>
          <w:tcPr>
            <w:tcW w:w="760" w:type="dxa"/>
            <w:shd w:val="clear" w:color="auto" w:fill="auto"/>
            <w:vAlign w:val="bottom"/>
            <w:hideMark/>
          </w:tcPr>
          <w:p w14:paraId="5B112EA7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9</w:t>
            </w:r>
          </w:p>
        </w:tc>
        <w:tc>
          <w:tcPr>
            <w:tcW w:w="760" w:type="dxa"/>
            <w:shd w:val="clear" w:color="auto" w:fill="auto"/>
            <w:vAlign w:val="bottom"/>
            <w:hideMark/>
          </w:tcPr>
          <w:p w14:paraId="3D3798C1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0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18EC0705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1</w:t>
            </w:r>
          </w:p>
        </w:tc>
        <w:tc>
          <w:tcPr>
            <w:tcW w:w="727" w:type="dxa"/>
            <w:shd w:val="clear" w:color="auto" w:fill="auto"/>
            <w:vAlign w:val="bottom"/>
            <w:hideMark/>
          </w:tcPr>
          <w:p w14:paraId="31D61BAA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2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7DF02238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3</w:t>
            </w:r>
          </w:p>
        </w:tc>
        <w:tc>
          <w:tcPr>
            <w:tcW w:w="760" w:type="dxa"/>
            <w:shd w:val="clear" w:color="auto" w:fill="auto"/>
            <w:vAlign w:val="bottom"/>
            <w:hideMark/>
          </w:tcPr>
          <w:p w14:paraId="005DB9E8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4</w:t>
            </w:r>
          </w:p>
        </w:tc>
        <w:tc>
          <w:tcPr>
            <w:tcW w:w="861" w:type="dxa"/>
            <w:shd w:val="clear" w:color="auto" w:fill="auto"/>
            <w:vAlign w:val="bottom"/>
            <w:hideMark/>
          </w:tcPr>
          <w:p w14:paraId="26B19AA0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5</w:t>
            </w:r>
          </w:p>
        </w:tc>
        <w:tc>
          <w:tcPr>
            <w:tcW w:w="760" w:type="dxa"/>
            <w:shd w:val="clear" w:color="auto" w:fill="auto"/>
            <w:vAlign w:val="bottom"/>
            <w:hideMark/>
          </w:tcPr>
          <w:p w14:paraId="0685BF73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6</w:t>
            </w:r>
          </w:p>
        </w:tc>
        <w:tc>
          <w:tcPr>
            <w:tcW w:w="1096" w:type="dxa"/>
            <w:shd w:val="clear" w:color="auto" w:fill="auto"/>
            <w:vAlign w:val="bottom"/>
            <w:hideMark/>
          </w:tcPr>
          <w:p w14:paraId="540E600A" w14:textId="77777777" w:rsidR="008E7483" w:rsidRPr="008E7483" w:rsidRDefault="008E7483" w:rsidP="008E7483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Total</w:t>
            </w:r>
          </w:p>
        </w:tc>
      </w:tr>
      <w:tr w:rsidR="00A74D8F" w:rsidRPr="008E7483" w14:paraId="600C7DF8" w14:textId="77777777" w:rsidTr="003B7761">
        <w:trPr>
          <w:trHeight w:val="480"/>
        </w:trPr>
        <w:tc>
          <w:tcPr>
            <w:tcW w:w="617" w:type="dxa"/>
            <w:vMerge w:val="restart"/>
            <w:shd w:val="clear" w:color="auto" w:fill="auto"/>
            <w:hideMark/>
          </w:tcPr>
          <w:p w14:paraId="4DE83ACA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1</w:t>
            </w:r>
          </w:p>
        </w:tc>
        <w:tc>
          <w:tcPr>
            <w:tcW w:w="1097" w:type="dxa"/>
            <w:shd w:val="clear" w:color="auto" w:fill="auto"/>
            <w:hideMark/>
          </w:tcPr>
          <w:p w14:paraId="6124442D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75868A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5B3EDF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5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2BCFD0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9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743459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7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AD1821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1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27924E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3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C892BE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566E88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7F4781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8B0B2E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DCCDF0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6794DA7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48E200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B6ED49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5DE022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105DB5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58BCDA3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0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116B28C4" w14:textId="77777777" w:rsidTr="003B7761">
        <w:trPr>
          <w:trHeight w:val="468"/>
        </w:trPr>
        <w:tc>
          <w:tcPr>
            <w:tcW w:w="617" w:type="dxa"/>
            <w:vMerge/>
            <w:vAlign w:val="center"/>
            <w:hideMark/>
          </w:tcPr>
          <w:p w14:paraId="5A49806A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0D03CDF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5FBC1319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D3588F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9D522C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0A345F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2BF03B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4FF7E0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892522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06718F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E363B7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193F56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439907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7F66D85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787C3D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E71481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AE7F95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0556E0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586AB9E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6ACAFF65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5707AA1D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C15FC3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27AAAF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6FDBAC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EF2E6C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78BC6D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857230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1E8B5D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794C63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184B5A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B39655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3F191C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5712FB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7241605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118EA8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3EA147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620B1E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F5621D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165C378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52445970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08B4BF3B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2</w:t>
            </w:r>
          </w:p>
        </w:tc>
        <w:tc>
          <w:tcPr>
            <w:tcW w:w="1097" w:type="dxa"/>
            <w:shd w:val="clear" w:color="auto" w:fill="auto"/>
            <w:hideMark/>
          </w:tcPr>
          <w:p w14:paraId="1918DF87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A43EE2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5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B13F2C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756C23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665C21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9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8D323A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4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70C765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7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424E75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6CC82A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7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EBCE60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FD2996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D54CB7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090F023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6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FD45A8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0A204D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7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2A0D2D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EC4A1E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5883C5B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574F7C5F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23280FBB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2F03DF1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5852B8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40E4BABB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1DC711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0EBABC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C29565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8E152A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72C490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8FA572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6EE433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D94885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63F4DC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2597421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6CEC5F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58E7B1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615D93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F3A9FA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070B4B2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4609719F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1F633ADB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3CD59E14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A1E39C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49BA9A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2C8A9D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72850B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0ADF58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CB1BDA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9C54F3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17CB69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8758EE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0F7274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4AAAAF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326D3CA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3BD206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991A0D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2D3DDC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4F0D3D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5FAEAA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4D9EDCFF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7358AFE2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3</w:t>
            </w:r>
          </w:p>
        </w:tc>
        <w:tc>
          <w:tcPr>
            <w:tcW w:w="1097" w:type="dxa"/>
            <w:shd w:val="clear" w:color="auto" w:fill="auto"/>
            <w:hideMark/>
          </w:tcPr>
          <w:p w14:paraId="2C606A1D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9D39B8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9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601437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986B88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062BE2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725E29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6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371ACF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B04727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1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4A9168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5D303B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4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B41DA1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859A6E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326515B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6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AFE8B2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1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22D658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29CF0B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4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9CC76C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73F65EC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21823B78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62910145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6FEA9DB6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6B153A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BE3870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52C03BC9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3C26DD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4FD2A3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F4A9BD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C4A331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2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597EAD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018943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9F9F91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5D5A04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F73859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DD9912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2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EA1889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600D39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8C2AC3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2F566C3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</w:tr>
      <w:tr w:rsidR="00A74D8F" w:rsidRPr="008E7483" w14:paraId="38454A20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1C303AFF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153F84C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D691CC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482D03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97AE15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A2321B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0D0D1E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610765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09893A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865B31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094DE3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A1CA6F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83D145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4A4113B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D9DEE0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EC081B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A3E26A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D5D72D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350C69D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56FD7F92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5539927A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4</w:t>
            </w:r>
          </w:p>
        </w:tc>
        <w:tc>
          <w:tcPr>
            <w:tcW w:w="1097" w:type="dxa"/>
            <w:shd w:val="clear" w:color="auto" w:fill="auto"/>
            <w:hideMark/>
          </w:tcPr>
          <w:p w14:paraId="1CB53EE5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03A923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7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208E6B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9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A88732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FB70D4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C85B39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0485ED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369FDB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56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4366EF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74C68D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95E581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6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3666AD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4B1E411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2B471B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56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F7B493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7B433E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738AB0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6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3405A0F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2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4E00A772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5613DB54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2D216C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0C1CF4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638B21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8155FD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770AB77C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12DFDF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C74D88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9A481B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712652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7BEC72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CEB226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39366D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78DE14E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AD411D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4BC788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D68F21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E1D344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16B574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6AD7DA32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0A249A0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3935E1AD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31F693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715164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F03DEA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281B67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541A82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2DBDCF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7B8EDE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C8BD8F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C10377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52D2DC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142A2D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46E8AC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FCF626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1FF601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D16153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337D38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1FBB2DC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6630D162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75DAA52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5</w:t>
            </w:r>
          </w:p>
        </w:tc>
        <w:tc>
          <w:tcPr>
            <w:tcW w:w="1097" w:type="dxa"/>
            <w:shd w:val="clear" w:color="auto" w:fill="auto"/>
            <w:hideMark/>
          </w:tcPr>
          <w:p w14:paraId="5FFDAB4B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1A1410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1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24868C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4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EE8A62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6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E3C37A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72F24A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69F178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0567A9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0AA104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1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73F65B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62CC80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F01E1F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2646E0D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82CEB6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E4FB0F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1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2442EA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CBE5E0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0E296C6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2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11BDDA5E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79DD834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4201289C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17FB3F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B28465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31FBDF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3C698D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54E19B1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E06886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BACD91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110842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1AA5BE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F948C4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0D7543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0FC5BD1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FF2B99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DC6F18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42DBFA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A1E7F8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F0F1C4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41C31A02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3B6F0F8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2EB49866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147446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6187BA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44CE47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4E5ED3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3CB43F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7FADF1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E4CCA4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2F8A84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85BDB1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6F10FE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8FABAE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05E1D29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357CE8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A9BFB2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CFF9BC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508F8F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6444E2F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71B3BADF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74C98C2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6</w:t>
            </w:r>
          </w:p>
        </w:tc>
        <w:tc>
          <w:tcPr>
            <w:tcW w:w="1097" w:type="dxa"/>
            <w:shd w:val="clear" w:color="auto" w:fill="auto"/>
            <w:hideMark/>
          </w:tcPr>
          <w:p w14:paraId="731199D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546B9E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3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5557CD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7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BA36CB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78DB6A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2A574F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085267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F20501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5AD14B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C0082B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AA37A8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CA1456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01F0FDC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5438D8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B9991F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D82AA3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8C9043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22B415C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3C4432D6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1714DF7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6CDCC26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01D813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6F298F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3E2CC9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ECF91A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C1464F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3573920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DB61F7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3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EE0E00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400672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E823CD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565506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2ACB98F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FB882D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3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47F572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43F5B1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D967F1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19640E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</w:tr>
      <w:tr w:rsidR="00A74D8F" w:rsidRPr="008E7483" w14:paraId="2C407601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1F5F0493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B3F4429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5269AA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508F17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324E79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9D5083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CA7D0B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CFF981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47A4B0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29D068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D0FA78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C9BD60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16E32B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2B9C797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CEC7BC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7549DC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4361FD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B6FF2D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50C4E2D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6E36E595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3FFBDAE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7</w:t>
            </w:r>
          </w:p>
        </w:tc>
        <w:tc>
          <w:tcPr>
            <w:tcW w:w="1097" w:type="dxa"/>
            <w:shd w:val="clear" w:color="auto" w:fill="auto"/>
            <w:hideMark/>
          </w:tcPr>
          <w:p w14:paraId="3C09C841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E54348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F6F69B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0369EE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1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A7B5B4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56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968F48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A79BB0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B09E40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57D8F2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CE97DE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48F92E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303AA8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9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7EB17AD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6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9C38C9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DF52CB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1C204D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B4045B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5BBFF56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64B7E63F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4B126B8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CB50C1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89E931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67DE26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663455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2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968C03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4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2A42B5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F1EBAF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3</w:t>
            </w:r>
          </w:p>
        </w:tc>
        <w:tc>
          <w:tcPr>
            <w:tcW w:w="760" w:type="dxa"/>
            <w:shd w:val="clear" w:color="auto" w:fill="auto"/>
            <w:vAlign w:val="center"/>
            <w:hideMark/>
          </w:tcPr>
          <w:p w14:paraId="78F8396C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5BFE94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E6645F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4967BB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C148EF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BBD8D1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9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1DBAD9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3A0213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127629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EFE47B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7C124A4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144F4D68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7E08ED1A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377D0611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25E8B5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013BE2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071BCB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660E82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EB72B2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3FF9B8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FFFAAB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E4532A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FB51A6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1C2538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70C57B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F8DB4E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A61452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0A6B71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6CAE9F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17E5ED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808CA8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288F30C0" w14:textId="77777777" w:rsidTr="003B7761">
        <w:trPr>
          <w:trHeight w:val="468"/>
        </w:trPr>
        <w:tc>
          <w:tcPr>
            <w:tcW w:w="617" w:type="dxa"/>
            <w:vMerge w:val="restart"/>
            <w:shd w:val="clear" w:color="auto" w:fill="auto"/>
            <w:hideMark/>
          </w:tcPr>
          <w:p w14:paraId="41593B84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8</w:t>
            </w:r>
          </w:p>
        </w:tc>
        <w:tc>
          <w:tcPr>
            <w:tcW w:w="1097" w:type="dxa"/>
            <w:shd w:val="clear" w:color="auto" w:fill="auto"/>
            <w:hideMark/>
          </w:tcPr>
          <w:p w14:paraId="174CFB4A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F51128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440E4A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7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8903D8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094FE4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EEB669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1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7CAD02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AA004D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7E781E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77053A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B46702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84A833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0D99453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5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C009C6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E7D045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D1B7CA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289FBB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528A8EA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5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2B6E7D36" w14:textId="77777777" w:rsidTr="003B7761">
        <w:trPr>
          <w:trHeight w:val="468"/>
        </w:trPr>
        <w:tc>
          <w:tcPr>
            <w:tcW w:w="617" w:type="dxa"/>
            <w:vMerge/>
            <w:vAlign w:val="center"/>
            <w:hideMark/>
          </w:tcPr>
          <w:p w14:paraId="184E034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3E17AB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C2E6F5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C73204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7AAD17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F326B2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C4524A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39C466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D45C38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shd w:val="clear" w:color="auto" w:fill="auto"/>
            <w:vAlign w:val="center"/>
            <w:hideMark/>
          </w:tcPr>
          <w:p w14:paraId="686B9B7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336FFC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FFEC12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B44721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2BDA08C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68F1F5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BB157A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D7C1A0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CFF442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07E65C4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258D5CA9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48C658A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7C440F47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A0B065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3FFE31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AB7EA3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CA1C37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4D43A2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CC8553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C7A17C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2EE8C8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492C89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E268B7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7C0639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ABA57A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9C15E6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A50AE1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433025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3EEA67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757506A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22FA72F9" w14:textId="77777777" w:rsidTr="003B7761">
        <w:trPr>
          <w:trHeight w:val="468"/>
        </w:trPr>
        <w:tc>
          <w:tcPr>
            <w:tcW w:w="617" w:type="dxa"/>
            <w:vMerge w:val="restart"/>
            <w:shd w:val="clear" w:color="auto" w:fill="auto"/>
            <w:hideMark/>
          </w:tcPr>
          <w:p w14:paraId="3B287C29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09</w:t>
            </w:r>
          </w:p>
        </w:tc>
        <w:tc>
          <w:tcPr>
            <w:tcW w:w="1097" w:type="dxa"/>
            <w:shd w:val="clear" w:color="auto" w:fill="auto"/>
            <w:hideMark/>
          </w:tcPr>
          <w:p w14:paraId="1B3016A6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EE1AB6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2798B1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BDA218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4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A4479D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003832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1CC2D2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0ED799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15EDE8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F8B321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A0C796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B9B121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712DE0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9DC267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DBD0D2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8AE948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C8475C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20A632E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7FC16499" w14:textId="77777777" w:rsidTr="003B7761">
        <w:trPr>
          <w:trHeight w:val="468"/>
        </w:trPr>
        <w:tc>
          <w:tcPr>
            <w:tcW w:w="617" w:type="dxa"/>
            <w:vMerge/>
            <w:vAlign w:val="center"/>
            <w:hideMark/>
          </w:tcPr>
          <w:p w14:paraId="7D198BC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8134806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6BEF10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630C9F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8C10CD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11603C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49B85D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D6A6AC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690820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0D8557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vAlign w:val="center"/>
            <w:hideMark/>
          </w:tcPr>
          <w:p w14:paraId="5653FF7D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F7D33E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13D086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0D78F97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507291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EC02F8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DECDFC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350DD6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704AC70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1855C6D5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393D4FDF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02DF575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E2E3C0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EC0DC8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7D96AD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AE438E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067F9B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FE3CEB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17E88F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E594BF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2C318B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1982AD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5AFD4B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4580582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7C3C58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C7DF70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77AB4B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9739CE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1357549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0646419C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2DB98AE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0</w:t>
            </w:r>
          </w:p>
        </w:tc>
        <w:tc>
          <w:tcPr>
            <w:tcW w:w="1097" w:type="dxa"/>
            <w:shd w:val="clear" w:color="auto" w:fill="auto"/>
            <w:hideMark/>
          </w:tcPr>
          <w:p w14:paraId="4212C29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4C012A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798EE9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1068AE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30B642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6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70F359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D88CBF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406575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2527C4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17776E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F1A63F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27932E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7EA18DC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6C99D7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FAA73E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92C91E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DE5F48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19E1CB7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7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1851A864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504FC0CF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EA49573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B0624D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5C0DBB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2BA0CD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68B7CA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039155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8F37C5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FF542F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F16A3D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29966F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vAlign w:val="center"/>
            <w:hideMark/>
          </w:tcPr>
          <w:p w14:paraId="620F2FF3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BAF558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10718E4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F6C69C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D23AAC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C5C3F5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9F676F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F3DFE4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4B6E3F45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0FB5C4B2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4B479543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43618D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A62A57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573F35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C4B5AB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1E355C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95F6BF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CBDE26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BA39D6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EDA484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714310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CA898F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7B018FB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5F2C0E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CDF804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54961F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B3FF45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3F8E26A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16F09DE6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5F7E090A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lastRenderedPageBreak/>
              <w:t>Y11</w:t>
            </w:r>
          </w:p>
        </w:tc>
        <w:tc>
          <w:tcPr>
            <w:tcW w:w="1097" w:type="dxa"/>
            <w:shd w:val="clear" w:color="auto" w:fill="auto"/>
            <w:hideMark/>
          </w:tcPr>
          <w:p w14:paraId="012DAFB6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0BA7BE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D2F71B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02AF61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B2EA99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82BECC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827649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A4B981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9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116F8B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9501AB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11E761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8A60BE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35228C4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5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96D76D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9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773C14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ECBD2E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C67EF7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2A5B985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9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7C31CE1D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27E634E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45896707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34245D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07E423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6BE19A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5EB234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8B59EE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A9D052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4DB030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110125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09D462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C988A1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22F5E12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4DCC793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85385E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744D4F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6AB171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CA0D37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10DCA85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</w:tr>
      <w:tr w:rsidR="00A74D8F" w:rsidRPr="008E7483" w14:paraId="606E9721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1DBD329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7E4973E2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2EFA06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DEA9B9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C5EC9F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B76DCB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9FE96C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6EBF80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59748A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7CA671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AE28B7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00D3C7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6D5216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96E6E0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C7F58E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C81B03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65301C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978258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21449E0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51ABF7D6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0DA8B61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2</w:t>
            </w:r>
          </w:p>
        </w:tc>
        <w:tc>
          <w:tcPr>
            <w:tcW w:w="1097" w:type="dxa"/>
            <w:shd w:val="clear" w:color="auto" w:fill="auto"/>
            <w:hideMark/>
          </w:tcPr>
          <w:p w14:paraId="1C5F4A4F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EB26F0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E5A071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6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ECF6D0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6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697684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987925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1057F0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AE5FEB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6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469728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5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C5C240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5DED8B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12DAD5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5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405FC4E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512047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6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F426A0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5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1EA60B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78E167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100AAF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7E95394D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4D4F9D5D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254E3B6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DB0785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6045B9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039DDF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704EBC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2D5063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15CEB5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4BD1D4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9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619213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D1CB8C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1E8F2F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0BEF88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vAlign w:val="center"/>
            <w:hideMark/>
          </w:tcPr>
          <w:p w14:paraId="49512F5B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A92878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9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2654AB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2F002B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CA4A47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1345FA0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3C1F2626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3DC4349C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2B23256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E5ECD5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5F946A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718FEE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4F7327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A57DD9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7DBD17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6FF177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333551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3553E8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84CD10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5FCE44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1CE114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979549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EAFEEF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E70459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42A781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C4CDF4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0B52C55F" w14:textId="77777777" w:rsidTr="003B7761">
        <w:trPr>
          <w:trHeight w:val="468"/>
        </w:trPr>
        <w:tc>
          <w:tcPr>
            <w:tcW w:w="617" w:type="dxa"/>
            <w:vMerge w:val="restart"/>
            <w:shd w:val="clear" w:color="auto" w:fill="auto"/>
            <w:hideMark/>
          </w:tcPr>
          <w:p w14:paraId="12075AD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3</w:t>
            </w:r>
          </w:p>
        </w:tc>
        <w:tc>
          <w:tcPr>
            <w:tcW w:w="1097" w:type="dxa"/>
            <w:shd w:val="clear" w:color="auto" w:fill="auto"/>
            <w:hideMark/>
          </w:tcPr>
          <w:p w14:paraId="3F34DE8B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A4A5EA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21EE71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693574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1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D894D4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56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765DBD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9AF41B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378B9F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982D9D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BEC3E9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12ACC4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1EB7EF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9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32725B9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6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82F85F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234439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A116A9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9331D4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38F7891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1E907DD3" w14:textId="77777777" w:rsidTr="003B7761">
        <w:trPr>
          <w:trHeight w:val="468"/>
        </w:trPr>
        <w:tc>
          <w:tcPr>
            <w:tcW w:w="617" w:type="dxa"/>
            <w:vMerge/>
            <w:vAlign w:val="center"/>
            <w:hideMark/>
          </w:tcPr>
          <w:p w14:paraId="016A7FB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6DB25DC7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EC4946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67D20A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959C72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2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4394CD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4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546177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CFE387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3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FCA2FF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A9DCED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31436D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987B25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5D07E5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4A8C4AF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9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0325B543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8A78DA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EF20FF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75C695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F417E2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46477DBB" w14:textId="77777777" w:rsidTr="003B7761">
        <w:trPr>
          <w:trHeight w:val="276"/>
        </w:trPr>
        <w:tc>
          <w:tcPr>
            <w:tcW w:w="617" w:type="dxa"/>
            <w:vMerge/>
            <w:vAlign w:val="center"/>
            <w:hideMark/>
          </w:tcPr>
          <w:p w14:paraId="2837C63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7EBC1F84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2120E9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9C7095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3BDBE1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133869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0BF858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E72861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A8F692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AC2424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976803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2212AE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D76A10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B0B5DB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E17D2E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301FCE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E50B4E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938496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0F658FB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0E05B760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3FAF3A63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4</w:t>
            </w:r>
          </w:p>
        </w:tc>
        <w:tc>
          <w:tcPr>
            <w:tcW w:w="1097" w:type="dxa"/>
            <w:shd w:val="clear" w:color="auto" w:fill="auto"/>
            <w:hideMark/>
          </w:tcPr>
          <w:p w14:paraId="405FBE6F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419735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F6A308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7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7D4DB8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BF58E4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65FE5E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1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8048E7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6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1DB1FA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E597BF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9F5A51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FCA846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746F7C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389B7CC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5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00DE98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0C5C69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E5FD50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D7BA53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3B7EE43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5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67676F06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0C58837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3AB9334B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DF198C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87E6CD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5228BF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961238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E9BE75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E07393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62AE4C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6983C9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958C4C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D818CA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DFE1A1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383BD75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AC22A6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shd w:val="clear" w:color="auto" w:fill="auto"/>
            <w:vAlign w:val="center"/>
            <w:hideMark/>
          </w:tcPr>
          <w:p w14:paraId="35E0C765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B4E46B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4FB5F8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A8B91D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0B7AE2DA" w14:textId="77777777" w:rsidTr="003B7761">
        <w:trPr>
          <w:trHeight w:val="276"/>
        </w:trPr>
        <w:tc>
          <w:tcPr>
            <w:tcW w:w="617" w:type="dxa"/>
            <w:vMerge/>
            <w:vAlign w:val="center"/>
            <w:hideMark/>
          </w:tcPr>
          <w:p w14:paraId="061B2BAD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B672DF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05A42D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1C2956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0EAA12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43638D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F2FE68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BAC838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43E460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4125E8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FC139E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2D7637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C0F41B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059DF6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2DB5F6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4E80A7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4E5A64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929F7F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3A19D13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5BFC1CF0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045D7275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5</w:t>
            </w:r>
          </w:p>
        </w:tc>
        <w:tc>
          <w:tcPr>
            <w:tcW w:w="1097" w:type="dxa"/>
            <w:shd w:val="clear" w:color="auto" w:fill="auto"/>
            <w:hideMark/>
          </w:tcPr>
          <w:p w14:paraId="0FFC9AE5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8CEF2F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64CF62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18B337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4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4434B0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4A1443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9C316E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C52476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B89153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4FF31F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D2C0AC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DA5288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7411FAB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0CC5FF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B89D7E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22C7EA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00490E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6A37065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6043CDBA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71EF0664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79D5170C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EE216C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290AE0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371256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6B39DC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3B7D2B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E1AF1D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ABCDCF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A76908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192805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C52CE4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FC0E5A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637A37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F86FE0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8CCE8D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vAlign w:val="center"/>
            <w:hideMark/>
          </w:tcPr>
          <w:p w14:paraId="180CD806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FC80AD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7854977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4F51D4B3" w14:textId="77777777" w:rsidTr="003B7761">
        <w:trPr>
          <w:trHeight w:val="276"/>
        </w:trPr>
        <w:tc>
          <w:tcPr>
            <w:tcW w:w="617" w:type="dxa"/>
            <w:vMerge/>
            <w:vAlign w:val="center"/>
            <w:hideMark/>
          </w:tcPr>
          <w:p w14:paraId="24385195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F9E8205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EEEB8D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735940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D7BAEE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CF2754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C8A84E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91976C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0EE502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185301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D93F43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00C015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79B9AD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179084E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E472E0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2BBD2DB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38F8C4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505BF5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48891E0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59BA46EB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1159AEEC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Y16</w:t>
            </w:r>
          </w:p>
        </w:tc>
        <w:tc>
          <w:tcPr>
            <w:tcW w:w="1097" w:type="dxa"/>
            <w:shd w:val="clear" w:color="auto" w:fill="auto"/>
            <w:hideMark/>
          </w:tcPr>
          <w:p w14:paraId="389849AF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54F900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854FAA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95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F21265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5C8EEF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62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88429E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3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148A19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A6CF94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1A4BCB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7E885B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E5F3B4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6715B7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75CFEF0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9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511BBE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46371F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61764F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A897B4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174C007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7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A74D8F" w:rsidRPr="008E7483" w14:paraId="2D5729D6" w14:textId="77777777" w:rsidTr="003B7761">
        <w:trPr>
          <w:trHeight w:val="456"/>
        </w:trPr>
        <w:tc>
          <w:tcPr>
            <w:tcW w:w="617" w:type="dxa"/>
            <w:vMerge/>
            <w:vAlign w:val="center"/>
            <w:hideMark/>
          </w:tcPr>
          <w:p w14:paraId="5A3F8AF9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2C357FC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B133D1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C1C177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CBDF8B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EFB6A4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E2A2CD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30733A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654AD8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99238E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99D275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CFA39D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68B0BF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3F5792A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DA1A47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D2EA7D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1E8E72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vAlign w:val="center"/>
            <w:hideMark/>
          </w:tcPr>
          <w:p w14:paraId="3EF9728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02AC76D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A74D8F" w:rsidRPr="008E7483" w14:paraId="0A11B23E" w14:textId="77777777" w:rsidTr="003B7761">
        <w:trPr>
          <w:trHeight w:val="276"/>
        </w:trPr>
        <w:tc>
          <w:tcPr>
            <w:tcW w:w="617" w:type="dxa"/>
            <w:vMerge/>
            <w:vAlign w:val="center"/>
            <w:hideMark/>
          </w:tcPr>
          <w:p w14:paraId="03ECBE88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2C560BF9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C161B8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72A321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8CFF9D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DAF849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17E818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D3AF3E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9AAB33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4A917F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60975A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3F2C14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2EEDE7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50D99B9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7324B8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F87DD1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A3AC3C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B74A6B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552BBD80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8E7483" w14:paraId="0EF89D93" w14:textId="77777777" w:rsidTr="003B7761">
        <w:trPr>
          <w:trHeight w:val="456"/>
        </w:trPr>
        <w:tc>
          <w:tcPr>
            <w:tcW w:w="617" w:type="dxa"/>
            <w:vMerge w:val="restart"/>
            <w:shd w:val="clear" w:color="auto" w:fill="auto"/>
            <w:hideMark/>
          </w:tcPr>
          <w:p w14:paraId="63EFA6B9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lastRenderedPageBreak/>
              <w:t>Total</w:t>
            </w:r>
          </w:p>
        </w:tc>
        <w:tc>
          <w:tcPr>
            <w:tcW w:w="1097" w:type="dxa"/>
            <w:shd w:val="clear" w:color="auto" w:fill="auto"/>
            <w:hideMark/>
          </w:tcPr>
          <w:p w14:paraId="7BDBFBDE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15A6CB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0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50A302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2E6296D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7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2D00B9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2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259AD9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2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56679B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75829D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C4AC89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5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7BFE49B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55F74F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7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A16B5BF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9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7447129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11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5A0F92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48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B83465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50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62DD35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4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47118DB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79</w:t>
            </w: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0777836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</w:tr>
      <w:tr w:rsidR="00A74D8F" w:rsidRPr="008E7483" w14:paraId="0B0F1D09" w14:textId="77777777" w:rsidTr="003B7761">
        <w:trPr>
          <w:trHeight w:val="468"/>
        </w:trPr>
        <w:tc>
          <w:tcPr>
            <w:tcW w:w="617" w:type="dxa"/>
            <w:vMerge/>
            <w:vAlign w:val="center"/>
            <w:hideMark/>
          </w:tcPr>
          <w:p w14:paraId="72C1C8BF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F3F3802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754588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9D4140B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811D943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FC8D56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6B09AA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028D8C5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A10E5F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552295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0C09B45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B5777F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5A23831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0B52743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5410F3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BF265E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D3C71E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2E9EDE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096" w:type="dxa"/>
            <w:shd w:val="clear" w:color="auto" w:fill="auto"/>
            <w:vAlign w:val="center"/>
            <w:hideMark/>
          </w:tcPr>
          <w:p w14:paraId="33597CA2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</w:tr>
      <w:tr w:rsidR="00A74D8F" w:rsidRPr="008E7483" w14:paraId="408EA507" w14:textId="77777777" w:rsidTr="003B7761">
        <w:trPr>
          <w:trHeight w:val="288"/>
        </w:trPr>
        <w:tc>
          <w:tcPr>
            <w:tcW w:w="617" w:type="dxa"/>
            <w:vMerge/>
            <w:vAlign w:val="center"/>
            <w:hideMark/>
          </w:tcPr>
          <w:p w14:paraId="5DD98F0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7E4FDDB2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8F8E8A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0032E2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50E914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AE8BF2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DF99A46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BA0533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0A5FC89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5AD6088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60113CEA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105AC71C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5953872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7" w:type="dxa"/>
            <w:shd w:val="clear" w:color="auto" w:fill="auto"/>
            <w:noWrap/>
            <w:vAlign w:val="center"/>
            <w:hideMark/>
          </w:tcPr>
          <w:p w14:paraId="48A3148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35751D7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7EB73EE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ECB4E98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shd w:val="clear" w:color="auto" w:fill="auto"/>
            <w:noWrap/>
            <w:vAlign w:val="center"/>
            <w:hideMark/>
          </w:tcPr>
          <w:p w14:paraId="389314F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96" w:type="dxa"/>
            <w:shd w:val="clear" w:color="auto" w:fill="auto"/>
            <w:noWrap/>
            <w:vAlign w:val="center"/>
            <w:hideMark/>
          </w:tcPr>
          <w:p w14:paraId="7D97B884" w14:textId="77777777" w:rsidR="008E7483" w:rsidRPr="008E7483" w:rsidRDefault="008E7483" w:rsidP="008E748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8E7483" w:rsidRPr="008E7483" w14:paraId="17C6B72D" w14:textId="77777777" w:rsidTr="003B7761">
        <w:trPr>
          <w:trHeight w:val="288"/>
        </w:trPr>
        <w:tc>
          <w:tcPr>
            <w:tcW w:w="14388" w:type="dxa"/>
            <w:gridSpan w:val="19"/>
            <w:shd w:val="clear" w:color="auto" w:fill="auto"/>
            <w:hideMark/>
          </w:tcPr>
          <w:p w14:paraId="3B5DC7CC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**. Correlation is significant at the 0.01 level (2-tailed).</w:t>
            </w:r>
          </w:p>
        </w:tc>
      </w:tr>
      <w:tr w:rsidR="008E7483" w:rsidRPr="008E7483" w14:paraId="3F0BD657" w14:textId="77777777" w:rsidTr="003B7761">
        <w:trPr>
          <w:trHeight w:val="276"/>
        </w:trPr>
        <w:tc>
          <w:tcPr>
            <w:tcW w:w="14388" w:type="dxa"/>
            <w:gridSpan w:val="19"/>
            <w:shd w:val="clear" w:color="auto" w:fill="auto"/>
            <w:hideMark/>
          </w:tcPr>
          <w:p w14:paraId="3D6DF990" w14:textId="77777777" w:rsidR="008E7483" w:rsidRPr="008E7483" w:rsidRDefault="008E7483" w:rsidP="008E7483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E7483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*. Correlation is significant at the 0.05 level (2-tailed).</w:t>
            </w:r>
          </w:p>
        </w:tc>
      </w:tr>
    </w:tbl>
    <w:p w14:paraId="672A7433" w14:textId="77777777" w:rsidR="00E04870" w:rsidRDefault="00E04870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E04870" w:rsidSect="00E04870">
          <w:pgSz w:w="16834" w:h="11909" w:orient="landscape" w:code="9"/>
          <w:pgMar w:top="2275" w:right="2275" w:bottom="1699" w:left="1699" w:header="720" w:footer="720" w:gutter="0"/>
          <w:cols w:space="720"/>
          <w:titlePg/>
          <w:docGrid w:linePitch="360"/>
        </w:sectPr>
      </w:pPr>
    </w:p>
    <w:p w14:paraId="38E9E3FE" w14:textId="589BAC36" w:rsidR="00A74D8F" w:rsidRDefault="00A74D8F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2E599F6" w14:textId="6C1C0C3D" w:rsidR="00A74D8F" w:rsidRDefault="00A74D8F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Lampiran 10 Hasil Uji Validitas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1)</w:t>
      </w:r>
    </w:p>
    <w:tbl>
      <w:tblPr>
        <w:tblW w:w="65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37"/>
        <w:gridCol w:w="1097"/>
        <w:gridCol w:w="660"/>
        <w:gridCol w:w="660"/>
        <w:gridCol w:w="660"/>
        <w:gridCol w:w="796"/>
        <w:gridCol w:w="720"/>
        <w:gridCol w:w="660"/>
        <w:gridCol w:w="781"/>
      </w:tblGrid>
      <w:tr w:rsidR="00A74D8F" w:rsidRPr="00A74D8F" w14:paraId="273978BD" w14:textId="77777777" w:rsidTr="003B7761">
        <w:trPr>
          <w:trHeight w:val="300"/>
        </w:trPr>
        <w:tc>
          <w:tcPr>
            <w:tcW w:w="6570" w:type="dxa"/>
            <w:gridSpan w:val="9"/>
            <w:shd w:val="clear" w:color="auto" w:fill="auto"/>
            <w:vAlign w:val="center"/>
            <w:hideMark/>
          </w:tcPr>
          <w:p w14:paraId="0BFDEB53" w14:textId="77777777" w:rsidR="00A74D8F" w:rsidRPr="00A74D8F" w:rsidRDefault="00A74D8F" w:rsidP="00A74D8F">
            <w:pPr>
              <w:spacing w:after="0" w:line="240" w:lineRule="auto"/>
              <w:jc w:val="center"/>
              <w:rPr>
                <w:rFonts w:ascii="Arial Bold" w:eastAsia="Times New Roman" w:hAnsi="Arial Bold" w:cs="Courier New"/>
                <w:b/>
                <w:bCs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 Bold" w:eastAsia="Times New Roman" w:hAnsi="Arial Bold" w:cs="Courier New"/>
                <w:b/>
                <w:bCs/>
                <w:color w:val="000000"/>
                <w:sz w:val="18"/>
                <w:szCs w:val="18"/>
                <w:lang w:bidi="ar-SA"/>
              </w:rPr>
              <w:t>Correlations</w:t>
            </w:r>
          </w:p>
        </w:tc>
      </w:tr>
      <w:tr w:rsidR="00D3400B" w:rsidRPr="00A74D8F" w14:paraId="6C184688" w14:textId="77777777" w:rsidTr="003B7761">
        <w:trPr>
          <w:trHeight w:val="480"/>
        </w:trPr>
        <w:tc>
          <w:tcPr>
            <w:tcW w:w="1634" w:type="dxa"/>
            <w:gridSpan w:val="2"/>
            <w:shd w:val="clear" w:color="auto" w:fill="auto"/>
            <w:vAlign w:val="bottom"/>
            <w:hideMark/>
          </w:tcPr>
          <w:p w14:paraId="62D9BD3B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563D60B7" w14:textId="77777777" w:rsidR="00A74D8F" w:rsidRPr="00A74D8F" w:rsidRDefault="00A74D8F" w:rsidP="00A74D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1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0BB435FC" w14:textId="77777777" w:rsidR="00A74D8F" w:rsidRPr="00A74D8F" w:rsidRDefault="00A74D8F" w:rsidP="00A74D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2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1B87AE6F" w14:textId="77777777" w:rsidR="00A74D8F" w:rsidRPr="00A74D8F" w:rsidRDefault="00A74D8F" w:rsidP="00A74D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3</w:t>
            </w:r>
          </w:p>
        </w:tc>
        <w:tc>
          <w:tcPr>
            <w:tcW w:w="796" w:type="dxa"/>
            <w:shd w:val="clear" w:color="auto" w:fill="auto"/>
            <w:vAlign w:val="bottom"/>
            <w:hideMark/>
          </w:tcPr>
          <w:p w14:paraId="3F3BA068" w14:textId="77777777" w:rsidR="00A74D8F" w:rsidRPr="00A74D8F" w:rsidRDefault="00A74D8F" w:rsidP="00A74D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4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6D858594" w14:textId="77777777" w:rsidR="00A74D8F" w:rsidRPr="00A74D8F" w:rsidRDefault="00A74D8F" w:rsidP="00A74D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5</w:t>
            </w:r>
          </w:p>
        </w:tc>
        <w:tc>
          <w:tcPr>
            <w:tcW w:w="659" w:type="dxa"/>
            <w:shd w:val="clear" w:color="auto" w:fill="auto"/>
            <w:vAlign w:val="bottom"/>
            <w:hideMark/>
          </w:tcPr>
          <w:p w14:paraId="366269C4" w14:textId="77777777" w:rsidR="00A74D8F" w:rsidRPr="00A74D8F" w:rsidRDefault="00A74D8F" w:rsidP="00A74D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6</w:t>
            </w:r>
          </w:p>
        </w:tc>
        <w:tc>
          <w:tcPr>
            <w:tcW w:w="781" w:type="dxa"/>
            <w:shd w:val="clear" w:color="auto" w:fill="auto"/>
            <w:vAlign w:val="bottom"/>
            <w:hideMark/>
          </w:tcPr>
          <w:p w14:paraId="7880465D" w14:textId="77777777" w:rsidR="00A74D8F" w:rsidRPr="00A74D8F" w:rsidRDefault="00A74D8F" w:rsidP="00A74D8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Total</w:t>
            </w:r>
          </w:p>
        </w:tc>
      </w:tr>
      <w:tr w:rsidR="00D3400B" w:rsidRPr="00A74D8F" w14:paraId="46101673" w14:textId="77777777" w:rsidTr="003B7761">
        <w:trPr>
          <w:trHeight w:val="468"/>
        </w:trPr>
        <w:tc>
          <w:tcPr>
            <w:tcW w:w="537" w:type="dxa"/>
            <w:vMerge w:val="restart"/>
            <w:shd w:val="clear" w:color="auto" w:fill="auto"/>
            <w:hideMark/>
          </w:tcPr>
          <w:p w14:paraId="7A56CD35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1</w:t>
            </w:r>
          </w:p>
        </w:tc>
        <w:tc>
          <w:tcPr>
            <w:tcW w:w="1097" w:type="dxa"/>
            <w:shd w:val="clear" w:color="auto" w:fill="auto"/>
            <w:hideMark/>
          </w:tcPr>
          <w:p w14:paraId="6F0B698E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3DD5DCE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E646CFE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16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DB63F3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03A3ED0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4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42C933D5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22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3BD649B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7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6D7F64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7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D3400B" w:rsidRPr="00A74D8F" w14:paraId="2E062531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723A2200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3B374D3E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539B0516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D1EF45B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89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7913F5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0A36F4CC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7959FEF0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0C962C4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82E948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D3400B" w:rsidRPr="00A74D8F" w14:paraId="10F554B9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3CCD8A5D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3441E927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F9A4F10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DD8071B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3957F0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3937492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18FDF83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22845C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E09971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D3400B" w:rsidRPr="00A74D8F" w14:paraId="74F1AB98" w14:textId="77777777" w:rsidTr="003B7761">
        <w:trPr>
          <w:trHeight w:val="456"/>
        </w:trPr>
        <w:tc>
          <w:tcPr>
            <w:tcW w:w="537" w:type="dxa"/>
            <w:vMerge w:val="restart"/>
            <w:shd w:val="clear" w:color="auto" w:fill="auto"/>
            <w:hideMark/>
          </w:tcPr>
          <w:p w14:paraId="2EC0061D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2</w:t>
            </w:r>
          </w:p>
        </w:tc>
        <w:tc>
          <w:tcPr>
            <w:tcW w:w="1097" w:type="dxa"/>
            <w:shd w:val="clear" w:color="auto" w:fill="auto"/>
            <w:hideMark/>
          </w:tcPr>
          <w:p w14:paraId="17B75643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F750601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16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774410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1EED240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5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0204CA1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87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0CC9192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49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19D7271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63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E029A9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22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D3400B" w:rsidRPr="00A74D8F" w14:paraId="2B9E7BF0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7650DDE0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75CDDBA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0B2EC1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89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4B17AE5B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688B2E5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2543F33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25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3AD6D17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9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5E2E6A17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48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5A8E67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D3400B" w:rsidRPr="00A74D8F" w14:paraId="151BF8BF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7A0560B4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3B5BD446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CEB571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B783EF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F14FD2C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734160A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2E26583D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1013E70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692498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D3400B" w:rsidRPr="00A74D8F" w14:paraId="4B3A84F9" w14:textId="77777777" w:rsidTr="003B7761">
        <w:trPr>
          <w:trHeight w:val="456"/>
        </w:trPr>
        <w:tc>
          <w:tcPr>
            <w:tcW w:w="537" w:type="dxa"/>
            <w:vMerge w:val="restart"/>
            <w:shd w:val="clear" w:color="auto" w:fill="auto"/>
            <w:hideMark/>
          </w:tcPr>
          <w:p w14:paraId="6D22610B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3</w:t>
            </w:r>
          </w:p>
        </w:tc>
        <w:tc>
          <w:tcPr>
            <w:tcW w:w="1097" w:type="dxa"/>
            <w:shd w:val="clear" w:color="auto" w:fill="auto"/>
            <w:hideMark/>
          </w:tcPr>
          <w:p w14:paraId="5AF1E2E6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C9A6DCB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B72CF3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5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E84ACAE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62E1430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61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76D68AF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1F9DEA8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0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83A9A3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55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D3400B" w:rsidRPr="00A74D8F" w14:paraId="248681D8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1F0C1442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2D71EC9D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68F0533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7C737E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70B8E34C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7FF4CBE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6D3F28F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2B139A05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A08894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D3400B" w:rsidRPr="00A74D8F" w14:paraId="1B7D904C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572FFF47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67612F64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663FF0D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53C428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3D126B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49C6DCA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6D0B9F8C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71F4B67E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5409EAB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D3400B" w:rsidRPr="00A74D8F" w14:paraId="7F733396" w14:textId="77777777" w:rsidTr="003B7761">
        <w:trPr>
          <w:trHeight w:val="456"/>
        </w:trPr>
        <w:tc>
          <w:tcPr>
            <w:tcW w:w="537" w:type="dxa"/>
            <w:vMerge w:val="restart"/>
            <w:shd w:val="clear" w:color="auto" w:fill="auto"/>
            <w:hideMark/>
          </w:tcPr>
          <w:p w14:paraId="3B158116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4</w:t>
            </w:r>
          </w:p>
        </w:tc>
        <w:tc>
          <w:tcPr>
            <w:tcW w:w="1097" w:type="dxa"/>
            <w:shd w:val="clear" w:color="auto" w:fill="auto"/>
            <w:hideMark/>
          </w:tcPr>
          <w:p w14:paraId="4305FBCA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7994335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4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DB4256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87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30B3EB3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61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11713CE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403A6F11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7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1CC3B067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90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A530F00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38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D3400B" w:rsidRPr="00A74D8F" w14:paraId="55DF21AE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018EF15D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63CE379A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937FF5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44B7D3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25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F1004F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96" w:type="dxa"/>
            <w:shd w:val="clear" w:color="auto" w:fill="auto"/>
            <w:vAlign w:val="center"/>
            <w:hideMark/>
          </w:tcPr>
          <w:p w14:paraId="749C65E7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2EFE42C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B53DF6B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6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BAF0F00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D3400B" w:rsidRPr="00A74D8F" w14:paraId="73594D67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6C1BF044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6DD5BAA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5123F1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80AD68E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2D5DBD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515F307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4BD397B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0F6FB700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BCC2FF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D3400B" w:rsidRPr="00A74D8F" w14:paraId="22558955" w14:textId="77777777" w:rsidTr="003B7761">
        <w:trPr>
          <w:trHeight w:val="456"/>
        </w:trPr>
        <w:tc>
          <w:tcPr>
            <w:tcW w:w="537" w:type="dxa"/>
            <w:vMerge w:val="restart"/>
            <w:shd w:val="clear" w:color="auto" w:fill="auto"/>
            <w:hideMark/>
          </w:tcPr>
          <w:p w14:paraId="43FB627A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5</w:t>
            </w:r>
          </w:p>
        </w:tc>
        <w:tc>
          <w:tcPr>
            <w:tcW w:w="1097" w:type="dxa"/>
            <w:shd w:val="clear" w:color="auto" w:fill="auto"/>
            <w:hideMark/>
          </w:tcPr>
          <w:p w14:paraId="1DFDB81E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98D098D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22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2B437F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49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6D40573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8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3EE1FD3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7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7EBD261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396B0FC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9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5B4933D0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70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D3400B" w:rsidRPr="00A74D8F" w14:paraId="66DB8C67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46824264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E39DF3B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D35994C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2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C46E1A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9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64BDD31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5771A80C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3E48A8F4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0486754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54D059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D3400B" w:rsidRPr="00A74D8F" w14:paraId="4A99B46B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0FA62782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744662C4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B47F06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1DEEC0D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0126487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5CA72C30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1457208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D87C28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C3E3C3D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D3400B" w:rsidRPr="00A74D8F" w14:paraId="46B3E303" w14:textId="77777777" w:rsidTr="003B7761">
        <w:trPr>
          <w:trHeight w:val="456"/>
        </w:trPr>
        <w:tc>
          <w:tcPr>
            <w:tcW w:w="537" w:type="dxa"/>
            <w:vMerge w:val="restart"/>
            <w:shd w:val="clear" w:color="auto" w:fill="auto"/>
            <w:hideMark/>
          </w:tcPr>
          <w:p w14:paraId="05AB58EC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6</w:t>
            </w:r>
          </w:p>
        </w:tc>
        <w:tc>
          <w:tcPr>
            <w:tcW w:w="1097" w:type="dxa"/>
            <w:shd w:val="clear" w:color="auto" w:fill="auto"/>
            <w:hideMark/>
          </w:tcPr>
          <w:p w14:paraId="197F065E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923F33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7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335EE6E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63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708B1F3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0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639F95C3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90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7C41358C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96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CB048A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1DFEDD5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79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D3400B" w:rsidRPr="00A74D8F" w14:paraId="1E02B360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7E18D3BC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97FD7D9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8885FB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2CDF9E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48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2F8F2C1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4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138595C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6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06D0D97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59" w:type="dxa"/>
            <w:shd w:val="clear" w:color="auto" w:fill="auto"/>
            <w:vAlign w:val="center"/>
            <w:hideMark/>
          </w:tcPr>
          <w:p w14:paraId="1532F3E9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5EC3F10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D3400B" w:rsidRPr="00A74D8F" w14:paraId="54A58F47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68A819D4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3F3BD73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8B799AE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68F64D5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61BF0D5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38F2F0B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5B09BEC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1FE89C6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9C4F987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D3400B" w:rsidRPr="00A74D8F" w14:paraId="741B13E5" w14:textId="77777777" w:rsidTr="003B7761">
        <w:trPr>
          <w:trHeight w:val="456"/>
        </w:trPr>
        <w:tc>
          <w:tcPr>
            <w:tcW w:w="537" w:type="dxa"/>
            <w:vMerge w:val="restart"/>
            <w:shd w:val="clear" w:color="auto" w:fill="auto"/>
            <w:hideMark/>
          </w:tcPr>
          <w:p w14:paraId="6E766B76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07</w:t>
            </w:r>
          </w:p>
        </w:tc>
        <w:tc>
          <w:tcPr>
            <w:tcW w:w="1097" w:type="dxa"/>
            <w:shd w:val="clear" w:color="auto" w:fill="auto"/>
            <w:hideMark/>
          </w:tcPr>
          <w:p w14:paraId="50057172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BDE0BA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7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07340A6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22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083CE63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55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4B917AA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38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271AB4C7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70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46960FE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79</w:t>
            </w: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5ED1A6A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</w:tr>
      <w:tr w:rsidR="00D3400B" w:rsidRPr="00A74D8F" w14:paraId="04738195" w14:textId="77777777" w:rsidTr="003B7761">
        <w:trPr>
          <w:trHeight w:val="456"/>
        </w:trPr>
        <w:tc>
          <w:tcPr>
            <w:tcW w:w="537" w:type="dxa"/>
            <w:vMerge/>
            <w:vAlign w:val="center"/>
            <w:hideMark/>
          </w:tcPr>
          <w:p w14:paraId="4DD72BA8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2B2A26C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A0DF3A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44864FE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85747A2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6763BFEE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78C7027F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05B7B7B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81" w:type="dxa"/>
            <w:shd w:val="clear" w:color="auto" w:fill="auto"/>
            <w:vAlign w:val="center"/>
            <w:hideMark/>
          </w:tcPr>
          <w:p w14:paraId="740F27B7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</w:tr>
      <w:tr w:rsidR="00D3400B" w:rsidRPr="00A74D8F" w14:paraId="5AA31819" w14:textId="77777777" w:rsidTr="003B7761">
        <w:trPr>
          <w:trHeight w:val="468"/>
        </w:trPr>
        <w:tc>
          <w:tcPr>
            <w:tcW w:w="537" w:type="dxa"/>
            <w:vMerge/>
            <w:vAlign w:val="center"/>
            <w:hideMark/>
          </w:tcPr>
          <w:p w14:paraId="5E3EEC65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2EFFD288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73C7E34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6C25FB7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9DECC9D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96" w:type="dxa"/>
            <w:shd w:val="clear" w:color="auto" w:fill="auto"/>
            <w:noWrap/>
            <w:vAlign w:val="center"/>
            <w:hideMark/>
          </w:tcPr>
          <w:p w14:paraId="735C9AC5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42AA5B99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1C88C2F1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5AB6088" w14:textId="77777777" w:rsidR="00A74D8F" w:rsidRPr="00A74D8F" w:rsidRDefault="00A74D8F" w:rsidP="00A74D8F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A74D8F" w:rsidRPr="00A74D8F" w14:paraId="627614EE" w14:textId="77777777" w:rsidTr="003B7761">
        <w:trPr>
          <w:trHeight w:val="468"/>
        </w:trPr>
        <w:tc>
          <w:tcPr>
            <w:tcW w:w="6570" w:type="dxa"/>
            <w:gridSpan w:val="9"/>
            <w:shd w:val="clear" w:color="auto" w:fill="auto"/>
            <w:hideMark/>
          </w:tcPr>
          <w:p w14:paraId="3DE056FE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**. Correlation is significant at the 0.01 level (2-tailed).</w:t>
            </w:r>
          </w:p>
        </w:tc>
      </w:tr>
      <w:tr w:rsidR="00A74D8F" w:rsidRPr="00A74D8F" w14:paraId="187090A3" w14:textId="77777777" w:rsidTr="003B7761">
        <w:trPr>
          <w:trHeight w:val="456"/>
        </w:trPr>
        <w:tc>
          <w:tcPr>
            <w:tcW w:w="6570" w:type="dxa"/>
            <w:gridSpan w:val="9"/>
            <w:shd w:val="clear" w:color="auto" w:fill="auto"/>
            <w:hideMark/>
          </w:tcPr>
          <w:p w14:paraId="670DD350" w14:textId="77777777" w:rsidR="00A74D8F" w:rsidRPr="00A74D8F" w:rsidRDefault="00A74D8F" w:rsidP="00A74D8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A74D8F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*. Correlation is significant at the 0.05 level (2-tailed).</w:t>
            </w:r>
          </w:p>
        </w:tc>
      </w:tr>
    </w:tbl>
    <w:p w14:paraId="6089829B" w14:textId="16644BC1" w:rsidR="00D97BF8" w:rsidRDefault="00D97BF8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711365C" w14:textId="482A9BA4" w:rsidR="000924F0" w:rsidRDefault="00D97BF8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1 Hasil Uji Validitas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2)</w:t>
      </w:r>
    </w:p>
    <w:tbl>
      <w:tblPr>
        <w:tblW w:w="10142" w:type="dxa"/>
        <w:tblInd w:w="-1405" w:type="dxa"/>
        <w:tblLook w:val="04A0" w:firstRow="1" w:lastRow="0" w:firstColumn="1" w:lastColumn="0" w:noHBand="0" w:noVBand="1"/>
      </w:tblPr>
      <w:tblGrid>
        <w:gridCol w:w="637"/>
        <w:gridCol w:w="1097"/>
        <w:gridCol w:w="660"/>
        <w:gridCol w:w="660"/>
        <w:gridCol w:w="760"/>
        <w:gridCol w:w="660"/>
        <w:gridCol w:w="660"/>
        <w:gridCol w:w="760"/>
        <w:gridCol w:w="767"/>
        <w:gridCol w:w="720"/>
        <w:gridCol w:w="760"/>
        <w:gridCol w:w="681"/>
        <w:gridCol w:w="660"/>
        <w:gridCol w:w="660"/>
      </w:tblGrid>
      <w:tr w:rsidR="000924F0" w:rsidRPr="00D97BF8" w14:paraId="66D9B2DB" w14:textId="77777777" w:rsidTr="000A0A34">
        <w:trPr>
          <w:trHeight w:val="480"/>
        </w:trPr>
        <w:tc>
          <w:tcPr>
            <w:tcW w:w="1734" w:type="dxa"/>
            <w:gridSpan w:val="2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28F26BE4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7721E4A3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1</w:t>
            </w:r>
          </w:p>
        </w:tc>
        <w:tc>
          <w:tcPr>
            <w:tcW w:w="6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6A4D471C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2</w:t>
            </w:r>
          </w:p>
        </w:tc>
        <w:tc>
          <w:tcPr>
            <w:tcW w:w="7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31ADEDCA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3</w:t>
            </w:r>
          </w:p>
        </w:tc>
        <w:tc>
          <w:tcPr>
            <w:tcW w:w="6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78883872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4</w:t>
            </w:r>
          </w:p>
        </w:tc>
        <w:tc>
          <w:tcPr>
            <w:tcW w:w="6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1CEA53FE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5</w:t>
            </w:r>
          </w:p>
        </w:tc>
        <w:tc>
          <w:tcPr>
            <w:tcW w:w="7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64A5045F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6</w:t>
            </w:r>
          </w:p>
        </w:tc>
        <w:tc>
          <w:tcPr>
            <w:tcW w:w="767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29A5AD32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7</w:t>
            </w:r>
          </w:p>
        </w:tc>
        <w:tc>
          <w:tcPr>
            <w:tcW w:w="72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53F2143B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8</w:t>
            </w:r>
          </w:p>
        </w:tc>
        <w:tc>
          <w:tcPr>
            <w:tcW w:w="7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08FEF6B3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9</w:t>
            </w:r>
          </w:p>
        </w:tc>
        <w:tc>
          <w:tcPr>
            <w:tcW w:w="681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384AEDA5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10</w:t>
            </w:r>
          </w:p>
        </w:tc>
        <w:tc>
          <w:tcPr>
            <w:tcW w:w="6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 w14:paraId="2D8BAAC2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11</w:t>
            </w:r>
          </w:p>
        </w:tc>
        <w:tc>
          <w:tcPr>
            <w:tcW w:w="660" w:type="dxa"/>
            <w:tcBorders>
              <w:top w:val="single" w:sz="12" w:space="0" w:color="000000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bottom"/>
            <w:hideMark/>
          </w:tcPr>
          <w:p w14:paraId="6222A9D1" w14:textId="77777777" w:rsidR="00D97BF8" w:rsidRPr="00D97BF8" w:rsidRDefault="00D97BF8" w:rsidP="00D97BF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Total</w:t>
            </w:r>
          </w:p>
        </w:tc>
      </w:tr>
      <w:tr w:rsidR="000A0A34" w:rsidRPr="00D97BF8" w14:paraId="1395E239" w14:textId="77777777" w:rsidTr="000A0A34">
        <w:trPr>
          <w:trHeight w:val="468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8AF6608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BEA1F05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FB4BBB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391239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84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20FD4E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466F1A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2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51E18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1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C449DB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F62D0B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ECE90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3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B4530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BE2618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68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6C4490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332EC0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74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150144EB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78146D16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42A9D0A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7B6E45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E62F4F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55C57E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2A5579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C1F174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FCDA2B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EE813B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849D13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2EAF9C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B7D0AE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7172D7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F36D11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0A0A34" w:rsidRPr="00D97BF8" w14:paraId="0F6DA857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6CBD96C1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404D4A79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02ECE3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EA9C7A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25E44F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587862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B324D4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CB5EB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BFDFFC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A4A58F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1432C1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8FEF84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88661D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663D84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71E02815" w14:textId="77777777" w:rsidTr="000A0A34">
        <w:trPr>
          <w:trHeight w:val="456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CDFC514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F98884D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9B1CB8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84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4D93CC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FC7BA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D1F75D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4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AF9060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E6958F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7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A85EEF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F2C61C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AFDB0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7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973275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35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1B8EF2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6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EBA732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7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29D4F6D7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3F6E9F12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11D94FAE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D28D6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0872499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B93D14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0D1815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8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05CB98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045794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8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4A9CD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D6ED9D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A8C84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8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6173EB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CD581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4B9E00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0A0A34" w:rsidRPr="00D97BF8" w14:paraId="082300D2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6A0E5EB5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44544655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01AF90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5D06CB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E6928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390F34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AD2C72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32E4E5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28094D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9DB7E5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48973F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833A23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FE270F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D13B56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65C24498" w14:textId="77777777" w:rsidTr="000A0A34">
        <w:trPr>
          <w:trHeight w:val="456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1E327F2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3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42803679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BB6855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263C1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9DBFDE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A8153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43468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DF4CD6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7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378E30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A9572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61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E808EE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F77FA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0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5E8D89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20C94E0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3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0923C3F9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68CE58F4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4F376B65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1FEAF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F85E77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F0C8822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ECF4F0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2178EB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CBE8A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7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5A8985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E94DB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4577F4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BBBD01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F2AECC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CC97F4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0A0A34" w:rsidRPr="00D97BF8" w14:paraId="301891BC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3C21D58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7909DDCE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A8F1D6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F67ABB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34821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470C0E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4A4DEA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FF191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717DF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8F9351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B7638C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6BFA9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679285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210DF91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1992B2C9" w14:textId="77777777" w:rsidTr="000A0A34">
        <w:trPr>
          <w:trHeight w:val="456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99BB89B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4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605EDF3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863C5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2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4C6F21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420D3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401949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BADC20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05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3F8DB8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D0AE69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63C33A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E97360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9FFD37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1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60C69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9B03FF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96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0E39297C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2BE18A82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068B6DA1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DF9692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44377F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B5F5D6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48E5A15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422BD8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3CDE57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CE8149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E69C38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A7F35D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D412F2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8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8B9DD6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D6F9F2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</w:tr>
      <w:tr w:rsidR="000A0A34" w:rsidRPr="00D97BF8" w14:paraId="1E4DE754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41F921C2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0D90F3A9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CE0484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3409F6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12F4E2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ED679B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509821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D0367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C6877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946B87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91F92D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B50DAE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EAD4D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6F41EC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6959C924" w14:textId="77777777" w:rsidTr="000A0A34">
        <w:trPr>
          <w:trHeight w:val="456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DB040FB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5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DB9B140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D1DCC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1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910D50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5C85F1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1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2F55D2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05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A04ADC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8AFBF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38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EF007D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1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968D0C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51DC1F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38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1A848D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6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FEA3C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4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6DE4DC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58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5B755E21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348656B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0B9DF96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5C331F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4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C5FCA1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1D8782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887033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E93C0B6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554BB2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E9D2B2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E8E2CE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F5E2FD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B5DA68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2CAE3C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C906B6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0A0A34" w:rsidRPr="00D97BF8" w14:paraId="74071730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40A900A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2E8B4A15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0A5D6A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5299CE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8749BD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C8B45B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5FF848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68C2EA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AE6569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194D93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65DDE3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A227F2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875DF1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CFBD42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0D14DDE7" w14:textId="77777777" w:rsidTr="000A0A34">
        <w:trPr>
          <w:trHeight w:val="456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F1174A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6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6BB56AB5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9CB908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17343F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7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E02F67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2B5A1E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D11C19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38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D3D669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794D44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3A01DC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0A241E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BC78EE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6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1C1955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4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3A8B4CF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1A898591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74919A8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10E2A61C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20B2AF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17BC7F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4B3ACE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BFC965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41FAC6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E265C89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0B8E18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FB148F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F482F4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F4A759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8DB73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8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5BA638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0A0A34" w:rsidRPr="00D97BF8" w14:paraId="4E6D58F5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28D5DCC0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2F8279C2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B85D04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7952F7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14A5D4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E9CC2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049E01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D25B53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AA6761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F0D528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D230C4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49A214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FCABA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3527C0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355C367C" w14:textId="77777777" w:rsidTr="000A0A34">
        <w:trPr>
          <w:trHeight w:val="456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3FA9A3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7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4FFB7A23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D896D1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2B56D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5B01CA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47E74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180092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7ECC54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7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59555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B2CB47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61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D131D0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4C93E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0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1D36F1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758D12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3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56AC2669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2DA2F5CF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FBCD9F8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B02DBC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7B6559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FE0B5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50717F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2F8AD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EE3CB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7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C9BED74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4F1651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BBFF70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E75837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D40581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8808CF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0A0A34" w:rsidRPr="00D97BF8" w14:paraId="4680296B" w14:textId="77777777" w:rsidTr="000A0A34">
        <w:trPr>
          <w:trHeight w:val="468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254A65B5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322CA93F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6659D3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34D443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63DACF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722780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063394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999FE9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3C8A28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0EE0D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D477D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E07385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0A5B3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65B455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0915BBB0" w14:textId="77777777" w:rsidTr="000A0A34">
        <w:trPr>
          <w:trHeight w:val="468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DC1CFA7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4F481514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B5D912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3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9787A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33BC16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61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7734A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6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2BD94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B3ABD1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48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77464A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61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466A4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369140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48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132BE7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4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2C0C3B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83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82185C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6749E504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21CDF3FE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5161712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B80142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B91C8C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2CF4A9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56D385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5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A17C90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D8921A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6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0DD28B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F70940E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ECBC2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6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FBAAB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1D11A4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DEAE46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0A0A34" w:rsidRPr="00D97BF8" w14:paraId="2DADCC74" w14:textId="77777777" w:rsidTr="000A0A34">
        <w:trPr>
          <w:trHeight w:val="468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18E3A5F1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7061E012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5DE045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159ED9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1FCFEF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CF2C2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3DD411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A15D08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1ED194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FF014B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857420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8C5A4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6F88D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EE18B6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666855F5" w14:textId="77777777" w:rsidTr="000A0A34">
        <w:trPr>
          <w:trHeight w:val="468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F89567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09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2C78C71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63AA4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688873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7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EB7200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25422A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0C23B6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38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6DDD5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.00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FD16DA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067B29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53A794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F4ABA4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6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0DA40A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4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3FEF9D0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31B4E8D2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4BB6833A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33D51F23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2185E1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BDEE3D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0D855A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5A9C4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D29CA2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73DE24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0.00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1EDE5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745797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F50ADDC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52A812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AAA744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8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783C05B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0A0A34" w:rsidRPr="00D97BF8" w14:paraId="612DE83A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04548CF2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3AAFCC6C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542210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4F9E28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17559B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DFEE20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31CA4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F2A1EA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DE68EC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0FF9B1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8EEA44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21955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16BA22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39392AD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29B33EB2" w14:textId="77777777" w:rsidTr="000A0A34">
        <w:trPr>
          <w:trHeight w:val="456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932DCA7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1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6F47B580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D0AF09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968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7BD1C9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35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FE7BC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0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9DEB67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1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009D54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44808E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6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A89F59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0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99F3E6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4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D29D73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6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9319AF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F11DA1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62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0AE90D6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6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2DD657BD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5C790130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292F7611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D125A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E9EF38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2F0624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AF7CD8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8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F95B98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DFB03B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1CBADD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DD83FD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C14BEF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2EEF09C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391533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1931FD7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0A0A34" w:rsidRPr="00D97BF8" w14:paraId="7F4EAECD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12F0B166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36D25153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D86AAA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24CB54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3D3805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EF8D1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805162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630C69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83F6DA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45DFDE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4E1574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3DE6E5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73C3C9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CECB0F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708E9D3A" w14:textId="77777777" w:rsidTr="000A0A34">
        <w:trPr>
          <w:trHeight w:val="456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894E6F6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21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536D21D7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B810F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51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C6FC818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6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5C1DE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3F50BC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AD2973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C00918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46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DB620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5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4D522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83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C56972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46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0F1E1A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62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A6B854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69E425E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3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0A0A34" w:rsidRPr="00D97BF8" w14:paraId="41753DA1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2A32AE83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755D958D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23F4AB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123331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E6AD70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3C94A2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2F26D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F2E4E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89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44F625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1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CA3BD0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098DD8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89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378B38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88D2B0D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AB94AB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</w:tr>
      <w:tr w:rsidR="000A0A34" w:rsidRPr="00D97BF8" w14:paraId="241EB4C5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4" w:space="0" w:color="000000"/>
              <w:right w:val="nil"/>
            </w:tcBorders>
            <w:vAlign w:val="center"/>
            <w:hideMark/>
          </w:tcPr>
          <w:p w14:paraId="49CA24D3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hideMark/>
          </w:tcPr>
          <w:p w14:paraId="6AF39C99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ECB93A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EBD06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BA5A58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CCBFDC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8D425B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DB8D16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470F8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F2C5C9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3E96B9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CD266E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EC2E2A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457E94C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0A0A34" w:rsidRPr="00D97BF8" w14:paraId="5DE2B8D1" w14:textId="77777777" w:rsidTr="000A0A34">
        <w:trPr>
          <w:trHeight w:val="456"/>
        </w:trPr>
        <w:tc>
          <w:tcPr>
            <w:tcW w:w="637" w:type="dxa"/>
            <w:vMerge w:val="restart"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shd w:val="clear" w:color="auto" w:fill="auto"/>
            <w:hideMark/>
          </w:tcPr>
          <w:p w14:paraId="4909A390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Total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11D4956B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374F600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74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90E267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7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EE622C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3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DD1290D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96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C209BC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58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A04389F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EFCE8C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3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7A086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FA164E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7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DA8098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69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282F25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30</w:t>
            </w: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34989D9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</w:tr>
      <w:tr w:rsidR="000A0A34" w:rsidRPr="00D97BF8" w14:paraId="4AA93F04" w14:textId="77777777" w:rsidTr="000A0A34">
        <w:trPr>
          <w:trHeight w:val="456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vAlign w:val="center"/>
            <w:hideMark/>
          </w:tcPr>
          <w:p w14:paraId="5DD919A4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hideMark/>
          </w:tcPr>
          <w:p w14:paraId="6CB9A21C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88CFDD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3F2E9B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FCC554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42B1C0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DF23B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690D8C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7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39A24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A145A4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9D87517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010D3A3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093FDB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287925BB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</w:tr>
      <w:tr w:rsidR="000A0A34" w:rsidRPr="00D97BF8" w14:paraId="1008B107" w14:textId="77777777" w:rsidTr="000A0A34">
        <w:trPr>
          <w:trHeight w:val="468"/>
        </w:trPr>
        <w:tc>
          <w:tcPr>
            <w:tcW w:w="637" w:type="dxa"/>
            <w:vMerge/>
            <w:tcBorders>
              <w:top w:val="nil"/>
              <w:left w:val="single" w:sz="12" w:space="0" w:color="000000"/>
              <w:bottom w:val="single" w:sz="12" w:space="0" w:color="000000"/>
              <w:right w:val="nil"/>
            </w:tcBorders>
            <w:vAlign w:val="center"/>
            <w:hideMark/>
          </w:tcPr>
          <w:p w14:paraId="59E34C40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hideMark/>
          </w:tcPr>
          <w:p w14:paraId="7FF11E3E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0223F6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CE787F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958135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2EB50DE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8A212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269A1A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7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1F2B57B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72907F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22CE12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E484561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12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59A86F6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12" w:space="0" w:color="000000"/>
              <w:right w:val="single" w:sz="12" w:space="0" w:color="000000"/>
            </w:tcBorders>
            <w:shd w:val="clear" w:color="auto" w:fill="auto"/>
            <w:noWrap/>
            <w:vAlign w:val="center"/>
            <w:hideMark/>
          </w:tcPr>
          <w:p w14:paraId="54385459" w14:textId="77777777" w:rsidR="00D97BF8" w:rsidRPr="00D97BF8" w:rsidRDefault="00D97BF8" w:rsidP="00D97BF8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D97BF8" w:rsidRPr="00D97BF8" w14:paraId="0AF52004" w14:textId="77777777" w:rsidTr="000A0A34">
        <w:trPr>
          <w:trHeight w:val="468"/>
        </w:trPr>
        <w:tc>
          <w:tcPr>
            <w:tcW w:w="1014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7C1317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**. Correlation is significant at the 0.01 level (2-tailed).</w:t>
            </w:r>
          </w:p>
        </w:tc>
      </w:tr>
      <w:tr w:rsidR="00D97BF8" w:rsidRPr="00D97BF8" w14:paraId="5D09C51F" w14:textId="77777777" w:rsidTr="000A0A34">
        <w:trPr>
          <w:trHeight w:val="276"/>
        </w:trPr>
        <w:tc>
          <w:tcPr>
            <w:tcW w:w="10142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D9F7F1" w14:textId="77777777" w:rsidR="00D97BF8" w:rsidRPr="00D97BF8" w:rsidRDefault="00D97BF8" w:rsidP="00D97BF8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D97BF8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*. Correlation is significant at the 0.05 level (2-tailed).</w:t>
            </w:r>
          </w:p>
        </w:tc>
      </w:tr>
    </w:tbl>
    <w:p w14:paraId="6C17E3CB" w14:textId="25A1AEC8" w:rsidR="00D97BF8" w:rsidRDefault="00D97BF8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6BAFE15" w14:textId="0EB233CA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5797CC9" w14:textId="00B511E6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D7C6717" w14:textId="688BC295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4B4C2A4" w14:textId="359BF8BA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BA1C7AB" w14:textId="4875CBA1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A11B787" w14:textId="44BAA04B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6A42673" w14:textId="2263F560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FC9376B" w14:textId="155FF205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CD45DE5" w14:textId="1A22D6E3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59A7AE3" w14:textId="526927B0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72460E2" w14:textId="39A57EB1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F6E87A5" w14:textId="432D3635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A1C1E1F" w14:textId="7FF86962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7EFD6D3" w14:textId="77777777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0466016" w14:textId="2BA25169" w:rsidR="000A0A34" w:rsidRDefault="000A0A3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2 Hasil Uji Validitas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araterist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3)</w:t>
      </w:r>
    </w:p>
    <w:tbl>
      <w:tblPr>
        <w:tblW w:w="7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37"/>
        <w:gridCol w:w="1097"/>
        <w:gridCol w:w="660"/>
        <w:gridCol w:w="660"/>
        <w:gridCol w:w="660"/>
        <w:gridCol w:w="660"/>
        <w:gridCol w:w="666"/>
        <w:gridCol w:w="810"/>
        <w:gridCol w:w="660"/>
        <w:gridCol w:w="660"/>
      </w:tblGrid>
      <w:tr w:rsidR="00817D91" w:rsidRPr="00817D91" w14:paraId="01F215A3" w14:textId="77777777" w:rsidTr="003B7761">
        <w:trPr>
          <w:trHeight w:val="300"/>
        </w:trPr>
        <w:tc>
          <w:tcPr>
            <w:tcW w:w="7110" w:type="dxa"/>
            <w:gridSpan w:val="10"/>
            <w:shd w:val="clear" w:color="auto" w:fill="auto"/>
            <w:vAlign w:val="center"/>
            <w:hideMark/>
          </w:tcPr>
          <w:p w14:paraId="00095AEE" w14:textId="77777777" w:rsidR="00817D91" w:rsidRPr="00817D91" w:rsidRDefault="00817D91" w:rsidP="00817D91">
            <w:pPr>
              <w:spacing w:after="0" w:line="240" w:lineRule="auto"/>
              <w:jc w:val="center"/>
              <w:rPr>
                <w:rFonts w:ascii="Arial Bold" w:eastAsia="Times New Roman" w:hAnsi="Arial Bold" w:cs="Courier New"/>
                <w:b/>
                <w:bCs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 Bold" w:eastAsia="Times New Roman" w:hAnsi="Arial Bold" w:cs="Courier New"/>
                <w:b/>
                <w:bCs/>
                <w:color w:val="000000"/>
                <w:sz w:val="18"/>
                <w:szCs w:val="18"/>
                <w:lang w:bidi="ar-SA"/>
              </w:rPr>
              <w:t>Correlations</w:t>
            </w:r>
          </w:p>
        </w:tc>
      </w:tr>
      <w:tr w:rsidR="00817D91" w:rsidRPr="00817D91" w14:paraId="2B7307ED" w14:textId="77777777" w:rsidTr="003B7761">
        <w:trPr>
          <w:trHeight w:val="480"/>
        </w:trPr>
        <w:tc>
          <w:tcPr>
            <w:tcW w:w="1734" w:type="dxa"/>
            <w:gridSpan w:val="2"/>
            <w:shd w:val="clear" w:color="auto" w:fill="auto"/>
            <w:vAlign w:val="bottom"/>
            <w:hideMark/>
          </w:tcPr>
          <w:p w14:paraId="3F34B208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639EBDA8" w14:textId="77777777" w:rsidR="00817D91" w:rsidRPr="00817D91" w:rsidRDefault="00817D91" w:rsidP="00817D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1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5BDEBB1C" w14:textId="77777777" w:rsidR="00817D91" w:rsidRPr="00817D91" w:rsidRDefault="00817D91" w:rsidP="00817D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2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0ABCFC4A" w14:textId="77777777" w:rsidR="00817D91" w:rsidRPr="00817D91" w:rsidRDefault="00817D91" w:rsidP="00817D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3</w:t>
            </w:r>
          </w:p>
        </w:tc>
        <w:tc>
          <w:tcPr>
            <w:tcW w:w="660" w:type="dxa"/>
            <w:shd w:val="clear" w:color="auto" w:fill="auto"/>
            <w:vAlign w:val="bottom"/>
            <w:hideMark/>
          </w:tcPr>
          <w:p w14:paraId="0F275191" w14:textId="77777777" w:rsidR="00817D91" w:rsidRPr="00817D91" w:rsidRDefault="00817D91" w:rsidP="00817D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4</w:t>
            </w:r>
          </w:p>
        </w:tc>
        <w:tc>
          <w:tcPr>
            <w:tcW w:w="666" w:type="dxa"/>
            <w:shd w:val="clear" w:color="auto" w:fill="auto"/>
            <w:vAlign w:val="bottom"/>
            <w:hideMark/>
          </w:tcPr>
          <w:p w14:paraId="7270E15E" w14:textId="77777777" w:rsidR="00817D91" w:rsidRPr="00817D91" w:rsidRDefault="00817D91" w:rsidP="00817D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5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6F82CE1A" w14:textId="77777777" w:rsidR="00817D91" w:rsidRPr="00817D91" w:rsidRDefault="00817D91" w:rsidP="00817D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6</w:t>
            </w:r>
          </w:p>
        </w:tc>
        <w:tc>
          <w:tcPr>
            <w:tcW w:w="659" w:type="dxa"/>
            <w:shd w:val="clear" w:color="auto" w:fill="auto"/>
            <w:vAlign w:val="bottom"/>
            <w:hideMark/>
          </w:tcPr>
          <w:p w14:paraId="0829BE80" w14:textId="77777777" w:rsidR="00817D91" w:rsidRPr="00817D91" w:rsidRDefault="00817D91" w:rsidP="00817D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7</w:t>
            </w:r>
          </w:p>
        </w:tc>
        <w:tc>
          <w:tcPr>
            <w:tcW w:w="601" w:type="dxa"/>
            <w:shd w:val="clear" w:color="auto" w:fill="auto"/>
            <w:vAlign w:val="bottom"/>
            <w:hideMark/>
          </w:tcPr>
          <w:p w14:paraId="447DDC23" w14:textId="77777777" w:rsidR="00817D91" w:rsidRPr="00817D91" w:rsidRDefault="00817D91" w:rsidP="00817D9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Total</w:t>
            </w:r>
          </w:p>
        </w:tc>
      </w:tr>
      <w:tr w:rsidR="00817D91" w:rsidRPr="00817D91" w14:paraId="2DA5E97D" w14:textId="77777777" w:rsidTr="003B7761">
        <w:trPr>
          <w:trHeight w:val="468"/>
        </w:trPr>
        <w:tc>
          <w:tcPr>
            <w:tcW w:w="637" w:type="dxa"/>
            <w:vMerge w:val="restart"/>
            <w:shd w:val="clear" w:color="auto" w:fill="auto"/>
            <w:hideMark/>
          </w:tcPr>
          <w:p w14:paraId="7703E76F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1</w:t>
            </w:r>
          </w:p>
        </w:tc>
        <w:tc>
          <w:tcPr>
            <w:tcW w:w="1097" w:type="dxa"/>
            <w:shd w:val="clear" w:color="auto" w:fill="auto"/>
            <w:hideMark/>
          </w:tcPr>
          <w:p w14:paraId="6BD29372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86F5BA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31BC40D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B3CEAE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22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B0CAB5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82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3016C38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58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45833C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22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76C8929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13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07ADB28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46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817D91" w:rsidRPr="00817D91" w14:paraId="31046870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50FB2618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4DF13DB6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3AD94489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C27184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2DC4EB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8C3946D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2221CEF3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9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60D005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1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3BD2EF0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58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2629EA0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817D91" w:rsidRPr="00817D91" w14:paraId="340BAABA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11274C42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2BA542F7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E06C00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4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402365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3EAB6D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E7521C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0E9DE10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9CEAE8C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90B050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66CBD08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817D91" w:rsidRPr="00817D91" w14:paraId="231FA51F" w14:textId="77777777" w:rsidTr="003B7761">
        <w:trPr>
          <w:trHeight w:val="456"/>
        </w:trPr>
        <w:tc>
          <w:tcPr>
            <w:tcW w:w="637" w:type="dxa"/>
            <w:vMerge w:val="restart"/>
            <w:shd w:val="clear" w:color="auto" w:fill="auto"/>
            <w:hideMark/>
          </w:tcPr>
          <w:p w14:paraId="3EA179B0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2</w:t>
            </w:r>
          </w:p>
        </w:tc>
        <w:tc>
          <w:tcPr>
            <w:tcW w:w="1097" w:type="dxa"/>
            <w:shd w:val="clear" w:color="auto" w:fill="auto"/>
            <w:hideMark/>
          </w:tcPr>
          <w:p w14:paraId="53C61FCA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2BE73D4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87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F6E77F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BFDF503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62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8AD2E3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4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26D38BD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95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CA87B1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46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06860B5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38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5F6E3CC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72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817D91" w:rsidRPr="00817D91" w14:paraId="32A3D1E2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100E5A86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1B38C5E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01CA2C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559D81B6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685FFA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DAD900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767AEE4C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514DBA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1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C3CAF0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04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6F127873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817D91" w:rsidRPr="00817D91" w14:paraId="2F638A7D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51B7998D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B8A96E2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ECB1BB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0F31D7D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9BF0E5C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196EA5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05A8DC7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A1E279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31E23A8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4EEB2E7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817D91" w:rsidRPr="00817D91" w14:paraId="7FB18B5F" w14:textId="77777777" w:rsidTr="003B7761">
        <w:trPr>
          <w:trHeight w:val="456"/>
        </w:trPr>
        <w:tc>
          <w:tcPr>
            <w:tcW w:w="637" w:type="dxa"/>
            <w:vMerge w:val="restart"/>
            <w:shd w:val="clear" w:color="auto" w:fill="auto"/>
            <w:hideMark/>
          </w:tcPr>
          <w:p w14:paraId="18C4BAC6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3</w:t>
            </w:r>
          </w:p>
        </w:tc>
        <w:tc>
          <w:tcPr>
            <w:tcW w:w="1097" w:type="dxa"/>
            <w:shd w:val="clear" w:color="auto" w:fill="auto"/>
            <w:hideMark/>
          </w:tcPr>
          <w:p w14:paraId="4E3DFDD8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B401EFC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22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5F1896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62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E30344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A52E3D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35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38FC34C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36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E80B50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45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AAE342C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76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814594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44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817D91" w:rsidRPr="00817D91" w14:paraId="39A7C2ED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593CBD83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A3F2A21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43FD7C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046CCE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0730B12A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2093E8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67B153B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8E602E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92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4B093253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8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ADC8A0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817D91" w:rsidRPr="00817D91" w14:paraId="37ED0CCA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73EDC128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3180B2E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C7189B3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ABC7564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AF0543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0DCC35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503E9AF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CCC2F6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1043604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03D25AA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817D91" w:rsidRPr="00817D91" w14:paraId="545488DC" w14:textId="77777777" w:rsidTr="003B7761">
        <w:trPr>
          <w:trHeight w:val="456"/>
        </w:trPr>
        <w:tc>
          <w:tcPr>
            <w:tcW w:w="637" w:type="dxa"/>
            <w:vMerge w:val="restart"/>
            <w:shd w:val="clear" w:color="auto" w:fill="auto"/>
            <w:hideMark/>
          </w:tcPr>
          <w:p w14:paraId="1C1083D7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4</w:t>
            </w:r>
          </w:p>
        </w:tc>
        <w:tc>
          <w:tcPr>
            <w:tcW w:w="1097" w:type="dxa"/>
            <w:shd w:val="clear" w:color="auto" w:fill="auto"/>
            <w:hideMark/>
          </w:tcPr>
          <w:p w14:paraId="409E9C82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FE6F30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82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A07330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04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13D96AC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35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2C9F32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0882725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16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F686D86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74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343E7294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6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5ABE5F2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20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817D91" w:rsidRPr="00817D91" w14:paraId="14BEEB75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4A13387D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E6AE1B5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561D5D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55560F6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7759EA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vAlign w:val="center"/>
            <w:hideMark/>
          </w:tcPr>
          <w:p w14:paraId="06533120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409059A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88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CCC9BB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58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507E5D7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4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1AD5BCF6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817D91" w:rsidRPr="00817D91" w14:paraId="169D0E71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7B5BA2EB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05861327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399635D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E858FF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4F1FFB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2EC777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24AFAB2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244F2D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2A252AD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6EE9B3A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817D91" w:rsidRPr="00817D91" w14:paraId="4977E8E5" w14:textId="77777777" w:rsidTr="003B7761">
        <w:trPr>
          <w:trHeight w:val="456"/>
        </w:trPr>
        <w:tc>
          <w:tcPr>
            <w:tcW w:w="637" w:type="dxa"/>
            <w:vMerge w:val="restart"/>
            <w:shd w:val="clear" w:color="auto" w:fill="auto"/>
            <w:hideMark/>
          </w:tcPr>
          <w:p w14:paraId="223FCEB5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5</w:t>
            </w:r>
          </w:p>
        </w:tc>
        <w:tc>
          <w:tcPr>
            <w:tcW w:w="1097" w:type="dxa"/>
            <w:shd w:val="clear" w:color="auto" w:fill="auto"/>
            <w:hideMark/>
          </w:tcPr>
          <w:p w14:paraId="04E9BE70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63B898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58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5170A4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95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FF14B2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36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6DC4A4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16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0C1AEB2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FBBEAB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85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7286D7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58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14FD036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817D91" w:rsidRPr="00817D91" w14:paraId="6228407B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182E83AB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4B7DEEDE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94199E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69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4B947C6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5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303342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7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CF458A4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88</w:t>
            </w:r>
          </w:p>
        </w:tc>
        <w:tc>
          <w:tcPr>
            <w:tcW w:w="666" w:type="dxa"/>
            <w:shd w:val="clear" w:color="auto" w:fill="auto"/>
            <w:vAlign w:val="center"/>
            <w:hideMark/>
          </w:tcPr>
          <w:p w14:paraId="24F96651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ED709F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36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AA7239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2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290C912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817D91" w:rsidRPr="00817D91" w14:paraId="6A186D37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3D3E8FF1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2424E18D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5ED9F43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8039A4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D42F7A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D22A0F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44854C5D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8CF6D9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58AB2F16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A3A4FE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817D91" w:rsidRPr="00817D91" w14:paraId="6744573C" w14:textId="77777777" w:rsidTr="003B7761">
        <w:trPr>
          <w:trHeight w:val="456"/>
        </w:trPr>
        <w:tc>
          <w:tcPr>
            <w:tcW w:w="637" w:type="dxa"/>
            <w:vMerge w:val="restart"/>
            <w:shd w:val="clear" w:color="auto" w:fill="auto"/>
            <w:hideMark/>
          </w:tcPr>
          <w:p w14:paraId="4622D370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6</w:t>
            </w:r>
          </w:p>
        </w:tc>
        <w:tc>
          <w:tcPr>
            <w:tcW w:w="1097" w:type="dxa"/>
            <w:shd w:val="clear" w:color="auto" w:fill="auto"/>
            <w:hideMark/>
          </w:tcPr>
          <w:p w14:paraId="41163E36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D5D853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22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7CD7D6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46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14FD4A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45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6E9C9E3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74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096DB41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85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0A39AB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2F736B0C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81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79DE7BE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49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817D91" w:rsidRPr="00817D91" w14:paraId="6BA06F3B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43D37EA0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23AD9432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51B145C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2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AE8F13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41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57B15D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192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E009AE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58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7844C2E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36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00F4F58D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507CE48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38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62582C1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</w:tr>
      <w:tr w:rsidR="00817D91" w:rsidRPr="00817D91" w14:paraId="4629BD32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04D81476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7095A73D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83DCE1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61816C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52FBD7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38570C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514357C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F8A776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1E149B84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179EE7A7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817D91" w:rsidRPr="00817D91" w14:paraId="2748A7BF" w14:textId="77777777" w:rsidTr="003B7761">
        <w:trPr>
          <w:trHeight w:val="456"/>
        </w:trPr>
        <w:tc>
          <w:tcPr>
            <w:tcW w:w="637" w:type="dxa"/>
            <w:vMerge w:val="restart"/>
            <w:shd w:val="clear" w:color="auto" w:fill="auto"/>
            <w:hideMark/>
          </w:tcPr>
          <w:p w14:paraId="4A4C0499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7</w:t>
            </w:r>
          </w:p>
        </w:tc>
        <w:tc>
          <w:tcPr>
            <w:tcW w:w="1097" w:type="dxa"/>
            <w:shd w:val="clear" w:color="auto" w:fill="auto"/>
            <w:hideMark/>
          </w:tcPr>
          <w:p w14:paraId="61594ED3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A31EE6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13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894125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38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390E93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476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9502A7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76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1378F8C3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58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2EBFDE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381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5277343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421B2AE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6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</w:tr>
      <w:tr w:rsidR="00817D91" w:rsidRPr="00817D91" w14:paraId="2E79540C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29581218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32BAF60A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97DB6D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58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6DD6FA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204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811A0C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8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750D76B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4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0364EC6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52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1CDFEA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38</w:t>
            </w:r>
          </w:p>
        </w:tc>
        <w:tc>
          <w:tcPr>
            <w:tcW w:w="659" w:type="dxa"/>
            <w:shd w:val="clear" w:color="auto" w:fill="auto"/>
            <w:vAlign w:val="center"/>
            <w:hideMark/>
          </w:tcPr>
          <w:p w14:paraId="66AF9207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7882015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</w:tr>
      <w:tr w:rsidR="00817D91" w:rsidRPr="00817D91" w14:paraId="51B055F3" w14:textId="77777777" w:rsidTr="003B7761">
        <w:trPr>
          <w:trHeight w:val="468"/>
        </w:trPr>
        <w:tc>
          <w:tcPr>
            <w:tcW w:w="637" w:type="dxa"/>
            <w:vMerge/>
            <w:vAlign w:val="center"/>
            <w:hideMark/>
          </w:tcPr>
          <w:p w14:paraId="7F9A1F1B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56A84B57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15F1E40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918485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39B988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3366C7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59EC2F1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4D7EDC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7ACA13B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563D35D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817D91" w:rsidRPr="00817D91" w14:paraId="31D2E59A" w14:textId="77777777" w:rsidTr="003B7761">
        <w:trPr>
          <w:trHeight w:val="468"/>
        </w:trPr>
        <w:tc>
          <w:tcPr>
            <w:tcW w:w="637" w:type="dxa"/>
            <w:vMerge w:val="restart"/>
            <w:shd w:val="clear" w:color="auto" w:fill="auto"/>
            <w:hideMark/>
          </w:tcPr>
          <w:p w14:paraId="74DE29D5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X308</w:t>
            </w:r>
          </w:p>
        </w:tc>
        <w:tc>
          <w:tcPr>
            <w:tcW w:w="1097" w:type="dxa"/>
            <w:shd w:val="clear" w:color="auto" w:fill="auto"/>
            <w:hideMark/>
          </w:tcPr>
          <w:p w14:paraId="09F7D96D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Pearson Correlatio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045CE69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46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B0801D4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772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D3B1853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44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F21212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820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1502093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35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A2895B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549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520373CD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606</w:t>
            </w: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**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697E6AC5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1</w:t>
            </w:r>
          </w:p>
        </w:tc>
      </w:tr>
      <w:tr w:rsidR="00817D91" w:rsidRPr="00817D91" w14:paraId="739E85D2" w14:textId="77777777" w:rsidTr="003B7761">
        <w:trPr>
          <w:trHeight w:val="456"/>
        </w:trPr>
        <w:tc>
          <w:tcPr>
            <w:tcW w:w="637" w:type="dxa"/>
            <w:vMerge/>
            <w:vAlign w:val="center"/>
            <w:hideMark/>
          </w:tcPr>
          <w:p w14:paraId="02BF1D37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78D07967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Sig. (2-tailed)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0CE6DFC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3A5E6059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1A2FD4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74DBDA3E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31507EF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823F96F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2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1725158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601" w:type="dxa"/>
            <w:shd w:val="clear" w:color="auto" w:fill="auto"/>
            <w:vAlign w:val="center"/>
            <w:hideMark/>
          </w:tcPr>
          <w:p w14:paraId="04B6CB36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 </w:t>
            </w:r>
          </w:p>
        </w:tc>
      </w:tr>
      <w:tr w:rsidR="00817D91" w:rsidRPr="00817D91" w14:paraId="1C39824A" w14:textId="77777777" w:rsidTr="003B7761">
        <w:trPr>
          <w:trHeight w:val="468"/>
        </w:trPr>
        <w:tc>
          <w:tcPr>
            <w:tcW w:w="637" w:type="dxa"/>
            <w:vMerge/>
            <w:vAlign w:val="center"/>
            <w:hideMark/>
          </w:tcPr>
          <w:p w14:paraId="2380B3C4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097" w:type="dxa"/>
            <w:shd w:val="clear" w:color="auto" w:fill="auto"/>
            <w:hideMark/>
          </w:tcPr>
          <w:p w14:paraId="1B7D1E07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9F5B26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51C92A26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2D62D7C3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43FC132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66" w:type="dxa"/>
            <w:shd w:val="clear" w:color="auto" w:fill="auto"/>
            <w:noWrap/>
            <w:vAlign w:val="center"/>
            <w:hideMark/>
          </w:tcPr>
          <w:p w14:paraId="3877ABAA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2017332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59" w:type="dxa"/>
            <w:shd w:val="clear" w:color="auto" w:fill="auto"/>
            <w:noWrap/>
            <w:vAlign w:val="center"/>
            <w:hideMark/>
          </w:tcPr>
          <w:p w14:paraId="6CAD2838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49ECCB21" w14:textId="77777777" w:rsidR="00817D91" w:rsidRPr="00817D91" w:rsidRDefault="00817D91" w:rsidP="00817D91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</w:tr>
      <w:tr w:rsidR="00817D91" w:rsidRPr="00817D91" w14:paraId="1751E9CB" w14:textId="77777777" w:rsidTr="003B7761">
        <w:trPr>
          <w:trHeight w:val="468"/>
        </w:trPr>
        <w:tc>
          <w:tcPr>
            <w:tcW w:w="7110" w:type="dxa"/>
            <w:gridSpan w:val="10"/>
            <w:shd w:val="clear" w:color="auto" w:fill="auto"/>
            <w:hideMark/>
          </w:tcPr>
          <w:p w14:paraId="6548076E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lastRenderedPageBreak/>
              <w:t>**. Correlation is significant at the 0.01 level (2-tailed).</w:t>
            </w:r>
          </w:p>
        </w:tc>
      </w:tr>
      <w:tr w:rsidR="00817D91" w:rsidRPr="00817D91" w14:paraId="030A09B7" w14:textId="77777777" w:rsidTr="003B7761">
        <w:trPr>
          <w:trHeight w:val="456"/>
        </w:trPr>
        <w:tc>
          <w:tcPr>
            <w:tcW w:w="7110" w:type="dxa"/>
            <w:gridSpan w:val="10"/>
            <w:shd w:val="clear" w:color="auto" w:fill="auto"/>
            <w:hideMark/>
          </w:tcPr>
          <w:p w14:paraId="3C82DAA0" w14:textId="77777777" w:rsidR="00817D91" w:rsidRPr="00817D91" w:rsidRDefault="00817D91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  <w:r w:rsidRPr="00817D91"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  <w:t>*. Correlation is significant at the 0.05 level (2-tailed).</w:t>
            </w:r>
          </w:p>
        </w:tc>
      </w:tr>
      <w:tr w:rsidR="00E65C84" w:rsidRPr="00817D91" w14:paraId="79228EF7" w14:textId="77777777" w:rsidTr="003B7761">
        <w:trPr>
          <w:trHeight w:val="456"/>
        </w:trPr>
        <w:tc>
          <w:tcPr>
            <w:tcW w:w="7110" w:type="dxa"/>
            <w:gridSpan w:val="10"/>
            <w:shd w:val="clear" w:color="auto" w:fill="auto"/>
          </w:tcPr>
          <w:p w14:paraId="27440FE5" w14:textId="490078DF" w:rsidR="00E65C84" w:rsidRPr="00817D91" w:rsidRDefault="00E65C84" w:rsidP="00817D91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ar-SA"/>
              </w:rPr>
            </w:pPr>
          </w:p>
        </w:tc>
      </w:tr>
    </w:tbl>
    <w:p w14:paraId="1E88B44D" w14:textId="2B74CCF6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AE7BA1B" w14:textId="66DB753F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C2DF11E" w14:textId="5987CFB5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A383B5A" w14:textId="6A49DB69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E7344AE" w14:textId="171E9284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E79A7D" w14:textId="721E5A4A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17AC185" w14:textId="2D5ECFE1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959A5EF" w14:textId="6F3F8854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35DFBCB" w14:textId="77918F8E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63D41AF" w14:textId="170D9D3C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055C54B" w14:textId="757E6E16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E5249C4" w14:textId="05E4AB2A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0871E42" w14:textId="4AA0A610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00F96B9" w14:textId="4115E1B1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F801CC3" w14:textId="70DC6065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16AF0C3" w14:textId="0EA33C3D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74AAA02" w14:textId="7668CAE4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D3C8790" w14:textId="0629672C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D67BDE0" w14:textId="0FEC31BD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33CE0C5" w14:textId="0187DFDA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4A37274" w14:textId="1D6AB831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228EBE5" w14:textId="16EE7D98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654FC0C" w14:textId="15562B4F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5C82C19" w14:textId="0B508FFB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CB03BF1" w14:textId="77777777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3F484F2" w14:textId="758F8906" w:rsidR="00817D91" w:rsidRDefault="00817D91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3 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Kinerj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Y)</w:t>
      </w:r>
    </w:p>
    <w:p w14:paraId="2E690651" w14:textId="77777777" w:rsidR="00E34BC3" w:rsidRPr="00E34BC3" w:rsidRDefault="00E34BC3" w:rsidP="00E34BC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402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10"/>
        <w:gridCol w:w="1010"/>
      </w:tblGrid>
      <w:tr w:rsidR="00E34BC3" w:rsidRPr="00E34BC3" w14:paraId="185E1243" w14:textId="77777777" w:rsidTr="003B7761">
        <w:trPr>
          <w:cantSplit/>
        </w:trPr>
        <w:tc>
          <w:tcPr>
            <w:tcW w:w="4021" w:type="dxa"/>
            <w:gridSpan w:val="4"/>
            <w:shd w:val="clear" w:color="auto" w:fill="FFFFFF"/>
            <w:vAlign w:val="center"/>
          </w:tcPr>
          <w:p w14:paraId="0E240EF2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Case Processing Summary</w:t>
            </w:r>
          </w:p>
        </w:tc>
      </w:tr>
      <w:tr w:rsidR="00E34BC3" w:rsidRPr="00E34BC3" w14:paraId="49DCE810" w14:textId="77777777" w:rsidTr="003B7761">
        <w:trPr>
          <w:cantSplit/>
        </w:trPr>
        <w:tc>
          <w:tcPr>
            <w:tcW w:w="2003" w:type="dxa"/>
            <w:gridSpan w:val="2"/>
            <w:shd w:val="clear" w:color="auto" w:fill="FFFFFF"/>
            <w:vAlign w:val="bottom"/>
          </w:tcPr>
          <w:p w14:paraId="6BEF5E97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009" w:type="dxa"/>
            <w:shd w:val="clear" w:color="auto" w:fill="FFFFFF"/>
            <w:vAlign w:val="bottom"/>
          </w:tcPr>
          <w:p w14:paraId="590CC748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1009" w:type="dxa"/>
            <w:shd w:val="clear" w:color="auto" w:fill="FFFFFF"/>
            <w:vAlign w:val="bottom"/>
          </w:tcPr>
          <w:p w14:paraId="5A45FBE2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%</w:t>
            </w:r>
          </w:p>
        </w:tc>
      </w:tr>
      <w:tr w:rsidR="00E34BC3" w:rsidRPr="00E34BC3" w14:paraId="5F42A9B7" w14:textId="77777777" w:rsidTr="003B7761">
        <w:trPr>
          <w:cantSplit/>
        </w:trPr>
        <w:tc>
          <w:tcPr>
            <w:tcW w:w="856" w:type="dxa"/>
            <w:vMerge w:val="restart"/>
            <w:shd w:val="clear" w:color="auto" w:fill="FFFFFF"/>
          </w:tcPr>
          <w:p w14:paraId="3ABF9B49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ases</w:t>
            </w:r>
          </w:p>
        </w:tc>
        <w:tc>
          <w:tcPr>
            <w:tcW w:w="1147" w:type="dxa"/>
            <w:shd w:val="clear" w:color="auto" w:fill="FFFFFF"/>
          </w:tcPr>
          <w:p w14:paraId="63B50174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Valid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3205B95A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20A46EFD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0.0</w:t>
            </w:r>
          </w:p>
        </w:tc>
      </w:tr>
      <w:tr w:rsidR="00E34BC3" w:rsidRPr="00E34BC3" w14:paraId="098EFDC8" w14:textId="77777777" w:rsidTr="003B7761">
        <w:trPr>
          <w:cantSplit/>
        </w:trPr>
        <w:tc>
          <w:tcPr>
            <w:tcW w:w="856" w:type="dxa"/>
            <w:vMerge/>
            <w:shd w:val="clear" w:color="auto" w:fill="FFFFFF"/>
          </w:tcPr>
          <w:p w14:paraId="1B75A81A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147" w:type="dxa"/>
            <w:shd w:val="clear" w:color="auto" w:fill="FFFFFF"/>
          </w:tcPr>
          <w:p w14:paraId="0BBEA007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proofErr w:type="spellStart"/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Excluded</w:t>
            </w:r>
            <w:r w:rsidRPr="00E34BC3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a</w:t>
            </w:r>
            <w:proofErr w:type="spellEnd"/>
          </w:p>
        </w:tc>
        <w:tc>
          <w:tcPr>
            <w:tcW w:w="1009" w:type="dxa"/>
            <w:shd w:val="clear" w:color="auto" w:fill="FFFFFF"/>
            <w:vAlign w:val="center"/>
          </w:tcPr>
          <w:p w14:paraId="2B0DD0F6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0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4C162B7B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0</w:t>
            </w:r>
          </w:p>
        </w:tc>
      </w:tr>
      <w:tr w:rsidR="00E34BC3" w:rsidRPr="00E34BC3" w14:paraId="0A665347" w14:textId="77777777" w:rsidTr="003B7761">
        <w:trPr>
          <w:cantSplit/>
        </w:trPr>
        <w:tc>
          <w:tcPr>
            <w:tcW w:w="856" w:type="dxa"/>
            <w:vMerge/>
            <w:shd w:val="clear" w:color="auto" w:fill="FFFFFF"/>
          </w:tcPr>
          <w:p w14:paraId="4DAA8AF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147" w:type="dxa"/>
            <w:shd w:val="clear" w:color="auto" w:fill="FFFFFF"/>
          </w:tcPr>
          <w:p w14:paraId="22A11C9D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Total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19D37D7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618019B0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0.0</w:t>
            </w:r>
          </w:p>
        </w:tc>
      </w:tr>
      <w:tr w:rsidR="00E34BC3" w:rsidRPr="00E34BC3" w14:paraId="0A4B2390" w14:textId="77777777" w:rsidTr="003B7761">
        <w:trPr>
          <w:cantSplit/>
        </w:trPr>
        <w:tc>
          <w:tcPr>
            <w:tcW w:w="4021" w:type="dxa"/>
            <w:gridSpan w:val="4"/>
            <w:shd w:val="clear" w:color="auto" w:fill="FFFFFF"/>
          </w:tcPr>
          <w:p w14:paraId="12957235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a. Listwise deletion based on all variables in the procedure.</w:t>
            </w:r>
          </w:p>
        </w:tc>
      </w:tr>
    </w:tbl>
    <w:p w14:paraId="7FA009A6" w14:textId="77777777" w:rsidR="00E34BC3" w:rsidRPr="00E34BC3" w:rsidRDefault="00E34BC3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841BC25" w14:textId="77777777" w:rsidR="00E34BC3" w:rsidRPr="00E34BC3" w:rsidRDefault="00E34BC3" w:rsidP="00E34BC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26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E34BC3" w:rsidRPr="00E34BC3" w14:paraId="12D0ECF8" w14:textId="77777777" w:rsidTr="003B7761">
        <w:trPr>
          <w:cantSplit/>
        </w:trPr>
        <w:tc>
          <w:tcPr>
            <w:tcW w:w="2691" w:type="dxa"/>
            <w:gridSpan w:val="2"/>
            <w:shd w:val="clear" w:color="auto" w:fill="FFFFFF"/>
            <w:vAlign w:val="center"/>
          </w:tcPr>
          <w:p w14:paraId="7CDBAEE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Reliability Statistics</w:t>
            </w:r>
          </w:p>
        </w:tc>
      </w:tr>
      <w:tr w:rsidR="00E34BC3" w:rsidRPr="00E34BC3" w14:paraId="0975EA9B" w14:textId="77777777" w:rsidTr="003B7761">
        <w:trPr>
          <w:cantSplit/>
        </w:trPr>
        <w:tc>
          <w:tcPr>
            <w:tcW w:w="1511" w:type="dxa"/>
            <w:shd w:val="clear" w:color="auto" w:fill="FFFFFF"/>
            <w:vAlign w:val="bottom"/>
          </w:tcPr>
          <w:p w14:paraId="741FAA0D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ronbach's Alpha</w:t>
            </w:r>
          </w:p>
        </w:tc>
        <w:tc>
          <w:tcPr>
            <w:tcW w:w="1180" w:type="dxa"/>
            <w:shd w:val="clear" w:color="auto" w:fill="FFFFFF"/>
            <w:vAlign w:val="bottom"/>
          </w:tcPr>
          <w:p w14:paraId="7DCBAB4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N of Items</w:t>
            </w:r>
          </w:p>
        </w:tc>
      </w:tr>
      <w:tr w:rsidR="00E34BC3" w:rsidRPr="00E34BC3" w14:paraId="3360E2E2" w14:textId="77777777" w:rsidTr="003B7761">
        <w:trPr>
          <w:cantSplit/>
        </w:trPr>
        <w:tc>
          <w:tcPr>
            <w:tcW w:w="1511" w:type="dxa"/>
            <w:shd w:val="clear" w:color="auto" w:fill="FFFFFF"/>
            <w:vAlign w:val="center"/>
          </w:tcPr>
          <w:p w14:paraId="0BB5F7E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4</w:t>
            </w:r>
          </w:p>
        </w:tc>
        <w:tc>
          <w:tcPr>
            <w:tcW w:w="1180" w:type="dxa"/>
            <w:shd w:val="clear" w:color="auto" w:fill="FFFFFF"/>
            <w:vAlign w:val="center"/>
          </w:tcPr>
          <w:p w14:paraId="5EF335B9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6</w:t>
            </w:r>
          </w:p>
        </w:tc>
      </w:tr>
      <w:tr w:rsidR="00CF2906" w:rsidRPr="00E34BC3" w14:paraId="46F8D6A7" w14:textId="77777777" w:rsidTr="003B7761">
        <w:trPr>
          <w:cantSplit/>
        </w:trPr>
        <w:tc>
          <w:tcPr>
            <w:tcW w:w="1511" w:type="dxa"/>
            <w:shd w:val="clear" w:color="auto" w:fill="FFFFFF"/>
            <w:vAlign w:val="center"/>
          </w:tcPr>
          <w:p w14:paraId="5A991CC2" w14:textId="534F9571" w:rsidR="00CF2906" w:rsidRPr="00E34BC3" w:rsidRDefault="00CF2906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180" w:type="dxa"/>
            <w:shd w:val="clear" w:color="auto" w:fill="FFFFFF"/>
            <w:vAlign w:val="center"/>
          </w:tcPr>
          <w:p w14:paraId="3EF137DC" w14:textId="77777777" w:rsidR="00CF2906" w:rsidRPr="00E34BC3" w:rsidRDefault="00CF2906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</w:tr>
    </w:tbl>
    <w:p w14:paraId="24BD018C" w14:textId="01F12244" w:rsidR="00CF2906" w:rsidRDefault="00CF2906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pPr w:leftFromText="180" w:rightFromText="180" w:vertAnchor="text" w:horzAnchor="margin" w:tblpY="267"/>
        <w:tblW w:w="66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5"/>
        <w:gridCol w:w="1469"/>
        <w:gridCol w:w="1468"/>
        <w:gridCol w:w="1468"/>
        <w:gridCol w:w="1468"/>
      </w:tblGrid>
      <w:tr w:rsidR="00E65C84" w:rsidRPr="00E34BC3" w14:paraId="08A57B26" w14:textId="77777777" w:rsidTr="003B7761">
        <w:trPr>
          <w:cantSplit/>
        </w:trPr>
        <w:tc>
          <w:tcPr>
            <w:tcW w:w="6608" w:type="dxa"/>
            <w:gridSpan w:val="5"/>
            <w:shd w:val="clear" w:color="auto" w:fill="FFFFFF"/>
            <w:vAlign w:val="center"/>
          </w:tcPr>
          <w:p w14:paraId="35F810B3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Item-Total Statistics</w:t>
            </w:r>
          </w:p>
        </w:tc>
      </w:tr>
      <w:tr w:rsidR="00E65C84" w:rsidRPr="00E34BC3" w14:paraId="31E95660" w14:textId="77777777" w:rsidTr="003B7761">
        <w:trPr>
          <w:cantSplit/>
        </w:trPr>
        <w:tc>
          <w:tcPr>
            <w:tcW w:w="735" w:type="dxa"/>
            <w:shd w:val="clear" w:color="auto" w:fill="FFFFFF"/>
            <w:vAlign w:val="bottom"/>
          </w:tcPr>
          <w:p w14:paraId="4F72054B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69" w:type="dxa"/>
            <w:shd w:val="clear" w:color="auto" w:fill="FFFFFF"/>
            <w:vAlign w:val="bottom"/>
          </w:tcPr>
          <w:p w14:paraId="6441F9B1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Scale Mean if Item Deleted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5214E746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Scale Variance if Item Deleted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06F93875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orrected Item-Total Correlation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21F793AF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ronbach's Alpha if Item Deleted</w:t>
            </w:r>
          </w:p>
        </w:tc>
      </w:tr>
      <w:tr w:rsidR="00E65C84" w:rsidRPr="00E34BC3" w14:paraId="0E2B124E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5FA3646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01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1A4EF6B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53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25ABE23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98.67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E3D3CC0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4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E506B24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2</w:t>
            </w:r>
          </w:p>
        </w:tc>
      </w:tr>
      <w:tr w:rsidR="00E65C84" w:rsidRPr="00E34BC3" w14:paraId="4E27D604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256A0617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02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6F786C55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53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9E0D9C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98.12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20EE26F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9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0119903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0</w:t>
            </w:r>
          </w:p>
        </w:tc>
      </w:tr>
      <w:tr w:rsidR="00E65C84" w:rsidRPr="00E34BC3" w14:paraId="4C0C1FEE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694A2DB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03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5DC7E220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2.8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83AC50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10.809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1A4C055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0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8735838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4</w:t>
            </w:r>
          </w:p>
        </w:tc>
      </w:tr>
      <w:tr w:rsidR="00E65C84" w:rsidRPr="00E34BC3" w14:paraId="42A8FEDA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0831C129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04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77CBF13F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1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5F2F64B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8.57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4DF978E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0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0C5E32E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3</w:t>
            </w:r>
          </w:p>
        </w:tc>
      </w:tr>
      <w:tr w:rsidR="00E65C84" w:rsidRPr="00E34BC3" w14:paraId="551199B7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6845D24D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05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59A1C8DC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4.03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EA3878D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3.068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293E7B7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4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F2D39DD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1</w:t>
            </w:r>
          </w:p>
        </w:tc>
      </w:tr>
      <w:tr w:rsidR="00E65C84" w:rsidRPr="00E34BC3" w14:paraId="42D8885E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1F42F7CB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06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6728F951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7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9F178B6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5.18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FB0A141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2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6270ADD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3</w:t>
            </w:r>
          </w:p>
        </w:tc>
      </w:tr>
      <w:tr w:rsidR="00E65C84" w:rsidRPr="00E34BC3" w14:paraId="509E30C3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07F44DF3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07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425F27E9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5.5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78AFE2B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12.73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A45A060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66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C2633CE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4</w:t>
            </w:r>
          </w:p>
        </w:tc>
      </w:tr>
      <w:tr w:rsidR="00E65C84" w:rsidRPr="00E34BC3" w14:paraId="62C3717A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5FC19B41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08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216DF477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1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24849A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1.128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A3D7B81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09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3B7F1C9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0</w:t>
            </w:r>
          </w:p>
        </w:tc>
      </w:tr>
      <w:tr w:rsidR="00E65C84" w:rsidRPr="00E34BC3" w14:paraId="463A00EC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7EE53DC4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09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3B7F9059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2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7D181D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4.648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B6E26D0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BD3C504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2</w:t>
            </w:r>
          </w:p>
        </w:tc>
      </w:tr>
      <w:tr w:rsidR="00E65C84" w:rsidRPr="00E34BC3" w14:paraId="074BB3A0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3A4228BD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10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1721ADAF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2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210CFF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8.23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A06215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1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8393FA7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2</w:t>
            </w:r>
          </w:p>
        </w:tc>
      </w:tr>
      <w:tr w:rsidR="00E65C84" w:rsidRPr="00E34BC3" w14:paraId="31B9EF7A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7E36BF50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11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15565720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33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C59323B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5.81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4E8BF79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8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0066E15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2</w:t>
            </w:r>
          </w:p>
        </w:tc>
      </w:tr>
      <w:tr w:rsidR="00E65C84" w:rsidRPr="00E34BC3" w14:paraId="4F49801C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4524D89D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12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3196C8D7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2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0A3B6BA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7.85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3A5B026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8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6636C96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2</w:t>
            </w:r>
          </w:p>
        </w:tc>
      </w:tr>
      <w:tr w:rsidR="00E65C84" w:rsidRPr="00E34BC3" w14:paraId="3B59AD50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51C48A8D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13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7C04133E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5.5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363316D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12.73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F6BFED5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66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D1C2238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4</w:t>
            </w:r>
          </w:p>
        </w:tc>
      </w:tr>
      <w:tr w:rsidR="00E65C84" w:rsidRPr="00E34BC3" w14:paraId="24E60360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7A5AB059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14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042C41D1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1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0E5AF97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1.128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68E0453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09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148E780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0</w:t>
            </w:r>
          </w:p>
        </w:tc>
      </w:tr>
      <w:tr w:rsidR="00E65C84" w:rsidRPr="00E34BC3" w14:paraId="42FC9518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271C469A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15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02CD5BCA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2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B46FFB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4.648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DCC02B2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6902587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2</w:t>
            </w:r>
          </w:p>
        </w:tc>
      </w:tr>
      <w:tr w:rsidR="00E65C84" w:rsidRPr="00E34BC3" w14:paraId="2327DA6A" w14:textId="77777777" w:rsidTr="003B7761">
        <w:trPr>
          <w:cantSplit/>
        </w:trPr>
        <w:tc>
          <w:tcPr>
            <w:tcW w:w="735" w:type="dxa"/>
            <w:shd w:val="clear" w:color="auto" w:fill="FFFFFF"/>
          </w:tcPr>
          <w:p w14:paraId="6EF08685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Y16</w:t>
            </w:r>
          </w:p>
        </w:tc>
        <w:tc>
          <w:tcPr>
            <w:tcW w:w="1469" w:type="dxa"/>
            <w:shd w:val="clear" w:color="auto" w:fill="FFFFFF"/>
            <w:vAlign w:val="center"/>
          </w:tcPr>
          <w:p w14:paraId="1C657D20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53.2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C7E022C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8.23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926521E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1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E28ED64" w14:textId="77777777" w:rsidR="00E65C84" w:rsidRPr="00E34BC3" w:rsidRDefault="00E65C84" w:rsidP="00E65C8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62</w:t>
            </w:r>
          </w:p>
        </w:tc>
      </w:tr>
    </w:tbl>
    <w:p w14:paraId="1ABC4C58" w14:textId="77777777" w:rsidR="00CF2906" w:rsidRPr="00E34BC3" w:rsidRDefault="00CF2906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000AAE2" w14:textId="77777777" w:rsidR="00E34BC3" w:rsidRPr="00E34BC3" w:rsidRDefault="00E34BC3" w:rsidP="00E34BC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320FE374" w14:textId="045CF618" w:rsidR="00E34BC3" w:rsidRDefault="00E34BC3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7D59A41F" w14:textId="72FA3C4F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04E89711" w14:textId="69F81E19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6EA78463" w14:textId="2B8ECBF8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033A244" w14:textId="77E4D4E1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0C7B533" w14:textId="287F29F0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3178AFCF" w14:textId="7DFD66F2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7D634E71" w14:textId="65C5410E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5B5DA79A" w14:textId="32F39FE7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474A3C68" w14:textId="05FC334F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374902CA" w14:textId="06FCD5DB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CA4D733" w14:textId="77777777" w:rsidR="000E2095" w:rsidRDefault="000E2095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8347059" w14:textId="7EC6DF58" w:rsidR="00232D07" w:rsidRDefault="00232D07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E732B15" w14:textId="77777777" w:rsidR="00232D07" w:rsidRPr="00E34BC3" w:rsidRDefault="00232D07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11705AB6" w14:textId="1271142D" w:rsidR="00817D91" w:rsidRDefault="00E34BC3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4 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1)</w:t>
      </w:r>
    </w:p>
    <w:p w14:paraId="63D77C4F" w14:textId="77777777" w:rsidR="00E34BC3" w:rsidRPr="00E34BC3" w:rsidRDefault="00E34BC3" w:rsidP="00E34BC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402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10"/>
        <w:gridCol w:w="1010"/>
      </w:tblGrid>
      <w:tr w:rsidR="00E34BC3" w:rsidRPr="00E34BC3" w14:paraId="215C6D9A" w14:textId="77777777" w:rsidTr="00EF291F">
        <w:trPr>
          <w:cantSplit/>
        </w:trPr>
        <w:tc>
          <w:tcPr>
            <w:tcW w:w="4021" w:type="dxa"/>
            <w:gridSpan w:val="4"/>
            <w:shd w:val="clear" w:color="auto" w:fill="FFFFFF"/>
            <w:vAlign w:val="center"/>
          </w:tcPr>
          <w:p w14:paraId="5CC8E094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Case Processing Summary</w:t>
            </w:r>
          </w:p>
        </w:tc>
      </w:tr>
      <w:tr w:rsidR="00E34BC3" w:rsidRPr="00E34BC3" w14:paraId="659A6EA1" w14:textId="77777777" w:rsidTr="00EF291F">
        <w:trPr>
          <w:cantSplit/>
        </w:trPr>
        <w:tc>
          <w:tcPr>
            <w:tcW w:w="2003" w:type="dxa"/>
            <w:gridSpan w:val="2"/>
            <w:shd w:val="clear" w:color="auto" w:fill="FFFFFF"/>
            <w:vAlign w:val="bottom"/>
          </w:tcPr>
          <w:p w14:paraId="71E56CA2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009" w:type="dxa"/>
            <w:shd w:val="clear" w:color="auto" w:fill="FFFFFF"/>
            <w:vAlign w:val="bottom"/>
          </w:tcPr>
          <w:p w14:paraId="09856BD4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1009" w:type="dxa"/>
            <w:shd w:val="clear" w:color="auto" w:fill="FFFFFF"/>
            <w:vAlign w:val="bottom"/>
          </w:tcPr>
          <w:p w14:paraId="5E8669EC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%</w:t>
            </w:r>
          </w:p>
        </w:tc>
      </w:tr>
      <w:tr w:rsidR="00E34BC3" w:rsidRPr="00E34BC3" w14:paraId="0CFB6D55" w14:textId="77777777" w:rsidTr="00EF291F">
        <w:trPr>
          <w:cantSplit/>
        </w:trPr>
        <w:tc>
          <w:tcPr>
            <w:tcW w:w="856" w:type="dxa"/>
            <w:vMerge w:val="restart"/>
            <w:shd w:val="clear" w:color="auto" w:fill="FFFFFF"/>
          </w:tcPr>
          <w:p w14:paraId="709305E7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ases</w:t>
            </w:r>
          </w:p>
        </w:tc>
        <w:tc>
          <w:tcPr>
            <w:tcW w:w="1147" w:type="dxa"/>
            <w:shd w:val="clear" w:color="auto" w:fill="FFFFFF"/>
          </w:tcPr>
          <w:p w14:paraId="535672F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Valid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3684637D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0FE98762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0.0</w:t>
            </w:r>
          </w:p>
        </w:tc>
      </w:tr>
      <w:tr w:rsidR="00E34BC3" w:rsidRPr="00E34BC3" w14:paraId="1890F075" w14:textId="77777777" w:rsidTr="00EF291F">
        <w:trPr>
          <w:cantSplit/>
        </w:trPr>
        <w:tc>
          <w:tcPr>
            <w:tcW w:w="856" w:type="dxa"/>
            <w:vMerge/>
            <w:shd w:val="clear" w:color="auto" w:fill="FFFFFF"/>
          </w:tcPr>
          <w:p w14:paraId="249E083C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147" w:type="dxa"/>
            <w:shd w:val="clear" w:color="auto" w:fill="FFFFFF"/>
          </w:tcPr>
          <w:p w14:paraId="5DAE9BAB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proofErr w:type="spellStart"/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Excluded</w:t>
            </w:r>
            <w:r w:rsidRPr="00E34BC3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a</w:t>
            </w:r>
            <w:proofErr w:type="spellEnd"/>
          </w:p>
        </w:tc>
        <w:tc>
          <w:tcPr>
            <w:tcW w:w="1009" w:type="dxa"/>
            <w:shd w:val="clear" w:color="auto" w:fill="FFFFFF"/>
            <w:vAlign w:val="center"/>
          </w:tcPr>
          <w:p w14:paraId="0E96DFF7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0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4D1ACF56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0</w:t>
            </w:r>
          </w:p>
        </w:tc>
      </w:tr>
      <w:tr w:rsidR="00E34BC3" w:rsidRPr="00E34BC3" w14:paraId="791EF2FA" w14:textId="77777777" w:rsidTr="00EF291F">
        <w:trPr>
          <w:cantSplit/>
        </w:trPr>
        <w:tc>
          <w:tcPr>
            <w:tcW w:w="856" w:type="dxa"/>
            <w:vMerge/>
            <w:shd w:val="clear" w:color="auto" w:fill="FFFFFF"/>
          </w:tcPr>
          <w:p w14:paraId="0B6586A8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147" w:type="dxa"/>
            <w:shd w:val="clear" w:color="auto" w:fill="FFFFFF"/>
          </w:tcPr>
          <w:p w14:paraId="50EB9FD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Total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7A5EE505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09" w:type="dxa"/>
            <w:shd w:val="clear" w:color="auto" w:fill="FFFFFF"/>
            <w:vAlign w:val="center"/>
          </w:tcPr>
          <w:p w14:paraId="2584F7B0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0.0</w:t>
            </w:r>
          </w:p>
        </w:tc>
      </w:tr>
      <w:tr w:rsidR="00E34BC3" w:rsidRPr="00E34BC3" w14:paraId="76B8BAE4" w14:textId="77777777" w:rsidTr="00EF291F">
        <w:trPr>
          <w:cantSplit/>
        </w:trPr>
        <w:tc>
          <w:tcPr>
            <w:tcW w:w="4021" w:type="dxa"/>
            <w:gridSpan w:val="4"/>
            <w:shd w:val="clear" w:color="auto" w:fill="FFFFFF"/>
          </w:tcPr>
          <w:p w14:paraId="335C4B12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a. Listwise deletion based on all variables in the procedure.</w:t>
            </w:r>
          </w:p>
        </w:tc>
      </w:tr>
    </w:tbl>
    <w:p w14:paraId="27E6B65D" w14:textId="77777777" w:rsidR="00E34BC3" w:rsidRPr="00E34BC3" w:rsidRDefault="00E34BC3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6BE0C381" w14:textId="77777777" w:rsidR="00E34BC3" w:rsidRPr="00E34BC3" w:rsidRDefault="00E34BC3" w:rsidP="00E34BC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26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E34BC3" w:rsidRPr="00E34BC3" w14:paraId="61F0A487" w14:textId="77777777" w:rsidTr="00EF291F">
        <w:trPr>
          <w:cantSplit/>
        </w:trPr>
        <w:tc>
          <w:tcPr>
            <w:tcW w:w="2691" w:type="dxa"/>
            <w:gridSpan w:val="2"/>
            <w:shd w:val="clear" w:color="auto" w:fill="FFFFFF"/>
            <w:vAlign w:val="center"/>
          </w:tcPr>
          <w:p w14:paraId="28B925EC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Reliability Statistics</w:t>
            </w:r>
          </w:p>
        </w:tc>
      </w:tr>
      <w:tr w:rsidR="00E34BC3" w:rsidRPr="00E34BC3" w14:paraId="66A37385" w14:textId="77777777" w:rsidTr="00EF291F">
        <w:trPr>
          <w:cantSplit/>
        </w:trPr>
        <w:tc>
          <w:tcPr>
            <w:tcW w:w="1511" w:type="dxa"/>
            <w:shd w:val="clear" w:color="auto" w:fill="FFFFFF"/>
            <w:vAlign w:val="bottom"/>
          </w:tcPr>
          <w:p w14:paraId="67E4A80E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ronbach's Alpha</w:t>
            </w:r>
          </w:p>
        </w:tc>
        <w:tc>
          <w:tcPr>
            <w:tcW w:w="1180" w:type="dxa"/>
            <w:shd w:val="clear" w:color="auto" w:fill="FFFFFF"/>
            <w:vAlign w:val="bottom"/>
          </w:tcPr>
          <w:p w14:paraId="4A101932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N of Items</w:t>
            </w:r>
          </w:p>
        </w:tc>
      </w:tr>
      <w:tr w:rsidR="00E34BC3" w:rsidRPr="00E34BC3" w14:paraId="07496644" w14:textId="77777777" w:rsidTr="00EF291F">
        <w:trPr>
          <w:cantSplit/>
        </w:trPr>
        <w:tc>
          <w:tcPr>
            <w:tcW w:w="1511" w:type="dxa"/>
            <w:shd w:val="clear" w:color="auto" w:fill="FFFFFF"/>
            <w:vAlign w:val="center"/>
          </w:tcPr>
          <w:p w14:paraId="2793A5C9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59</w:t>
            </w:r>
          </w:p>
        </w:tc>
        <w:tc>
          <w:tcPr>
            <w:tcW w:w="1180" w:type="dxa"/>
            <w:shd w:val="clear" w:color="auto" w:fill="FFFFFF"/>
            <w:vAlign w:val="center"/>
          </w:tcPr>
          <w:p w14:paraId="664BDC25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6</w:t>
            </w:r>
          </w:p>
        </w:tc>
      </w:tr>
    </w:tbl>
    <w:p w14:paraId="25E4E49E" w14:textId="77777777" w:rsidR="00E34BC3" w:rsidRPr="00E34BC3" w:rsidRDefault="00E34BC3" w:rsidP="00E34BC3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7B63732B" w14:textId="77777777" w:rsidR="00E34BC3" w:rsidRPr="00E34BC3" w:rsidRDefault="00E34BC3" w:rsidP="00E34BC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66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5"/>
        <w:gridCol w:w="1469"/>
        <w:gridCol w:w="1468"/>
        <w:gridCol w:w="1468"/>
        <w:gridCol w:w="1468"/>
      </w:tblGrid>
      <w:tr w:rsidR="00E34BC3" w:rsidRPr="00E34BC3" w14:paraId="6D3E30FD" w14:textId="77777777" w:rsidTr="00EF291F">
        <w:trPr>
          <w:cantSplit/>
        </w:trPr>
        <w:tc>
          <w:tcPr>
            <w:tcW w:w="6606" w:type="dxa"/>
            <w:gridSpan w:val="5"/>
            <w:shd w:val="clear" w:color="auto" w:fill="FFFFFF"/>
            <w:vAlign w:val="center"/>
          </w:tcPr>
          <w:p w14:paraId="314633CE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Item-Total Statistics</w:t>
            </w:r>
          </w:p>
        </w:tc>
      </w:tr>
      <w:tr w:rsidR="00E34BC3" w:rsidRPr="00E34BC3" w14:paraId="2CE3609B" w14:textId="77777777" w:rsidTr="00EF291F">
        <w:trPr>
          <w:cantSplit/>
        </w:trPr>
        <w:tc>
          <w:tcPr>
            <w:tcW w:w="734" w:type="dxa"/>
            <w:shd w:val="clear" w:color="auto" w:fill="FFFFFF"/>
            <w:vAlign w:val="bottom"/>
          </w:tcPr>
          <w:p w14:paraId="05EA3ADF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68" w:type="dxa"/>
            <w:shd w:val="clear" w:color="auto" w:fill="FFFFFF"/>
            <w:vAlign w:val="bottom"/>
          </w:tcPr>
          <w:p w14:paraId="05E1324A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Scale Mean if Item Deleted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2B52F9FB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Scale Variance if Item Deleted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294CD565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orrected Item-Total Correlation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03A35AE9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ronbach's Alpha if Item Deleted</w:t>
            </w:r>
          </w:p>
        </w:tc>
      </w:tr>
      <w:tr w:rsidR="00E34BC3" w:rsidRPr="00E34BC3" w14:paraId="590F2D41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29FDEA7C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0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D19582A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6.9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057F0D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6.999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8BE462F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3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697651E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18</w:t>
            </w:r>
          </w:p>
        </w:tc>
      </w:tr>
      <w:tr w:rsidR="00E34BC3" w:rsidRPr="00E34BC3" w14:paraId="27F93C16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3647EC08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02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036CB72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7.6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1279467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8.43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67511E7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45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43CB505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67</w:t>
            </w:r>
          </w:p>
        </w:tc>
      </w:tr>
      <w:tr w:rsidR="00E34BC3" w:rsidRPr="00E34BC3" w14:paraId="7D0B23C8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1F82E578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0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BA9FF63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7.1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3B76E27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6.55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F09AB4D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1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0FDA0B5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26</w:t>
            </w:r>
          </w:p>
        </w:tc>
      </w:tr>
      <w:tr w:rsidR="00E34BC3" w:rsidRPr="00E34BC3" w14:paraId="42F6ABB4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2F689C4E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0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B411E7F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6.9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C3BD6E2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6.99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EAF99C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29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1AA727B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19</w:t>
            </w:r>
          </w:p>
        </w:tc>
      </w:tr>
      <w:tr w:rsidR="00E34BC3" w:rsidRPr="00E34BC3" w14:paraId="6E350946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0C25FC20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0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8460209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6.53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0C8E5C5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8.25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6236984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67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793DA93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37</w:t>
            </w:r>
          </w:p>
        </w:tc>
      </w:tr>
      <w:tr w:rsidR="00E34BC3" w:rsidRPr="00E34BC3" w14:paraId="0AB36322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03B1B466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0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3626B2B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6.6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1B640B8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8.11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7DD7C21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66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6EFDB0E" w14:textId="77777777" w:rsidR="00E34BC3" w:rsidRPr="00E34BC3" w:rsidRDefault="00E34BC3" w:rsidP="00E34BC3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E34BC3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36</w:t>
            </w:r>
          </w:p>
        </w:tc>
      </w:tr>
    </w:tbl>
    <w:p w14:paraId="783E9DC2" w14:textId="15370C8C" w:rsidR="00E34BC3" w:rsidRDefault="00E34BC3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84952CF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13BD376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E23596F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DD5335F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847429E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EFD5CB8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C86FC76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BA263FE" w14:textId="78DACA12" w:rsidR="00E34BC3" w:rsidRDefault="00E34BC3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5 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2)</w:t>
      </w:r>
    </w:p>
    <w:p w14:paraId="2F7A3FD9" w14:textId="77777777" w:rsidR="00B47008" w:rsidRPr="00B47008" w:rsidRDefault="00B47008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4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10"/>
        <w:gridCol w:w="1010"/>
      </w:tblGrid>
      <w:tr w:rsidR="00B47008" w:rsidRPr="00B47008" w14:paraId="3E733C66" w14:textId="77777777" w:rsidTr="00EF291F">
        <w:trPr>
          <w:cantSplit/>
        </w:trPr>
        <w:tc>
          <w:tcPr>
            <w:tcW w:w="4021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FF03D79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Case Processing Summary</w:t>
            </w:r>
          </w:p>
        </w:tc>
      </w:tr>
      <w:tr w:rsidR="00B47008" w:rsidRPr="00B47008" w14:paraId="3E250EE3" w14:textId="77777777" w:rsidTr="00EF291F">
        <w:trPr>
          <w:cantSplit/>
        </w:trPr>
        <w:tc>
          <w:tcPr>
            <w:tcW w:w="2003" w:type="dxa"/>
            <w:gridSpan w:val="2"/>
            <w:tcBorders>
              <w:top w:val="single" w:sz="4" w:space="0" w:color="auto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65E0EF31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145185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1009" w:type="dxa"/>
            <w:tcBorders>
              <w:top w:val="single" w:sz="4" w:space="0" w:color="auto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2C3D73D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%</w:t>
            </w:r>
          </w:p>
        </w:tc>
      </w:tr>
      <w:tr w:rsidR="00B47008" w:rsidRPr="00B47008" w14:paraId="6A438917" w14:textId="77777777">
        <w:trPr>
          <w:cantSplit/>
        </w:trPr>
        <w:tc>
          <w:tcPr>
            <w:tcW w:w="85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EB8E399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ases</w:t>
            </w:r>
          </w:p>
        </w:tc>
        <w:tc>
          <w:tcPr>
            <w:tcW w:w="114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60022D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Valid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E45B67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37713E8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0.0</w:t>
            </w:r>
          </w:p>
        </w:tc>
      </w:tr>
      <w:tr w:rsidR="00B47008" w:rsidRPr="00B47008" w14:paraId="2ADED0BF" w14:textId="77777777">
        <w:trPr>
          <w:cantSplit/>
        </w:trPr>
        <w:tc>
          <w:tcPr>
            <w:tcW w:w="85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BEF211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FD4E16B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proofErr w:type="spellStart"/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Excluded</w:t>
            </w:r>
            <w:r w:rsidRPr="00B47008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a</w:t>
            </w:r>
            <w:proofErr w:type="spellEnd"/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4D8A7F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0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6B00C91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0</w:t>
            </w:r>
          </w:p>
        </w:tc>
      </w:tr>
      <w:tr w:rsidR="00B47008" w:rsidRPr="00B47008" w14:paraId="5ABABEE0" w14:textId="77777777">
        <w:trPr>
          <w:cantSplit/>
        </w:trPr>
        <w:tc>
          <w:tcPr>
            <w:tcW w:w="85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0FB0076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84D76D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Total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ED6383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B371203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0.0</w:t>
            </w:r>
          </w:p>
        </w:tc>
      </w:tr>
      <w:tr w:rsidR="00B47008" w:rsidRPr="00B47008" w14:paraId="3E7C3CD7" w14:textId="77777777">
        <w:trPr>
          <w:cantSplit/>
        </w:trPr>
        <w:tc>
          <w:tcPr>
            <w:tcW w:w="40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93983A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a. Listwise deletion based on all variables in the procedure.</w:t>
            </w:r>
          </w:p>
        </w:tc>
      </w:tr>
    </w:tbl>
    <w:p w14:paraId="3F36CD29" w14:textId="77777777" w:rsidR="00B47008" w:rsidRPr="00B47008" w:rsidRDefault="00B47008" w:rsidP="00B4700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47DFC5B" w14:textId="77777777" w:rsidR="00B47008" w:rsidRPr="00B47008" w:rsidRDefault="00B47008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26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B47008" w:rsidRPr="00B47008" w14:paraId="0D64514E" w14:textId="77777777" w:rsidTr="00EF291F">
        <w:trPr>
          <w:cantSplit/>
        </w:trPr>
        <w:tc>
          <w:tcPr>
            <w:tcW w:w="2691" w:type="dxa"/>
            <w:gridSpan w:val="2"/>
            <w:shd w:val="clear" w:color="auto" w:fill="FFFFFF"/>
            <w:vAlign w:val="center"/>
          </w:tcPr>
          <w:p w14:paraId="1046F65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Reliability Statistics</w:t>
            </w:r>
          </w:p>
        </w:tc>
      </w:tr>
      <w:tr w:rsidR="00B47008" w:rsidRPr="00B47008" w14:paraId="32D678F6" w14:textId="77777777" w:rsidTr="00EF291F">
        <w:trPr>
          <w:cantSplit/>
        </w:trPr>
        <w:tc>
          <w:tcPr>
            <w:tcW w:w="1511" w:type="dxa"/>
            <w:shd w:val="clear" w:color="auto" w:fill="FFFFFF"/>
            <w:vAlign w:val="bottom"/>
          </w:tcPr>
          <w:p w14:paraId="5C8FC293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ronbach's Alpha</w:t>
            </w:r>
          </w:p>
        </w:tc>
        <w:tc>
          <w:tcPr>
            <w:tcW w:w="1180" w:type="dxa"/>
            <w:shd w:val="clear" w:color="auto" w:fill="FFFFFF"/>
            <w:vAlign w:val="bottom"/>
          </w:tcPr>
          <w:p w14:paraId="122865C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N of Items</w:t>
            </w:r>
          </w:p>
        </w:tc>
      </w:tr>
      <w:tr w:rsidR="00B47008" w:rsidRPr="00B47008" w14:paraId="2D535D58" w14:textId="77777777" w:rsidTr="00EF291F">
        <w:trPr>
          <w:cantSplit/>
        </w:trPr>
        <w:tc>
          <w:tcPr>
            <w:tcW w:w="1511" w:type="dxa"/>
            <w:shd w:val="clear" w:color="auto" w:fill="FFFFFF"/>
            <w:vAlign w:val="center"/>
          </w:tcPr>
          <w:p w14:paraId="68EB4923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98</w:t>
            </w:r>
          </w:p>
        </w:tc>
        <w:tc>
          <w:tcPr>
            <w:tcW w:w="1180" w:type="dxa"/>
            <w:shd w:val="clear" w:color="auto" w:fill="FFFFFF"/>
            <w:vAlign w:val="center"/>
          </w:tcPr>
          <w:p w14:paraId="2561A06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1</w:t>
            </w:r>
          </w:p>
        </w:tc>
      </w:tr>
    </w:tbl>
    <w:p w14:paraId="626A9AA5" w14:textId="77777777" w:rsidR="00CF2906" w:rsidRPr="00B47008" w:rsidRDefault="00CF2906" w:rsidP="00B4700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5D19A879" w14:textId="77777777" w:rsidR="00B47008" w:rsidRPr="00B47008" w:rsidRDefault="00B47008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66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5"/>
        <w:gridCol w:w="1469"/>
        <w:gridCol w:w="1468"/>
        <w:gridCol w:w="1468"/>
        <w:gridCol w:w="1468"/>
      </w:tblGrid>
      <w:tr w:rsidR="00B47008" w:rsidRPr="00B47008" w14:paraId="75BDE286" w14:textId="77777777" w:rsidTr="00EF291F">
        <w:trPr>
          <w:cantSplit/>
        </w:trPr>
        <w:tc>
          <w:tcPr>
            <w:tcW w:w="6606" w:type="dxa"/>
            <w:gridSpan w:val="5"/>
            <w:shd w:val="clear" w:color="auto" w:fill="FFFFFF"/>
            <w:vAlign w:val="center"/>
          </w:tcPr>
          <w:p w14:paraId="3C61246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Item-Total Statistics</w:t>
            </w:r>
          </w:p>
        </w:tc>
      </w:tr>
      <w:tr w:rsidR="00B47008" w:rsidRPr="00B47008" w14:paraId="5BB446B0" w14:textId="77777777" w:rsidTr="00EF291F">
        <w:trPr>
          <w:cantSplit/>
        </w:trPr>
        <w:tc>
          <w:tcPr>
            <w:tcW w:w="734" w:type="dxa"/>
            <w:shd w:val="clear" w:color="auto" w:fill="FFFFFF"/>
            <w:vAlign w:val="bottom"/>
          </w:tcPr>
          <w:p w14:paraId="10A8127D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68" w:type="dxa"/>
            <w:shd w:val="clear" w:color="auto" w:fill="FFFFFF"/>
            <w:vAlign w:val="bottom"/>
          </w:tcPr>
          <w:p w14:paraId="1AD9F6C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Scale Mean if Item Deleted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36DD71C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Scale Variance if Item Deleted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6861F92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orrected Item-Total Correlation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11A0AA5C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ronbach's Alpha if Item Deleted</w:t>
            </w:r>
          </w:p>
        </w:tc>
      </w:tr>
      <w:tr w:rsidR="00B47008" w:rsidRPr="00B47008" w14:paraId="09741CC6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2E08C1C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0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0FEC21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7.0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868BB2E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4.06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4E1B0D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3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14A463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77</w:t>
            </w:r>
          </w:p>
        </w:tc>
      </w:tr>
      <w:tr w:rsidR="00B47008" w:rsidRPr="00B47008" w14:paraId="13646135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4680904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02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D2BBE0C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7.5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226AC6D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2.74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0B191D0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02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733A596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78</w:t>
            </w:r>
          </w:p>
        </w:tc>
      </w:tr>
      <w:tr w:rsidR="00B47008" w:rsidRPr="00B47008" w14:paraId="6CA959E9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0CF1EF8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0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87E7CC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6.83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786F39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5.31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F3B6190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608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41AA14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91</w:t>
            </w:r>
          </w:p>
        </w:tc>
      </w:tr>
      <w:tr w:rsidR="00B47008" w:rsidRPr="00B47008" w14:paraId="6FFCEE46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37EB1FEE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0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234B0AC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8.3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A6A8DB3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7.96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4CAF659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41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959AAD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900</w:t>
            </w:r>
          </w:p>
        </w:tc>
      </w:tr>
      <w:tr w:rsidR="00B47008" w:rsidRPr="00B47008" w14:paraId="53074F9C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554DD549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0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5FC340D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8.4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765AB1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7.90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2617F6C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47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1624BEC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97</w:t>
            </w:r>
          </w:p>
        </w:tc>
      </w:tr>
      <w:tr w:rsidR="00B47008" w:rsidRPr="00B47008" w14:paraId="141DBC49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5A85FA53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0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0E1162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8.4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61B7B09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7.08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74BC9D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59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18AC7C0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92</w:t>
            </w:r>
          </w:p>
        </w:tc>
      </w:tr>
      <w:tr w:rsidR="00B47008" w:rsidRPr="00B47008" w14:paraId="62419551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53CD0473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0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B309800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6.83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2442B3E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5.31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C3BAB16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608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81F425B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91</w:t>
            </w:r>
          </w:p>
        </w:tc>
      </w:tr>
      <w:tr w:rsidR="00B47008" w:rsidRPr="00B47008" w14:paraId="7D9F8652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090A32CD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08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74B84F0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5.6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737DA4E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5.972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4BECA7D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55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66AE351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94</w:t>
            </w:r>
          </w:p>
        </w:tc>
      </w:tr>
      <w:tr w:rsidR="00B47008" w:rsidRPr="00B47008" w14:paraId="7EAC6F6C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6BF0E73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09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3E2B9FE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8.4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C0601BD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7.08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D7D9FE8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59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76C3EA8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92</w:t>
            </w:r>
          </w:p>
        </w:tc>
      </w:tr>
      <w:tr w:rsidR="00B47008" w:rsidRPr="00B47008" w14:paraId="34C2D4B1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383B6B8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1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A983C0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7.1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D42F42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4.23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C9CD3A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76FBD6E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77</w:t>
            </w:r>
          </w:p>
        </w:tc>
      </w:tr>
      <w:tr w:rsidR="00B47008" w:rsidRPr="00B47008" w14:paraId="4AD7A376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316658D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21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E6A7E4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7.3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67B4BA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3.13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31201B0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68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4D7835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89</w:t>
            </w:r>
          </w:p>
        </w:tc>
      </w:tr>
    </w:tbl>
    <w:p w14:paraId="3F463CDB" w14:textId="77777777" w:rsidR="00B47008" w:rsidRDefault="00B47008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4DAF76C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8B6D680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9E52AF7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12A5411" w14:textId="194FEA88" w:rsidR="00B47008" w:rsidRDefault="00B47008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6 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X3)</w:t>
      </w:r>
    </w:p>
    <w:p w14:paraId="4A507BB5" w14:textId="77777777" w:rsidR="00B47008" w:rsidRPr="00B47008" w:rsidRDefault="00B47008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39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7"/>
        <w:gridCol w:w="1147"/>
        <w:gridCol w:w="994"/>
        <w:gridCol w:w="994"/>
      </w:tblGrid>
      <w:tr w:rsidR="00B47008" w:rsidRPr="00B47008" w14:paraId="736D408E" w14:textId="77777777" w:rsidTr="00EF291F">
        <w:trPr>
          <w:cantSplit/>
        </w:trPr>
        <w:tc>
          <w:tcPr>
            <w:tcW w:w="3991" w:type="dxa"/>
            <w:gridSpan w:val="4"/>
            <w:shd w:val="clear" w:color="auto" w:fill="FFFFFF"/>
            <w:vAlign w:val="center"/>
          </w:tcPr>
          <w:p w14:paraId="0CA6BB5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Case Processing Summary</w:t>
            </w:r>
          </w:p>
        </w:tc>
      </w:tr>
      <w:tr w:rsidR="00B47008" w:rsidRPr="00B47008" w14:paraId="48E96A39" w14:textId="77777777" w:rsidTr="00EF291F">
        <w:trPr>
          <w:cantSplit/>
        </w:trPr>
        <w:tc>
          <w:tcPr>
            <w:tcW w:w="2003" w:type="dxa"/>
            <w:gridSpan w:val="2"/>
            <w:shd w:val="clear" w:color="auto" w:fill="FFFFFF"/>
            <w:vAlign w:val="bottom"/>
          </w:tcPr>
          <w:p w14:paraId="41528CE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94" w:type="dxa"/>
            <w:shd w:val="clear" w:color="auto" w:fill="FFFFFF"/>
            <w:vAlign w:val="bottom"/>
          </w:tcPr>
          <w:p w14:paraId="16F3995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N</w:t>
            </w:r>
          </w:p>
        </w:tc>
        <w:tc>
          <w:tcPr>
            <w:tcW w:w="994" w:type="dxa"/>
            <w:shd w:val="clear" w:color="auto" w:fill="FFFFFF"/>
            <w:vAlign w:val="bottom"/>
          </w:tcPr>
          <w:p w14:paraId="1A4E4CE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%</w:t>
            </w:r>
          </w:p>
        </w:tc>
      </w:tr>
      <w:tr w:rsidR="00B47008" w:rsidRPr="00B47008" w14:paraId="147B51A4" w14:textId="77777777" w:rsidTr="00EF291F">
        <w:trPr>
          <w:cantSplit/>
        </w:trPr>
        <w:tc>
          <w:tcPr>
            <w:tcW w:w="856" w:type="dxa"/>
            <w:vMerge w:val="restart"/>
            <w:shd w:val="clear" w:color="auto" w:fill="FFFFFF"/>
          </w:tcPr>
          <w:p w14:paraId="3D9CF5E8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ases</w:t>
            </w:r>
          </w:p>
        </w:tc>
        <w:tc>
          <w:tcPr>
            <w:tcW w:w="1147" w:type="dxa"/>
            <w:shd w:val="clear" w:color="auto" w:fill="FFFFFF"/>
          </w:tcPr>
          <w:p w14:paraId="4992A00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Valid</w:t>
            </w:r>
          </w:p>
        </w:tc>
        <w:tc>
          <w:tcPr>
            <w:tcW w:w="994" w:type="dxa"/>
            <w:shd w:val="clear" w:color="auto" w:fill="FFFFFF"/>
            <w:vAlign w:val="center"/>
          </w:tcPr>
          <w:p w14:paraId="1911B86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30</w:t>
            </w:r>
          </w:p>
        </w:tc>
        <w:tc>
          <w:tcPr>
            <w:tcW w:w="994" w:type="dxa"/>
            <w:shd w:val="clear" w:color="auto" w:fill="FFFFFF"/>
            <w:vAlign w:val="center"/>
          </w:tcPr>
          <w:p w14:paraId="57DB55E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88.2</w:t>
            </w:r>
          </w:p>
        </w:tc>
      </w:tr>
      <w:tr w:rsidR="00B47008" w:rsidRPr="00B47008" w14:paraId="20A4C47F" w14:textId="77777777" w:rsidTr="00EF291F">
        <w:trPr>
          <w:cantSplit/>
        </w:trPr>
        <w:tc>
          <w:tcPr>
            <w:tcW w:w="856" w:type="dxa"/>
            <w:vMerge/>
            <w:shd w:val="clear" w:color="auto" w:fill="FFFFFF"/>
          </w:tcPr>
          <w:p w14:paraId="59F7C86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147" w:type="dxa"/>
            <w:shd w:val="clear" w:color="auto" w:fill="FFFFFF"/>
          </w:tcPr>
          <w:p w14:paraId="11D12B96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proofErr w:type="spellStart"/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Excluded</w:t>
            </w:r>
            <w:r w:rsidRPr="00B47008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bidi="ar-SA"/>
              </w:rPr>
              <w:t>a</w:t>
            </w:r>
            <w:proofErr w:type="spellEnd"/>
          </w:p>
        </w:tc>
        <w:tc>
          <w:tcPr>
            <w:tcW w:w="994" w:type="dxa"/>
            <w:shd w:val="clear" w:color="auto" w:fill="FFFFFF"/>
            <w:vAlign w:val="center"/>
          </w:tcPr>
          <w:p w14:paraId="2081C421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4</w:t>
            </w:r>
          </w:p>
        </w:tc>
        <w:tc>
          <w:tcPr>
            <w:tcW w:w="994" w:type="dxa"/>
            <w:shd w:val="clear" w:color="auto" w:fill="FFFFFF"/>
            <w:vAlign w:val="center"/>
          </w:tcPr>
          <w:p w14:paraId="2D4DE70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1.8</w:t>
            </w:r>
          </w:p>
        </w:tc>
      </w:tr>
      <w:tr w:rsidR="00B47008" w:rsidRPr="00B47008" w14:paraId="1BE33AB7" w14:textId="77777777" w:rsidTr="00EF291F">
        <w:trPr>
          <w:cantSplit/>
        </w:trPr>
        <w:tc>
          <w:tcPr>
            <w:tcW w:w="856" w:type="dxa"/>
            <w:vMerge/>
            <w:shd w:val="clear" w:color="auto" w:fill="FFFFFF"/>
          </w:tcPr>
          <w:p w14:paraId="6C13048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</w:p>
        </w:tc>
        <w:tc>
          <w:tcPr>
            <w:tcW w:w="1147" w:type="dxa"/>
            <w:shd w:val="clear" w:color="auto" w:fill="FFFFFF"/>
          </w:tcPr>
          <w:p w14:paraId="30A127A0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Total</w:t>
            </w:r>
          </w:p>
        </w:tc>
        <w:tc>
          <w:tcPr>
            <w:tcW w:w="994" w:type="dxa"/>
            <w:shd w:val="clear" w:color="auto" w:fill="FFFFFF"/>
            <w:vAlign w:val="center"/>
          </w:tcPr>
          <w:p w14:paraId="3179FFB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34</w:t>
            </w:r>
          </w:p>
        </w:tc>
        <w:tc>
          <w:tcPr>
            <w:tcW w:w="994" w:type="dxa"/>
            <w:shd w:val="clear" w:color="auto" w:fill="FFFFFF"/>
            <w:vAlign w:val="center"/>
          </w:tcPr>
          <w:p w14:paraId="3053DA1C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100.0</w:t>
            </w:r>
          </w:p>
        </w:tc>
      </w:tr>
      <w:tr w:rsidR="00B47008" w:rsidRPr="00B47008" w14:paraId="5F2B410A" w14:textId="77777777" w:rsidTr="00EF291F">
        <w:trPr>
          <w:cantSplit/>
        </w:trPr>
        <w:tc>
          <w:tcPr>
            <w:tcW w:w="3991" w:type="dxa"/>
            <w:gridSpan w:val="4"/>
            <w:shd w:val="clear" w:color="auto" w:fill="FFFFFF"/>
          </w:tcPr>
          <w:p w14:paraId="77505073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a. Listwise deletion based on all variables in the procedure.</w:t>
            </w:r>
          </w:p>
        </w:tc>
      </w:tr>
    </w:tbl>
    <w:p w14:paraId="196B00D1" w14:textId="77777777" w:rsidR="00B47008" w:rsidRPr="00B47008" w:rsidRDefault="00B47008" w:rsidP="00B4700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3D71791B" w14:textId="77777777" w:rsidR="00B47008" w:rsidRPr="00B47008" w:rsidRDefault="00B47008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26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B47008" w:rsidRPr="00B47008" w14:paraId="3D85E60C" w14:textId="77777777" w:rsidTr="00EF291F">
        <w:trPr>
          <w:cantSplit/>
        </w:trPr>
        <w:tc>
          <w:tcPr>
            <w:tcW w:w="269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53FD973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Reliability Statistics</w:t>
            </w:r>
          </w:p>
        </w:tc>
      </w:tr>
      <w:tr w:rsidR="00B47008" w:rsidRPr="00B47008" w14:paraId="28212452" w14:textId="77777777" w:rsidTr="00EF291F">
        <w:trPr>
          <w:cantSplit/>
        </w:trPr>
        <w:tc>
          <w:tcPr>
            <w:tcW w:w="1511" w:type="dxa"/>
            <w:tcBorders>
              <w:top w:val="single" w:sz="4" w:space="0" w:color="auto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4D728F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ronbach's Alpha</w:t>
            </w:r>
          </w:p>
        </w:tc>
        <w:tc>
          <w:tcPr>
            <w:tcW w:w="1180" w:type="dxa"/>
            <w:tcBorders>
              <w:top w:val="single" w:sz="4" w:space="0" w:color="auto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D4B2D99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N of Items</w:t>
            </w:r>
          </w:p>
        </w:tc>
      </w:tr>
      <w:tr w:rsidR="00B47008" w:rsidRPr="00B47008" w14:paraId="74AB8840" w14:textId="77777777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A7B1A2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21</w:t>
            </w:r>
          </w:p>
        </w:tc>
        <w:tc>
          <w:tcPr>
            <w:tcW w:w="118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FA83FFB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7</w:t>
            </w:r>
          </w:p>
        </w:tc>
      </w:tr>
    </w:tbl>
    <w:p w14:paraId="69B752B6" w14:textId="38ED0741" w:rsidR="00CF2906" w:rsidRDefault="00CF2906" w:rsidP="00B4700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783C1B1B" w14:textId="77777777" w:rsidR="00CF2906" w:rsidRPr="00B47008" w:rsidRDefault="00CF2906" w:rsidP="00B4700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04ECA1CA" w14:textId="77777777" w:rsidR="00B47008" w:rsidRPr="00B47008" w:rsidRDefault="00B47008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66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5"/>
        <w:gridCol w:w="1469"/>
        <w:gridCol w:w="1468"/>
        <w:gridCol w:w="1468"/>
        <w:gridCol w:w="1468"/>
      </w:tblGrid>
      <w:tr w:rsidR="00B47008" w:rsidRPr="00B47008" w14:paraId="092A7724" w14:textId="77777777" w:rsidTr="00EF291F">
        <w:trPr>
          <w:cantSplit/>
        </w:trPr>
        <w:tc>
          <w:tcPr>
            <w:tcW w:w="6606" w:type="dxa"/>
            <w:gridSpan w:val="5"/>
            <w:shd w:val="clear" w:color="auto" w:fill="FFFFFF"/>
            <w:vAlign w:val="center"/>
          </w:tcPr>
          <w:p w14:paraId="05076E98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bidi="ar-SA"/>
              </w:rPr>
              <w:t>Item-Total Statistics</w:t>
            </w:r>
          </w:p>
        </w:tc>
      </w:tr>
      <w:tr w:rsidR="00B47008" w:rsidRPr="00B47008" w14:paraId="268821B0" w14:textId="77777777" w:rsidTr="00EF291F">
        <w:trPr>
          <w:cantSplit/>
        </w:trPr>
        <w:tc>
          <w:tcPr>
            <w:tcW w:w="734" w:type="dxa"/>
            <w:shd w:val="clear" w:color="auto" w:fill="FFFFFF"/>
            <w:vAlign w:val="bottom"/>
          </w:tcPr>
          <w:p w14:paraId="3D29633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68" w:type="dxa"/>
            <w:shd w:val="clear" w:color="auto" w:fill="FFFFFF"/>
            <w:vAlign w:val="bottom"/>
          </w:tcPr>
          <w:p w14:paraId="77D0053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Scale Mean if Item Deleted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0265708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Scale Variance if Item Deleted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089A47E8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orrected Item-Total Correlation</w:t>
            </w:r>
          </w:p>
        </w:tc>
        <w:tc>
          <w:tcPr>
            <w:tcW w:w="1468" w:type="dxa"/>
            <w:shd w:val="clear" w:color="auto" w:fill="FFFFFF"/>
            <w:vAlign w:val="bottom"/>
          </w:tcPr>
          <w:p w14:paraId="21C53B7E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Cronbach's Alpha if Item Deleted</w:t>
            </w:r>
          </w:p>
        </w:tc>
      </w:tr>
      <w:tr w:rsidR="00B47008" w:rsidRPr="00B47008" w14:paraId="35FAC7A5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4F812E1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30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9D340E7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0.93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86DB3C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7.23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3970601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62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3CE21FE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86</w:t>
            </w:r>
          </w:p>
        </w:tc>
      </w:tr>
      <w:tr w:rsidR="00B47008" w:rsidRPr="00B47008" w14:paraId="106D397D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70C9CB8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302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891B19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0.7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855D21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7.32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F693143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67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193DC0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80</w:t>
            </w:r>
          </w:p>
        </w:tc>
      </w:tr>
      <w:tr w:rsidR="00B47008" w:rsidRPr="00B47008" w14:paraId="25D6085A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4943195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30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E2F3F5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0.833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59EFE8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6.97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F971A7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68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2DE50F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63</w:t>
            </w:r>
          </w:p>
        </w:tc>
      </w:tr>
      <w:tr w:rsidR="00B47008" w:rsidRPr="00B47008" w14:paraId="1249E8B6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1F0B23A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30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96304E0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0.9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36BEC4FD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7.34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F97FFE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4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541A45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771</w:t>
            </w:r>
          </w:p>
        </w:tc>
      </w:tr>
      <w:tr w:rsidR="00B47008" w:rsidRPr="00B47008" w14:paraId="76F56C22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38713874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30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A8F85AB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2.5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F07CE8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7.845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098C0AD6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49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5C8860C6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08</w:t>
            </w:r>
          </w:p>
        </w:tc>
      </w:tr>
      <w:tr w:rsidR="00B47008" w:rsidRPr="00B47008" w14:paraId="6C57ACFB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40425D3F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306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D000E55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0.2000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632A18E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7.683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F6C93C9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314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736E5FA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56</w:t>
            </w:r>
          </w:p>
        </w:tc>
      </w:tr>
      <w:tr w:rsidR="00B47008" w:rsidRPr="00B47008" w14:paraId="7CB75229" w14:textId="77777777" w:rsidTr="00EF291F">
        <w:trPr>
          <w:cantSplit/>
        </w:trPr>
        <w:tc>
          <w:tcPr>
            <w:tcW w:w="734" w:type="dxa"/>
            <w:shd w:val="clear" w:color="auto" w:fill="FFFFFF"/>
          </w:tcPr>
          <w:p w14:paraId="7A93FF02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X30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1AAAEA3D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21.4667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29E8D90A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8.05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64DB14EB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471</w:t>
            </w:r>
          </w:p>
        </w:tc>
        <w:tc>
          <w:tcPr>
            <w:tcW w:w="1468" w:type="dxa"/>
            <w:shd w:val="clear" w:color="auto" w:fill="FFFFFF"/>
            <w:vAlign w:val="center"/>
          </w:tcPr>
          <w:p w14:paraId="43BE75BB" w14:textId="77777777" w:rsidR="00B47008" w:rsidRPr="00B47008" w:rsidRDefault="00B47008" w:rsidP="00B470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</w:pPr>
            <w:r w:rsidRPr="00B47008">
              <w:rPr>
                <w:rFonts w:ascii="Arial" w:hAnsi="Arial" w:cs="Arial"/>
                <w:color w:val="000000"/>
                <w:sz w:val="18"/>
                <w:szCs w:val="18"/>
                <w:lang w:bidi="ar-SA"/>
              </w:rPr>
              <w:t>.811</w:t>
            </w:r>
          </w:p>
        </w:tc>
      </w:tr>
    </w:tbl>
    <w:p w14:paraId="5DA3CF1D" w14:textId="77777777" w:rsidR="00B47008" w:rsidRDefault="00B47008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2CC3E28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B850FEB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369A226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7C996BC" w14:textId="7777777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ED5D6F0" w14:textId="32E8C857" w:rsidR="00E65C84" w:rsidRDefault="00E65C84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75A7FE8" w14:textId="77777777" w:rsidR="00EF291F" w:rsidRDefault="00EF291F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914E542" w14:textId="0BA89E84" w:rsidR="00B47008" w:rsidRDefault="00B47008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ampiran 17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Graf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Norma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D236288" w14:textId="23FF80FD" w:rsidR="00B47008" w:rsidRDefault="00B47008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w:drawing>
          <wp:inline distT="0" distB="0" distL="0" distR="0" wp14:anchorId="74B4F4E1" wp14:editId="1AB00EF0">
            <wp:extent cx="4561464" cy="2681727"/>
            <wp:effectExtent l="0" t="0" r="0" b="444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4607" cy="2683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9E40F7" w14:textId="12CC300F" w:rsidR="00B47008" w:rsidRDefault="00B47008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w:drawing>
          <wp:inline distT="0" distB="0" distL="0" distR="0" wp14:anchorId="566D352F" wp14:editId="1594C664">
            <wp:extent cx="3703704" cy="339367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6420" cy="33961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3D8EE3" w14:textId="575447E2" w:rsidR="009E3AEE" w:rsidRDefault="009E3AEE" w:rsidP="009E3A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 w:bidi="ar-SA"/>
        </w:rPr>
        <w:lastRenderedPageBreak/>
        <w:drawing>
          <wp:inline distT="0" distB="0" distL="0" distR="0" wp14:anchorId="689AA1C9" wp14:editId="45D35442">
            <wp:extent cx="5041900" cy="2964180"/>
            <wp:effectExtent l="0" t="0" r="6350" b="762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1900" cy="2964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AF363C" w14:textId="77777777" w:rsidR="00E65C84" w:rsidRDefault="00E65C84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59746C89" w14:textId="6274B655" w:rsidR="009E3AEE" w:rsidRDefault="009E3AEE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36EAAD8E" w14:textId="6410DF73" w:rsidR="009E3AEE" w:rsidRDefault="009E3AEE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765927D3" w14:textId="763EE67B" w:rsidR="009E3AEE" w:rsidRDefault="009E3AEE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  <w:r w:rsidRPr="009E3AEE"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Lampiran </w:t>
      </w:r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18 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>Normal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Kolmogorov-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>smirnov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</w:t>
      </w:r>
    </w:p>
    <w:p w14:paraId="2A6C4AB5" w14:textId="77777777" w:rsidR="009E3AEE" w:rsidRPr="009E3AEE" w:rsidRDefault="009E3AEE" w:rsidP="009E3A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58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33"/>
        <w:gridCol w:w="1437"/>
        <w:gridCol w:w="1958"/>
      </w:tblGrid>
      <w:tr w:rsidR="009E3AEE" w:rsidRPr="009E3AEE" w14:paraId="5A9B5DB0" w14:textId="77777777" w:rsidTr="00EF291F">
        <w:trPr>
          <w:cantSplit/>
        </w:trPr>
        <w:tc>
          <w:tcPr>
            <w:tcW w:w="5826" w:type="dxa"/>
            <w:gridSpan w:val="3"/>
            <w:shd w:val="clear" w:color="auto" w:fill="FFFFFF"/>
            <w:vAlign w:val="center"/>
          </w:tcPr>
          <w:p w14:paraId="177ABC6D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Cs w:val="22"/>
                <w:lang w:bidi="ar-SA"/>
              </w:rPr>
            </w:pPr>
            <w:r w:rsidRPr="009E3AEE">
              <w:rPr>
                <w:rFonts w:ascii="Arial" w:hAnsi="Arial" w:cs="Arial"/>
                <w:b/>
                <w:bCs/>
                <w:color w:val="010205"/>
                <w:szCs w:val="22"/>
                <w:lang w:bidi="ar-SA"/>
              </w:rPr>
              <w:t>One-Sample Kolmogorov-Smirnov Test</w:t>
            </w:r>
          </w:p>
        </w:tc>
      </w:tr>
      <w:tr w:rsidR="009E3AEE" w:rsidRPr="009E3AEE" w14:paraId="739DC449" w14:textId="77777777" w:rsidTr="00EF291F">
        <w:trPr>
          <w:cantSplit/>
        </w:trPr>
        <w:tc>
          <w:tcPr>
            <w:tcW w:w="3869" w:type="dxa"/>
            <w:gridSpan w:val="2"/>
            <w:shd w:val="clear" w:color="auto" w:fill="FFFFFF"/>
            <w:vAlign w:val="bottom"/>
          </w:tcPr>
          <w:p w14:paraId="15661CB4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957" w:type="dxa"/>
            <w:shd w:val="clear" w:color="auto" w:fill="FFFFFF"/>
            <w:vAlign w:val="bottom"/>
          </w:tcPr>
          <w:p w14:paraId="0967F139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Unstandardized Residual</w:t>
            </w:r>
          </w:p>
        </w:tc>
      </w:tr>
      <w:tr w:rsidR="009E3AEE" w:rsidRPr="009E3AEE" w14:paraId="5B54D89B" w14:textId="77777777" w:rsidTr="00EF291F">
        <w:trPr>
          <w:cantSplit/>
        </w:trPr>
        <w:tc>
          <w:tcPr>
            <w:tcW w:w="3869" w:type="dxa"/>
            <w:gridSpan w:val="2"/>
            <w:shd w:val="clear" w:color="auto" w:fill="E0E0E0"/>
          </w:tcPr>
          <w:p w14:paraId="068027A6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N</w:t>
            </w:r>
          </w:p>
        </w:tc>
        <w:tc>
          <w:tcPr>
            <w:tcW w:w="1957" w:type="dxa"/>
            <w:shd w:val="clear" w:color="auto" w:fill="FFFFFF"/>
          </w:tcPr>
          <w:p w14:paraId="7D7DB9FB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72</w:t>
            </w:r>
          </w:p>
        </w:tc>
      </w:tr>
      <w:tr w:rsidR="009E3AEE" w:rsidRPr="009E3AEE" w14:paraId="43D85A8E" w14:textId="77777777" w:rsidTr="00EF291F">
        <w:trPr>
          <w:cantSplit/>
        </w:trPr>
        <w:tc>
          <w:tcPr>
            <w:tcW w:w="2432" w:type="dxa"/>
            <w:vMerge w:val="restart"/>
            <w:shd w:val="clear" w:color="auto" w:fill="E0E0E0"/>
          </w:tcPr>
          <w:p w14:paraId="6106870D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 xml:space="preserve">Normal </w:t>
            </w:r>
            <w:proofErr w:type="spellStart"/>
            <w:proofErr w:type="gramStart"/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Parameters</w:t>
            </w:r>
            <w:r w:rsidRPr="009E3AEE">
              <w:rPr>
                <w:rFonts w:ascii="Arial" w:hAnsi="Arial" w:cs="Arial"/>
                <w:color w:val="264A60"/>
                <w:sz w:val="18"/>
                <w:szCs w:val="18"/>
                <w:vertAlign w:val="superscript"/>
                <w:lang w:bidi="ar-SA"/>
              </w:rPr>
              <w:t>a,b</w:t>
            </w:r>
            <w:proofErr w:type="spellEnd"/>
            <w:proofErr w:type="gramEnd"/>
          </w:p>
        </w:tc>
        <w:tc>
          <w:tcPr>
            <w:tcW w:w="1437" w:type="dxa"/>
            <w:shd w:val="clear" w:color="auto" w:fill="E0E0E0"/>
          </w:tcPr>
          <w:p w14:paraId="5277E845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Mean</w:t>
            </w:r>
          </w:p>
        </w:tc>
        <w:tc>
          <w:tcPr>
            <w:tcW w:w="1957" w:type="dxa"/>
            <w:shd w:val="clear" w:color="auto" w:fill="FFFFFF"/>
          </w:tcPr>
          <w:p w14:paraId="5D168425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000000</w:t>
            </w:r>
          </w:p>
        </w:tc>
      </w:tr>
      <w:tr w:rsidR="009E3AEE" w:rsidRPr="009E3AEE" w14:paraId="0D8F77C1" w14:textId="77777777" w:rsidTr="00EF291F">
        <w:trPr>
          <w:cantSplit/>
        </w:trPr>
        <w:tc>
          <w:tcPr>
            <w:tcW w:w="2432" w:type="dxa"/>
            <w:vMerge/>
            <w:shd w:val="clear" w:color="auto" w:fill="E0E0E0"/>
          </w:tcPr>
          <w:p w14:paraId="5E16CEA1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</w:p>
        </w:tc>
        <w:tc>
          <w:tcPr>
            <w:tcW w:w="1437" w:type="dxa"/>
            <w:shd w:val="clear" w:color="auto" w:fill="E0E0E0"/>
          </w:tcPr>
          <w:p w14:paraId="2C01D68C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Std. Deviation</w:t>
            </w:r>
          </w:p>
        </w:tc>
        <w:tc>
          <w:tcPr>
            <w:tcW w:w="1957" w:type="dxa"/>
            <w:shd w:val="clear" w:color="auto" w:fill="FFFFFF"/>
          </w:tcPr>
          <w:p w14:paraId="5D908D74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6.62869385</w:t>
            </w:r>
          </w:p>
        </w:tc>
      </w:tr>
      <w:tr w:rsidR="009E3AEE" w:rsidRPr="009E3AEE" w14:paraId="04A2ED46" w14:textId="77777777" w:rsidTr="00EF291F">
        <w:trPr>
          <w:cantSplit/>
        </w:trPr>
        <w:tc>
          <w:tcPr>
            <w:tcW w:w="2432" w:type="dxa"/>
            <w:vMerge w:val="restart"/>
            <w:shd w:val="clear" w:color="auto" w:fill="E0E0E0"/>
          </w:tcPr>
          <w:p w14:paraId="53F1EE12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Most Extreme Differences</w:t>
            </w:r>
          </w:p>
        </w:tc>
        <w:tc>
          <w:tcPr>
            <w:tcW w:w="1437" w:type="dxa"/>
            <w:shd w:val="clear" w:color="auto" w:fill="E0E0E0"/>
          </w:tcPr>
          <w:p w14:paraId="034702E8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Absolute</w:t>
            </w:r>
          </w:p>
        </w:tc>
        <w:tc>
          <w:tcPr>
            <w:tcW w:w="1957" w:type="dxa"/>
            <w:shd w:val="clear" w:color="auto" w:fill="FFFFFF"/>
          </w:tcPr>
          <w:p w14:paraId="56473401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64</w:t>
            </w:r>
          </w:p>
        </w:tc>
      </w:tr>
      <w:tr w:rsidR="009E3AEE" w:rsidRPr="009E3AEE" w14:paraId="0A2E62EC" w14:textId="77777777" w:rsidTr="00EF291F">
        <w:trPr>
          <w:cantSplit/>
        </w:trPr>
        <w:tc>
          <w:tcPr>
            <w:tcW w:w="2432" w:type="dxa"/>
            <w:vMerge/>
            <w:shd w:val="clear" w:color="auto" w:fill="E0E0E0"/>
          </w:tcPr>
          <w:p w14:paraId="797557EA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</w:p>
        </w:tc>
        <w:tc>
          <w:tcPr>
            <w:tcW w:w="1437" w:type="dxa"/>
            <w:shd w:val="clear" w:color="auto" w:fill="E0E0E0"/>
          </w:tcPr>
          <w:p w14:paraId="25BAA2C5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Positive</w:t>
            </w:r>
          </w:p>
        </w:tc>
        <w:tc>
          <w:tcPr>
            <w:tcW w:w="1957" w:type="dxa"/>
            <w:shd w:val="clear" w:color="auto" w:fill="FFFFFF"/>
          </w:tcPr>
          <w:p w14:paraId="040335AA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59</w:t>
            </w:r>
          </w:p>
        </w:tc>
      </w:tr>
      <w:tr w:rsidR="009E3AEE" w:rsidRPr="009E3AEE" w14:paraId="3B37690A" w14:textId="77777777" w:rsidTr="00EF291F">
        <w:trPr>
          <w:cantSplit/>
        </w:trPr>
        <w:tc>
          <w:tcPr>
            <w:tcW w:w="2432" w:type="dxa"/>
            <w:vMerge/>
            <w:shd w:val="clear" w:color="auto" w:fill="E0E0E0"/>
          </w:tcPr>
          <w:p w14:paraId="3095B900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</w:p>
        </w:tc>
        <w:tc>
          <w:tcPr>
            <w:tcW w:w="1437" w:type="dxa"/>
            <w:shd w:val="clear" w:color="auto" w:fill="E0E0E0"/>
          </w:tcPr>
          <w:p w14:paraId="7AE6F07D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Negative</w:t>
            </w:r>
          </w:p>
        </w:tc>
        <w:tc>
          <w:tcPr>
            <w:tcW w:w="1957" w:type="dxa"/>
            <w:shd w:val="clear" w:color="auto" w:fill="FFFFFF"/>
          </w:tcPr>
          <w:p w14:paraId="08A4F428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-.064</w:t>
            </w:r>
          </w:p>
        </w:tc>
      </w:tr>
      <w:tr w:rsidR="009E3AEE" w:rsidRPr="009E3AEE" w14:paraId="7AD10D23" w14:textId="77777777" w:rsidTr="00EF291F">
        <w:trPr>
          <w:cantSplit/>
        </w:trPr>
        <w:tc>
          <w:tcPr>
            <w:tcW w:w="3869" w:type="dxa"/>
            <w:gridSpan w:val="2"/>
            <w:shd w:val="clear" w:color="auto" w:fill="E0E0E0"/>
          </w:tcPr>
          <w:p w14:paraId="57C57B8C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Test Statistic</w:t>
            </w:r>
          </w:p>
        </w:tc>
        <w:tc>
          <w:tcPr>
            <w:tcW w:w="1957" w:type="dxa"/>
            <w:shd w:val="clear" w:color="auto" w:fill="FFFFFF"/>
          </w:tcPr>
          <w:p w14:paraId="4E219EAC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64</w:t>
            </w:r>
          </w:p>
        </w:tc>
      </w:tr>
      <w:tr w:rsidR="009E3AEE" w:rsidRPr="009E3AEE" w14:paraId="4FBF958B" w14:textId="77777777" w:rsidTr="00EF291F">
        <w:trPr>
          <w:cantSplit/>
        </w:trPr>
        <w:tc>
          <w:tcPr>
            <w:tcW w:w="3869" w:type="dxa"/>
            <w:gridSpan w:val="2"/>
            <w:shd w:val="clear" w:color="auto" w:fill="E0E0E0"/>
          </w:tcPr>
          <w:p w14:paraId="40F2040E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proofErr w:type="spellStart"/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Asymp</w:t>
            </w:r>
            <w:proofErr w:type="spellEnd"/>
            <w:r w:rsidRPr="009E3AE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. Sig. (2-tailed)</w:t>
            </w:r>
          </w:p>
        </w:tc>
        <w:tc>
          <w:tcPr>
            <w:tcW w:w="1957" w:type="dxa"/>
            <w:shd w:val="clear" w:color="auto" w:fill="FFFFFF"/>
          </w:tcPr>
          <w:p w14:paraId="1F926F2B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200</w:t>
            </w:r>
            <w:proofErr w:type="gramStart"/>
            <w:r w:rsidRPr="009E3AEE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bidi="ar-SA"/>
              </w:rPr>
              <w:t>c,d</w:t>
            </w:r>
            <w:proofErr w:type="gramEnd"/>
          </w:p>
        </w:tc>
      </w:tr>
      <w:tr w:rsidR="009E3AEE" w:rsidRPr="009E3AEE" w14:paraId="3093DC89" w14:textId="77777777" w:rsidTr="00EF291F">
        <w:trPr>
          <w:cantSplit/>
        </w:trPr>
        <w:tc>
          <w:tcPr>
            <w:tcW w:w="5826" w:type="dxa"/>
            <w:gridSpan w:val="3"/>
            <w:shd w:val="clear" w:color="auto" w:fill="FFFFFF"/>
          </w:tcPr>
          <w:p w14:paraId="03D8D5EF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a. Test distribution is Normal.</w:t>
            </w:r>
          </w:p>
        </w:tc>
      </w:tr>
      <w:tr w:rsidR="009E3AEE" w:rsidRPr="009E3AEE" w14:paraId="59820A1F" w14:textId="77777777" w:rsidTr="00EF291F">
        <w:trPr>
          <w:cantSplit/>
        </w:trPr>
        <w:tc>
          <w:tcPr>
            <w:tcW w:w="5826" w:type="dxa"/>
            <w:gridSpan w:val="3"/>
            <w:shd w:val="clear" w:color="auto" w:fill="FFFFFF"/>
          </w:tcPr>
          <w:p w14:paraId="33803BC7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b. Calculated from data.</w:t>
            </w:r>
          </w:p>
        </w:tc>
      </w:tr>
      <w:tr w:rsidR="009E3AEE" w:rsidRPr="009E3AEE" w14:paraId="4AF20F63" w14:textId="77777777" w:rsidTr="00EF291F">
        <w:trPr>
          <w:cantSplit/>
        </w:trPr>
        <w:tc>
          <w:tcPr>
            <w:tcW w:w="5826" w:type="dxa"/>
            <w:gridSpan w:val="3"/>
            <w:shd w:val="clear" w:color="auto" w:fill="FFFFFF"/>
          </w:tcPr>
          <w:p w14:paraId="6CCB3661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c. Lilliefors Significance Correction.</w:t>
            </w:r>
          </w:p>
        </w:tc>
      </w:tr>
      <w:tr w:rsidR="009E3AEE" w:rsidRPr="009E3AEE" w14:paraId="511DEA6F" w14:textId="77777777" w:rsidTr="00EF291F">
        <w:trPr>
          <w:cantSplit/>
        </w:trPr>
        <w:tc>
          <w:tcPr>
            <w:tcW w:w="5826" w:type="dxa"/>
            <w:gridSpan w:val="3"/>
            <w:shd w:val="clear" w:color="auto" w:fill="FFFFFF"/>
          </w:tcPr>
          <w:p w14:paraId="43453563" w14:textId="77777777" w:rsidR="009E3AEE" w:rsidRPr="009E3AEE" w:rsidRDefault="009E3AEE" w:rsidP="009E3AE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9E3AE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d. This is a lower bound of the true significance.</w:t>
            </w:r>
          </w:p>
        </w:tc>
      </w:tr>
    </w:tbl>
    <w:p w14:paraId="13866333" w14:textId="259861AA" w:rsidR="009E3AEE" w:rsidRDefault="009E3AEE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6A7EFF1C" w14:textId="77777777" w:rsidR="00E65C84" w:rsidRDefault="00E65C84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1AF9C101" w14:textId="77777777" w:rsidR="00E65C84" w:rsidRDefault="00E65C84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681C2258" w14:textId="77777777" w:rsidR="00E65C84" w:rsidRDefault="00E65C84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34E52E51" w14:textId="77777777" w:rsidR="00E65C84" w:rsidRDefault="00E65C84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3458581F" w14:textId="77777777" w:rsidR="00E65C84" w:rsidRDefault="00E65C84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066980E9" w14:textId="572EAAB9" w:rsidR="009E3AEE" w:rsidRDefault="00F30B5E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lastRenderedPageBreak/>
        <w:t xml:space="preserve">Lampiran </w:t>
      </w:r>
      <w:r w:rsidR="00CF2906">
        <w:rPr>
          <w:rFonts w:ascii="Times New Roman" w:hAnsi="Times New Roman" w:cs="Times New Roman"/>
          <w:b/>
          <w:bCs/>
          <w:sz w:val="24"/>
          <w:szCs w:val="24"/>
          <w:lang w:bidi="ar-SA"/>
        </w:rPr>
        <w:t>19</w:t>
      </w:r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>Multikolinearita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</w:t>
      </w:r>
    </w:p>
    <w:p w14:paraId="490113D2" w14:textId="77777777" w:rsidR="00F30B5E" w:rsidRDefault="00F30B5E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70FA671B" w14:textId="77777777" w:rsidR="00F30B5E" w:rsidRPr="00F30B5E" w:rsidRDefault="00F30B5E" w:rsidP="00F30B5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10998" w:type="dxa"/>
        <w:tblInd w:w="-18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43"/>
        <w:gridCol w:w="2284"/>
        <w:gridCol w:w="831"/>
        <w:gridCol w:w="990"/>
        <w:gridCol w:w="1710"/>
        <w:gridCol w:w="720"/>
        <w:gridCol w:w="720"/>
        <w:gridCol w:w="1350"/>
        <w:gridCol w:w="1350"/>
      </w:tblGrid>
      <w:tr w:rsidR="00F30B5E" w:rsidRPr="00F30B5E" w14:paraId="63F17CBB" w14:textId="77777777" w:rsidTr="00EF291F">
        <w:trPr>
          <w:cantSplit/>
        </w:trPr>
        <w:tc>
          <w:tcPr>
            <w:tcW w:w="10998" w:type="dxa"/>
            <w:gridSpan w:val="9"/>
            <w:shd w:val="clear" w:color="auto" w:fill="FFFFFF"/>
            <w:vAlign w:val="center"/>
          </w:tcPr>
          <w:p w14:paraId="515278CF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Cs w:val="22"/>
                <w:lang w:bidi="ar-SA"/>
              </w:rPr>
            </w:pPr>
            <w:proofErr w:type="spellStart"/>
            <w:r w:rsidRPr="00F30B5E">
              <w:rPr>
                <w:rFonts w:ascii="Arial" w:hAnsi="Arial" w:cs="Arial"/>
                <w:b/>
                <w:bCs/>
                <w:color w:val="010205"/>
                <w:szCs w:val="22"/>
                <w:lang w:bidi="ar-SA"/>
              </w:rPr>
              <w:t>Coefficients</w:t>
            </w:r>
            <w:r w:rsidRPr="00F30B5E">
              <w:rPr>
                <w:rFonts w:ascii="Arial" w:hAnsi="Arial" w:cs="Arial"/>
                <w:b/>
                <w:bCs/>
                <w:color w:val="010205"/>
                <w:szCs w:val="22"/>
                <w:vertAlign w:val="superscript"/>
                <w:lang w:bidi="ar-SA"/>
              </w:rPr>
              <w:t>a</w:t>
            </w:r>
            <w:proofErr w:type="spellEnd"/>
          </w:p>
        </w:tc>
      </w:tr>
      <w:tr w:rsidR="00F30B5E" w:rsidRPr="00F30B5E" w14:paraId="6668C745" w14:textId="77777777" w:rsidTr="00EF291F">
        <w:trPr>
          <w:cantSplit/>
        </w:trPr>
        <w:tc>
          <w:tcPr>
            <w:tcW w:w="3327" w:type="dxa"/>
            <w:gridSpan w:val="2"/>
            <w:vMerge w:val="restart"/>
            <w:shd w:val="clear" w:color="auto" w:fill="FFFFFF"/>
            <w:vAlign w:val="bottom"/>
          </w:tcPr>
          <w:p w14:paraId="424B027A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Model</w:t>
            </w:r>
          </w:p>
        </w:tc>
        <w:tc>
          <w:tcPr>
            <w:tcW w:w="1821" w:type="dxa"/>
            <w:gridSpan w:val="2"/>
            <w:shd w:val="clear" w:color="auto" w:fill="FFFFFF"/>
            <w:vAlign w:val="bottom"/>
          </w:tcPr>
          <w:p w14:paraId="52AAD56A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Unstandardized Coefficients</w:t>
            </w:r>
          </w:p>
        </w:tc>
        <w:tc>
          <w:tcPr>
            <w:tcW w:w="1710" w:type="dxa"/>
            <w:shd w:val="clear" w:color="auto" w:fill="FFFFFF"/>
            <w:vAlign w:val="bottom"/>
          </w:tcPr>
          <w:p w14:paraId="7ECA2E34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Standardized Coefficients</w:t>
            </w:r>
          </w:p>
        </w:tc>
        <w:tc>
          <w:tcPr>
            <w:tcW w:w="720" w:type="dxa"/>
            <w:vMerge w:val="restart"/>
            <w:shd w:val="clear" w:color="auto" w:fill="FFFFFF"/>
            <w:vAlign w:val="bottom"/>
          </w:tcPr>
          <w:p w14:paraId="2D5B73E8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t</w:t>
            </w:r>
          </w:p>
        </w:tc>
        <w:tc>
          <w:tcPr>
            <w:tcW w:w="720" w:type="dxa"/>
            <w:vMerge w:val="restart"/>
            <w:shd w:val="clear" w:color="auto" w:fill="FFFFFF"/>
            <w:vAlign w:val="bottom"/>
          </w:tcPr>
          <w:p w14:paraId="287A5E3B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Sig.</w:t>
            </w:r>
          </w:p>
        </w:tc>
        <w:tc>
          <w:tcPr>
            <w:tcW w:w="2700" w:type="dxa"/>
            <w:gridSpan w:val="2"/>
            <w:shd w:val="clear" w:color="auto" w:fill="FFFFFF"/>
            <w:vAlign w:val="bottom"/>
          </w:tcPr>
          <w:p w14:paraId="797DB3D4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Collinearity Statistics</w:t>
            </w:r>
          </w:p>
        </w:tc>
      </w:tr>
      <w:tr w:rsidR="00F30B5E" w:rsidRPr="00F30B5E" w14:paraId="2AA57A71" w14:textId="77777777" w:rsidTr="00EF291F">
        <w:trPr>
          <w:cantSplit/>
        </w:trPr>
        <w:tc>
          <w:tcPr>
            <w:tcW w:w="3327" w:type="dxa"/>
            <w:gridSpan w:val="2"/>
            <w:vMerge/>
            <w:shd w:val="clear" w:color="auto" w:fill="FFFFFF"/>
            <w:vAlign w:val="bottom"/>
          </w:tcPr>
          <w:p w14:paraId="5CB19AA0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</w:p>
        </w:tc>
        <w:tc>
          <w:tcPr>
            <w:tcW w:w="831" w:type="dxa"/>
            <w:shd w:val="clear" w:color="auto" w:fill="FFFFFF"/>
            <w:vAlign w:val="bottom"/>
          </w:tcPr>
          <w:p w14:paraId="2485CFEE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B</w:t>
            </w:r>
          </w:p>
        </w:tc>
        <w:tc>
          <w:tcPr>
            <w:tcW w:w="990" w:type="dxa"/>
            <w:shd w:val="clear" w:color="auto" w:fill="FFFFFF"/>
            <w:vAlign w:val="bottom"/>
          </w:tcPr>
          <w:p w14:paraId="3C86B534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Std. Error</w:t>
            </w:r>
          </w:p>
        </w:tc>
        <w:tc>
          <w:tcPr>
            <w:tcW w:w="1710" w:type="dxa"/>
            <w:shd w:val="clear" w:color="auto" w:fill="FFFFFF"/>
            <w:vAlign w:val="bottom"/>
          </w:tcPr>
          <w:p w14:paraId="16E25A45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Beta</w:t>
            </w:r>
          </w:p>
        </w:tc>
        <w:tc>
          <w:tcPr>
            <w:tcW w:w="720" w:type="dxa"/>
            <w:vMerge/>
            <w:shd w:val="clear" w:color="auto" w:fill="FFFFFF"/>
            <w:vAlign w:val="bottom"/>
          </w:tcPr>
          <w:p w14:paraId="04ADBC65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</w:p>
        </w:tc>
        <w:tc>
          <w:tcPr>
            <w:tcW w:w="720" w:type="dxa"/>
            <w:vMerge/>
            <w:shd w:val="clear" w:color="auto" w:fill="FFFFFF"/>
            <w:vAlign w:val="bottom"/>
          </w:tcPr>
          <w:p w14:paraId="1821326E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</w:p>
        </w:tc>
        <w:tc>
          <w:tcPr>
            <w:tcW w:w="1350" w:type="dxa"/>
            <w:shd w:val="clear" w:color="auto" w:fill="FFFFFF"/>
            <w:vAlign w:val="bottom"/>
          </w:tcPr>
          <w:p w14:paraId="4C98613B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Tolerance</w:t>
            </w:r>
          </w:p>
        </w:tc>
        <w:tc>
          <w:tcPr>
            <w:tcW w:w="1350" w:type="dxa"/>
            <w:shd w:val="clear" w:color="auto" w:fill="FFFFFF"/>
            <w:vAlign w:val="bottom"/>
          </w:tcPr>
          <w:p w14:paraId="0CD6E1EA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VIF</w:t>
            </w:r>
          </w:p>
        </w:tc>
      </w:tr>
      <w:tr w:rsidR="00F30B5E" w:rsidRPr="00F30B5E" w14:paraId="15364C11" w14:textId="77777777" w:rsidTr="00EF291F">
        <w:trPr>
          <w:cantSplit/>
        </w:trPr>
        <w:tc>
          <w:tcPr>
            <w:tcW w:w="1043" w:type="dxa"/>
            <w:vMerge w:val="restart"/>
            <w:shd w:val="clear" w:color="auto" w:fill="E0E0E0"/>
          </w:tcPr>
          <w:p w14:paraId="29570FE1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1</w:t>
            </w:r>
          </w:p>
        </w:tc>
        <w:tc>
          <w:tcPr>
            <w:tcW w:w="2284" w:type="dxa"/>
            <w:shd w:val="clear" w:color="auto" w:fill="E0E0E0"/>
          </w:tcPr>
          <w:p w14:paraId="0C08E184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(Constant)</w:t>
            </w:r>
          </w:p>
        </w:tc>
        <w:tc>
          <w:tcPr>
            <w:tcW w:w="831" w:type="dxa"/>
            <w:shd w:val="clear" w:color="auto" w:fill="FFFFFF"/>
          </w:tcPr>
          <w:p w14:paraId="4BC02FF6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42.617</w:t>
            </w:r>
          </w:p>
        </w:tc>
        <w:tc>
          <w:tcPr>
            <w:tcW w:w="990" w:type="dxa"/>
            <w:shd w:val="clear" w:color="auto" w:fill="FFFFFF"/>
          </w:tcPr>
          <w:p w14:paraId="26FCD440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6.022</w:t>
            </w:r>
          </w:p>
        </w:tc>
        <w:tc>
          <w:tcPr>
            <w:tcW w:w="1710" w:type="dxa"/>
            <w:shd w:val="clear" w:color="auto" w:fill="FFFFFF"/>
            <w:vAlign w:val="center"/>
          </w:tcPr>
          <w:p w14:paraId="4C675398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720" w:type="dxa"/>
            <w:shd w:val="clear" w:color="auto" w:fill="FFFFFF"/>
          </w:tcPr>
          <w:p w14:paraId="32FEDED6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7.077</w:t>
            </w:r>
          </w:p>
        </w:tc>
        <w:tc>
          <w:tcPr>
            <w:tcW w:w="720" w:type="dxa"/>
            <w:shd w:val="clear" w:color="auto" w:fill="FFFFFF"/>
          </w:tcPr>
          <w:p w14:paraId="76B791CE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350" w:type="dxa"/>
            <w:shd w:val="clear" w:color="auto" w:fill="FFFFFF"/>
            <w:vAlign w:val="center"/>
          </w:tcPr>
          <w:p w14:paraId="7B617269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350" w:type="dxa"/>
            <w:shd w:val="clear" w:color="auto" w:fill="FFFFFF"/>
            <w:vAlign w:val="center"/>
          </w:tcPr>
          <w:p w14:paraId="646F199B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F30B5E" w:rsidRPr="00F30B5E" w14:paraId="497E1611" w14:textId="77777777" w:rsidTr="00EF291F">
        <w:trPr>
          <w:cantSplit/>
        </w:trPr>
        <w:tc>
          <w:tcPr>
            <w:tcW w:w="1043" w:type="dxa"/>
            <w:vMerge/>
            <w:shd w:val="clear" w:color="auto" w:fill="E0E0E0"/>
          </w:tcPr>
          <w:p w14:paraId="5F10EC36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2284" w:type="dxa"/>
            <w:shd w:val="clear" w:color="auto" w:fill="E0E0E0"/>
          </w:tcPr>
          <w:p w14:paraId="2742AAC3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Lingkungan</w:t>
            </w:r>
            <w:proofErr w:type="spellEnd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 xml:space="preserve"> </w:t>
            </w: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kerja</w:t>
            </w:r>
            <w:proofErr w:type="spellEnd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 xml:space="preserve"> </w:t>
            </w: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fisik</w:t>
            </w:r>
            <w:proofErr w:type="spellEnd"/>
          </w:p>
        </w:tc>
        <w:tc>
          <w:tcPr>
            <w:tcW w:w="831" w:type="dxa"/>
            <w:shd w:val="clear" w:color="auto" w:fill="FFFFFF"/>
          </w:tcPr>
          <w:p w14:paraId="439DB7D5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1.437</w:t>
            </w:r>
          </w:p>
        </w:tc>
        <w:tc>
          <w:tcPr>
            <w:tcW w:w="990" w:type="dxa"/>
            <w:shd w:val="clear" w:color="auto" w:fill="FFFFFF"/>
          </w:tcPr>
          <w:p w14:paraId="14A23AAD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236</w:t>
            </w:r>
          </w:p>
        </w:tc>
        <w:tc>
          <w:tcPr>
            <w:tcW w:w="1710" w:type="dxa"/>
            <w:shd w:val="clear" w:color="auto" w:fill="FFFFFF"/>
          </w:tcPr>
          <w:p w14:paraId="2EB1BF96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823</w:t>
            </w:r>
          </w:p>
        </w:tc>
        <w:tc>
          <w:tcPr>
            <w:tcW w:w="720" w:type="dxa"/>
            <w:shd w:val="clear" w:color="auto" w:fill="FFFFFF"/>
          </w:tcPr>
          <w:p w14:paraId="740FB4EE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6.075</w:t>
            </w:r>
          </w:p>
        </w:tc>
        <w:tc>
          <w:tcPr>
            <w:tcW w:w="720" w:type="dxa"/>
            <w:shd w:val="clear" w:color="auto" w:fill="FFFFFF"/>
          </w:tcPr>
          <w:p w14:paraId="199D0DB1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00</w:t>
            </w:r>
          </w:p>
        </w:tc>
        <w:tc>
          <w:tcPr>
            <w:tcW w:w="1350" w:type="dxa"/>
            <w:shd w:val="clear" w:color="auto" w:fill="FFFFFF"/>
          </w:tcPr>
          <w:p w14:paraId="39230343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450</w:t>
            </w:r>
          </w:p>
        </w:tc>
        <w:tc>
          <w:tcPr>
            <w:tcW w:w="1350" w:type="dxa"/>
            <w:shd w:val="clear" w:color="auto" w:fill="FFFFFF"/>
          </w:tcPr>
          <w:p w14:paraId="0F40F184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2.220</w:t>
            </w:r>
          </w:p>
        </w:tc>
      </w:tr>
      <w:tr w:rsidR="00F30B5E" w:rsidRPr="00F30B5E" w14:paraId="1B52D141" w14:textId="77777777" w:rsidTr="00EF291F">
        <w:trPr>
          <w:cantSplit/>
        </w:trPr>
        <w:tc>
          <w:tcPr>
            <w:tcW w:w="1043" w:type="dxa"/>
            <w:vMerge/>
            <w:shd w:val="clear" w:color="auto" w:fill="E0E0E0"/>
          </w:tcPr>
          <w:p w14:paraId="05215E19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</w:p>
        </w:tc>
        <w:tc>
          <w:tcPr>
            <w:tcW w:w="2284" w:type="dxa"/>
            <w:shd w:val="clear" w:color="auto" w:fill="E0E0E0"/>
          </w:tcPr>
          <w:p w14:paraId="6C23A957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Motivasi</w:t>
            </w:r>
            <w:proofErr w:type="spellEnd"/>
          </w:p>
        </w:tc>
        <w:tc>
          <w:tcPr>
            <w:tcW w:w="831" w:type="dxa"/>
            <w:shd w:val="clear" w:color="auto" w:fill="FFFFFF"/>
          </w:tcPr>
          <w:p w14:paraId="2F245AA7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-.696</w:t>
            </w:r>
          </w:p>
        </w:tc>
        <w:tc>
          <w:tcPr>
            <w:tcW w:w="990" w:type="dxa"/>
            <w:shd w:val="clear" w:color="auto" w:fill="FFFFFF"/>
          </w:tcPr>
          <w:p w14:paraId="20B68FD0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196</w:t>
            </w:r>
          </w:p>
        </w:tc>
        <w:tc>
          <w:tcPr>
            <w:tcW w:w="1710" w:type="dxa"/>
            <w:shd w:val="clear" w:color="auto" w:fill="FFFFFF"/>
          </w:tcPr>
          <w:p w14:paraId="16B7DB8F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-.482</w:t>
            </w:r>
          </w:p>
        </w:tc>
        <w:tc>
          <w:tcPr>
            <w:tcW w:w="720" w:type="dxa"/>
            <w:shd w:val="clear" w:color="auto" w:fill="FFFFFF"/>
          </w:tcPr>
          <w:p w14:paraId="266EAAE2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-3.559</w:t>
            </w:r>
          </w:p>
        </w:tc>
        <w:tc>
          <w:tcPr>
            <w:tcW w:w="720" w:type="dxa"/>
            <w:shd w:val="clear" w:color="auto" w:fill="FFFFFF"/>
          </w:tcPr>
          <w:p w14:paraId="7E9E60D6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01</w:t>
            </w:r>
          </w:p>
        </w:tc>
        <w:tc>
          <w:tcPr>
            <w:tcW w:w="1350" w:type="dxa"/>
            <w:shd w:val="clear" w:color="auto" w:fill="FFFFFF"/>
          </w:tcPr>
          <w:p w14:paraId="1CF5EF8D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451</w:t>
            </w:r>
          </w:p>
        </w:tc>
        <w:tc>
          <w:tcPr>
            <w:tcW w:w="1350" w:type="dxa"/>
            <w:shd w:val="clear" w:color="auto" w:fill="FFFFFF"/>
          </w:tcPr>
          <w:p w14:paraId="21F3A6CD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2.216</w:t>
            </w:r>
          </w:p>
        </w:tc>
      </w:tr>
      <w:tr w:rsidR="00F30B5E" w:rsidRPr="00F30B5E" w14:paraId="54BC596A" w14:textId="77777777" w:rsidTr="00EF291F">
        <w:trPr>
          <w:cantSplit/>
        </w:trPr>
        <w:tc>
          <w:tcPr>
            <w:tcW w:w="1043" w:type="dxa"/>
            <w:vMerge/>
            <w:shd w:val="clear" w:color="auto" w:fill="E0E0E0"/>
          </w:tcPr>
          <w:p w14:paraId="533268BA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</w:p>
        </w:tc>
        <w:tc>
          <w:tcPr>
            <w:tcW w:w="2284" w:type="dxa"/>
            <w:shd w:val="clear" w:color="auto" w:fill="E0E0E0"/>
          </w:tcPr>
          <w:p w14:paraId="4FE897AA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Karakteristik</w:t>
            </w:r>
            <w:proofErr w:type="spellEnd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 xml:space="preserve"> </w:t>
            </w: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individu</w:t>
            </w:r>
            <w:proofErr w:type="spellEnd"/>
          </w:p>
        </w:tc>
        <w:tc>
          <w:tcPr>
            <w:tcW w:w="831" w:type="dxa"/>
            <w:shd w:val="clear" w:color="auto" w:fill="FFFFFF"/>
          </w:tcPr>
          <w:p w14:paraId="290F2469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455</w:t>
            </w:r>
          </w:p>
        </w:tc>
        <w:tc>
          <w:tcPr>
            <w:tcW w:w="990" w:type="dxa"/>
            <w:shd w:val="clear" w:color="auto" w:fill="FFFFFF"/>
          </w:tcPr>
          <w:p w14:paraId="44F486D8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315</w:t>
            </w:r>
          </w:p>
        </w:tc>
        <w:tc>
          <w:tcPr>
            <w:tcW w:w="1710" w:type="dxa"/>
            <w:shd w:val="clear" w:color="auto" w:fill="FFFFFF"/>
          </w:tcPr>
          <w:p w14:paraId="73E5D6DF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168</w:t>
            </w:r>
          </w:p>
        </w:tc>
        <w:tc>
          <w:tcPr>
            <w:tcW w:w="720" w:type="dxa"/>
            <w:shd w:val="clear" w:color="auto" w:fill="FFFFFF"/>
          </w:tcPr>
          <w:p w14:paraId="53711103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1.444</w:t>
            </w:r>
          </w:p>
        </w:tc>
        <w:tc>
          <w:tcPr>
            <w:tcW w:w="720" w:type="dxa"/>
            <w:shd w:val="clear" w:color="auto" w:fill="FFFFFF"/>
          </w:tcPr>
          <w:p w14:paraId="33A67E6D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153</w:t>
            </w:r>
          </w:p>
        </w:tc>
        <w:tc>
          <w:tcPr>
            <w:tcW w:w="1350" w:type="dxa"/>
            <w:shd w:val="clear" w:color="auto" w:fill="FFFFFF"/>
          </w:tcPr>
          <w:p w14:paraId="154CE960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614</w:t>
            </w:r>
          </w:p>
        </w:tc>
        <w:tc>
          <w:tcPr>
            <w:tcW w:w="1350" w:type="dxa"/>
            <w:shd w:val="clear" w:color="auto" w:fill="FFFFFF"/>
          </w:tcPr>
          <w:p w14:paraId="42A1D02E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1.628</w:t>
            </w:r>
          </w:p>
        </w:tc>
      </w:tr>
      <w:tr w:rsidR="00F30B5E" w:rsidRPr="00F30B5E" w14:paraId="35C14CBA" w14:textId="77777777" w:rsidTr="00EF291F">
        <w:trPr>
          <w:cantSplit/>
        </w:trPr>
        <w:tc>
          <w:tcPr>
            <w:tcW w:w="10998" w:type="dxa"/>
            <w:gridSpan w:val="9"/>
            <w:shd w:val="clear" w:color="auto" w:fill="FFFFFF"/>
          </w:tcPr>
          <w:p w14:paraId="58BF1624" w14:textId="77777777" w:rsidR="00F30B5E" w:rsidRPr="00F30B5E" w:rsidRDefault="00F30B5E" w:rsidP="00F30B5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a. Dependent Variable: Kinerja</w:t>
            </w:r>
          </w:p>
        </w:tc>
      </w:tr>
    </w:tbl>
    <w:p w14:paraId="09822456" w14:textId="60B89DE7" w:rsidR="00CF2906" w:rsidRDefault="00CF2906" w:rsidP="00F30B5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58E9CA2" w14:textId="6B1BB409" w:rsidR="00CF2906" w:rsidRDefault="00CF2906" w:rsidP="00F30B5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20D6BE86" w14:textId="77777777" w:rsidR="00CF2906" w:rsidRDefault="00CF2906" w:rsidP="00F30B5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69B51694" w14:textId="64B70FDE" w:rsidR="006156E6" w:rsidRDefault="006156E6" w:rsidP="00F30B5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  <w:r w:rsidRPr="006156E6"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Lampiran </w:t>
      </w:r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>2</w:t>
      </w:r>
      <w:r w:rsidR="00CF2906">
        <w:rPr>
          <w:rFonts w:ascii="Times New Roman" w:hAnsi="Times New Roman" w:cs="Times New Roman"/>
          <w:b/>
          <w:bCs/>
          <w:sz w:val="24"/>
          <w:szCs w:val="24"/>
          <w:lang w:bidi="ar-SA"/>
        </w:rPr>
        <w:t>0</w:t>
      </w:r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>Signifikan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>Parsia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(Uji t)</w:t>
      </w:r>
    </w:p>
    <w:tbl>
      <w:tblPr>
        <w:tblW w:w="8176" w:type="dxa"/>
        <w:tblInd w:w="-2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43"/>
        <w:gridCol w:w="2284"/>
        <w:gridCol w:w="831"/>
        <w:gridCol w:w="990"/>
        <w:gridCol w:w="1710"/>
        <w:gridCol w:w="720"/>
        <w:gridCol w:w="598"/>
      </w:tblGrid>
      <w:tr w:rsidR="006156E6" w:rsidRPr="00F30B5E" w14:paraId="04A48319" w14:textId="77777777" w:rsidTr="00EF291F">
        <w:trPr>
          <w:cantSplit/>
        </w:trPr>
        <w:tc>
          <w:tcPr>
            <w:tcW w:w="8176" w:type="dxa"/>
            <w:gridSpan w:val="7"/>
            <w:shd w:val="clear" w:color="auto" w:fill="FFFFFF"/>
            <w:vAlign w:val="center"/>
          </w:tcPr>
          <w:p w14:paraId="1DACAE39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Cs w:val="22"/>
                <w:lang w:bidi="ar-SA"/>
              </w:rPr>
            </w:pPr>
            <w:proofErr w:type="spellStart"/>
            <w:r w:rsidRPr="00F30B5E">
              <w:rPr>
                <w:rFonts w:ascii="Arial" w:hAnsi="Arial" w:cs="Arial"/>
                <w:b/>
                <w:bCs/>
                <w:color w:val="010205"/>
                <w:szCs w:val="22"/>
                <w:lang w:bidi="ar-SA"/>
              </w:rPr>
              <w:t>Coefficients</w:t>
            </w:r>
            <w:r w:rsidRPr="00F30B5E">
              <w:rPr>
                <w:rFonts w:ascii="Arial" w:hAnsi="Arial" w:cs="Arial"/>
                <w:b/>
                <w:bCs/>
                <w:color w:val="010205"/>
                <w:szCs w:val="22"/>
                <w:vertAlign w:val="superscript"/>
                <w:lang w:bidi="ar-SA"/>
              </w:rPr>
              <w:t>a</w:t>
            </w:r>
            <w:proofErr w:type="spellEnd"/>
          </w:p>
        </w:tc>
      </w:tr>
      <w:tr w:rsidR="006156E6" w:rsidRPr="00F30B5E" w14:paraId="3BDAAF50" w14:textId="77777777" w:rsidTr="00EF291F">
        <w:trPr>
          <w:cantSplit/>
        </w:trPr>
        <w:tc>
          <w:tcPr>
            <w:tcW w:w="3327" w:type="dxa"/>
            <w:gridSpan w:val="2"/>
            <w:vMerge w:val="restart"/>
            <w:shd w:val="clear" w:color="auto" w:fill="FFFFFF"/>
            <w:vAlign w:val="bottom"/>
          </w:tcPr>
          <w:p w14:paraId="36460703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Model</w:t>
            </w:r>
          </w:p>
        </w:tc>
        <w:tc>
          <w:tcPr>
            <w:tcW w:w="1821" w:type="dxa"/>
            <w:gridSpan w:val="2"/>
            <w:shd w:val="clear" w:color="auto" w:fill="FFFFFF"/>
            <w:vAlign w:val="bottom"/>
          </w:tcPr>
          <w:p w14:paraId="3787C905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Unstandardized Coefficients</w:t>
            </w:r>
          </w:p>
        </w:tc>
        <w:tc>
          <w:tcPr>
            <w:tcW w:w="1710" w:type="dxa"/>
            <w:shd w:val="clear" w:color="auto" w:fill="FFFFFF"/>
            <w:vAlign w:val="bottom"/>
          </w:tcPr>
          <w:p w14:paraId="6F3790DE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Standardized Coefficients</w:t>
            </w:r>
          </w:p>
        </w:tc>
        <w:tc>
          <w:tcPr>
            <w:tcW w:w="720" w:type="dxa"/>
            <w:vMerge w:val="restart"/>
            <w:shd w:val="clear" w:color="auto" w:fill="FFFFFF"/>
            <w:vAlign w:val="bottom"/>
          </w:tcPr>
          <w:p w14:paraId="41BD7C80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t</w:t>
            </w:r>
          </w:p>
        </w:tc>
        <w:tc>
          <w:tcPr>
            <w:tcW w:w="598" w:type="dxa"/>
            <w:vMerge w:val="restart"/>
            <w:shd w:val="clear" w:color="auto" w:fill="FFFFFF"/>
            <w:vAlign w:val="bottom"/>
          </w:tcPr>
          <w:p w14:paraId="1D5E0B0D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Sig.</w:t>
            </w:r>
          </w:p>
        </w:tc>
      </w:tr>
      <w:tr w:rsidR="006156E6" w:rsidRPr="00F30B5E" w14:paraId="15A18815" w14:textId="77777777" w:rsidTr="00EF291F">
        <w:trPr>
          <w:cantSplit/>
        </w:trPr>
        <w:tc>
          <w:tcPr>
            <w:tcW w:w="3327" w:type="dxa"/>
            <w:gridSpan w:val="2"/>
            <w:vMerge/>
            <w:shd w:val="clear" w:color="auto" w:fill="FFFFFF"/>
            <w:vAlign w:val="bottom"/>
          </w:tcPr>
          <w:p w14:paraId="4F8475BD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</w:p>
        </w:tc>
        <w:tc>
          <w:tcPr>
            <w:tcW w:w="831" w:type="dxa"/>
            <w:shd w:val="clear" w:color="auto" w:fill="FFFFFF"/>
            <w:vAlign w:val="bottom"/>
          </w:tcPr>
          <w:p w14:paraId="27A5C028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B</w:t>
            </w:r>
          </w:p>
        </w:tc>
        <w:tc>
          <w:tcPr>
            <w:tcW w:w="990" w:type="dxa"/>
            <w:shd w:val="clear" w:color="auto" w:fill="FFFFFF"/>
            <w:vAlign w:val="bottom"/>
          </w:tcPr>
          <w:p w14:paraId="1CC998F9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Std. Error</w:t>
            </w:r>
          </w:p>
        </w:tc>
        <w:tc>
          <w:tcPr>
            <w:tcW w:w="1710" w:type="dxa"/>
            <w:shd w:val="clear" w:color="auto" w:fill="FFFFFF"/>
            <w:vAlign w:val="bottom"/>
          </w:tcPr>
          <w:p w14:paraId="7CFE4525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Beta</w:t>
            </w:r>
          </w:p>
        </w:tc>
        <w:tc>
          <w:tcPr>
            <w:tcW w:w="720" w:type="dxa"/>
            <w:vMerge/>
            <w:shd w:val="clear" w:color="auto" w:fill="FFFFFF"/>
            <w:vAlign w:val="bottom"/>
          </w:tcPr>
          <w:p w14:paraId="41AFA197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</w:p>
        </w:tc>
        <w:tc>
          <w:tcPr>
            <w:tcW w:w="598" w:type="dxa"/>
            <w:vMerge/>
            <w:shd w:val="clear" w:color="auto" w:fill="FFFFFF"/>
            <w:vAlign w:val="bottom"/>
          </w:tcPr>
          <w:p w14:paraId="09D6EF28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</w:p>
        </w:tc>
      </w:tr>
      <w:tr w:rsidR="006156E6" w:rsidRPr="00F30B5E" w14:paraId="7E791564" w14:textId="77777777" w:rsidTr="00EF291F">
        <w:trPr>
          <w:cantSplit/>
        </w:trPr>
        <w:tc>
          <w:tcPr>
            <w:tcW w:w="1043" w:type="dxa"/>
            <w:vMerge w:val="restart"/>
            <w:shd w:val="clear" w:color="auto" w:fill="E0E0E0"/>
          </w:tcPr>
          <w:p w14:paraId="70EE4A18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1</w:t>
            </w:r>
          </w:p>
        </w:tc>
        <w:tc>
          <w:tcPr>
            <w:tcW w:w="2284" w:type="dxa"/>
            <w:shd w:val="clear" w:color="auto" w:fill="E0E0E0"/>
          </w:tcPr>
          <w:p w14:paraId="009D6AF7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(Constant)</w:t>
            </w:r>
          </w:p>
        </w:tc>
        <w:tc>
          <w:tcPr>
            <w:tcW w:w="831" w:type="dxa"/>
            <w:shd w:val="clear" w:color="auto" w:fill="FFFFFF"/>
          </w:tcPr>
          <w:p w14:paraId="321D3D1B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42.617</w:t>
            </w:r>
          </w:p>
        </w:tc>
        <w:tc>
          <w:tcPr>
            <w:tcW w:w="990" w:type="dxa"/>
            <w:shd w:val="clear" w:color="auto" w:fill="FFFFFF"/>
          </w:tcPr>
          <w:p w14:paraId="26BDF134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6.022</w:t>
            </w:r>
          </w:p>
        </w:tc>
        <w:tc>
          <w:tcPr>
            <w:tcW w:w="1710" w:type="dxa"/>
            <w:shd w:val="clear" w:color="auto" w:fill="FFFFFF"/>
            <w:vAlign w:val="center"/>
          </w:tcPr>
          <w:p w14:paraId="5FDB264D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720" w:type="dxa"/>
            <w:shd w:val="clear" w:color="auto" w:fill="FFFFFF"/>
          </w:tcPr>
          <w:p w14:paraId="75594853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7.077</w:t>
            </w:r>
          </w:p>
        </w:tc>
        <w:tc>
          <w:tcPr>
            <w:tcW w:w="598" w:type="dxa"/>
            <w:shd w:val="clear" w:color="auto" w:fill="FFFFFF"/>
          </w:tcPr>
          <w:p w14:paraId="7D389355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00</w:t>
            </w:r>
          </w:p>
        </w:tc>
      </w:tr>
      <w:tr w:rsidR="006156E6" w:rsidRPr="00F30B5E" w14:paraId="74B1D15E" w14:textId="77777777" w:rsidTr="00EF291F">
        <w:trPr>
          <w:cantSplit/>
        </w:trPr>
        <w:tc>
          <w:tcPr>
            <w:tcW w:w="1043" w:type="dxa"/>
            <w:vMerge/>
            <w:shd w:val="clear" w:color="auto" w:fill="E0E0E0"/>
          </w:tcPr>
          <w:p w14:paraId="0636A4BA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2284" w:type="dxa"/>
            <w:shd w:val="clear" w:color="auto" w:fill="E0E0E0"/>
          </w:tcPr>
          <w:p w14:paraId="795A2FBC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Lingkungan</w:t>
            </w:r>
            <w:proofErr w:type="spellEnd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 xml:space="preserve"> </w:t>
            </w: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kerja</w:t>
            </w:r>
            <w:proofErr w:type="spellEnd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 xml:space="preserve"> </w:t>
            </w: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fisik</w:t>
            </w:r>
            <w:proofErr w:type="spellEnd"/>
          </w:p>
        </w:tc>
        <w:tc>
          <w:tcPr>
            <w:tcW w:w="831" w:type="dxa"/>
            <w:shd w:val="clear" w:color="auto" w:fill="FFFFFF"/>
          </w:tcPr>
          <w:p w14:paraId="13E63A08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1.437</w:t>
            </w:r>
          </w:p>
        </w:tc>
        <w:tc>
          <w:tcPr>
            <w:tcW w:w="990" w:type="dxa"/>
            <w:shd w:val="clear" w:color="auto" w:fill="FFFFFF"/>
          </w:tcPr>
          <w:p w14:paraId="024D0CC4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236</w:t>
            </w:r>
          </w:p>
        </w:tc>
        <w:tc>
          <w:tcPr>
            <w:tcW w:w="1710" w:type="dxa"/>
            <w:shd w:val="clear" w:color="auto" w:fill="FFFFFF"/>
          </w:tcPr>
          <w:p w14:paraId="60EF7618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823</w:t>
            </w:r>
          </w:p>
        </w:tc>
        <w:tc>
          <w:tcPr>
            <w:tcW w:w="720" w:type="dxa"/>
            <w:shd w:val="clear" w:color="auto" w:fill="FFFFFF"/>
          </w:tcPr>
          <w:p w14:paraId="5D926E15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6.075</w:t>
            </w:r>
          </w:p>
        </w:tc>
        <w:tc>
          <w:tcPr>
            <w:tcW w:w="598" w:type="dxa"/>
            <w:shd w:val="clear" w:color="auto" w:fill="FFFFFF"/>
          </w:tcPr>
          <w:p w14:paraId="5595F3AB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00</w:t>
            </w:r>
          </w:p>
        </w:tc>
      </w:tr>
      <w:tr w:rsidR="006156E6" w:rsidRPr="00F30B5E" w14:paraId="7EBAE4E2" w14:textId="77777777" w:rsidTr="00EF291F">
        <w:trPr>
          <w:cantSplit/>
        </w:trPr>
        <w:tc>
          <w:tcPr>
            <w:tcW w:w="1043" w:type="dxa"/>
            <w:vMerge/>
            <w:shd w:val="clear" w:color="auto" w:fill="E0E0E0"/>
          </w:tcPr>
          <w:p w14:paraId="64B9F2B7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</w:p>
        </w:tc>
        <w:tc>
          <w:tcPr>
            <w:tcW w:w="2284" w:type="dxa"/>
            <w:shd w:val="clear" w:color="auto" w:fill="E0E0E0"/>
          </w:tcPr>
          <w:p w14:paraId="4CA14227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Motivasi</w:t>
            </w:r>
            <w:proofErr w:type="spellEnd"/>
          </w:p>
        </w:tc>
        <w:tc>
          <w:tcPr>
            <w:tcW w:w="831" w:type="dxa"/>
            <w:shd w:val="clear" w:color="auto" w:fill="FFFFFF"/>
          </w:tcPr>
          <w:p w14:paraId="6173ACAE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-.696</w:t>
            </w:r>
          </w:p>
        </w:tc>
        <w:tc>
          <w:tcPr>
            <w:tcW w:w="990" w:type="dxa"/>
            <w:shd w:val="clear" w:color="auto" w:fill="FFFFFF"/>
          </w:tcPr>
          <w:p w14:paraId="2DB4793C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196</w:t>
            </w:r>
          </w:p>
        </w:tc>
        <w:tc>
          <w:tcPr>
            <w:tcW w:w="1710" w:type="dxa"/>
            <w:shd w:val="clear" w:color="auto" w:fill="FFFFFF"/>
          </w:tcPr>
          <w:p w14:paraId="7F9BCD75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-.482</w:t>
            </w:r>
          </w:p>
        </w:tc>
        <w:tc>
          <w:tcPr>
            <w:tcW w:w="720" w:type="dxa"/>
            <w:shd w:val="clear" w:color="auto" w:fill="FFFFFF"/>
          </w:tcPr>
          <w:p w14:paraId="1725F978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-3.559</w:t>
            </w:r>
          </w:p>
        </w:tc>
        <w:tc>
          <w:tcPr>
            <w:tcW w:w="598" w:type="dxa"/>
            <w:shd w:val="clear" w:color="auto" w:fill="FFFFFF"/>
          </w:tcPr>
          <w:p w14:paraId="26E01CBA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001</w:t>
            </w:r>
          </w:p>
        </w:tc>
      </w:tr>
      <w:tr w:rsidR="006156E6" w:rsidRPr="00F30B5E" w14:paraId="1C311B2E" w14:textId="77777777" w:rsidTr="00EF291F">
        <w:trPr>
          <w:cantSplit/>
        </w:trPr>
        <w:tc>
          <w:tcPr>
            <w:tcW w:w="1043" w:type="dxa"/>
            <w:vMerge/>
            <w:shd w:val="clear" w:color="auto" w:fill="E0E0E0"/>
          </w:tcPr>
          <w:p w14:paraId="62EB9FB8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</w:p>
        </w:tc>
        <w:tc>
          <w:tcPr>
            <w:tcW w:w="2284" w:type="dxa"/>
            <w:shd w:val="clear" w:color="auto" w:fill="E0E0E0"/>
          </w:tcPr>
          <w:p w14:paraId="045B4C29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Karakteristik</w:t>
            </w:r>
            <w:proofErr w:type="spellEnd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 xml:space="preserve"> </w:t>
            </w:r>
            <w:proofErr w:type="spellStart"/>
            <w:r w:rsidRPr="00F30B5E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individu</w:t>
            </w:r>
            <w:proofErr w:type="spellEnd"/>
          </w:p>
        </w:tc>
        <w:tc>
          <w:tcPr>
            <w:tcW w:w="831" w:type="dxa"/>
            <w:shd w:val="clear" w:color="auto" w:fill="FFFFFF"/>
          </w:tcPr>
          <w:p w14:paraId="3D856D1A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455</w:t>
            </w:r>
          </w:p>
        </w:tc>
        <w:tc>
          <w:tcPr>
            <w:tcW w:w="990" w:type="dxa"/>
            <w:shd w:val="clear" w:color="auto" w:fill="FFFFFF"/>
          </w:tcPr>
          <w:p w14:paraId="42B75EBA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315</w:t>
            </w:r>
          </w:p>
        </w:tc>
        <w:tc>
          <w:tcPr>
            <w:tcW w:w="1710" w:type="dxa"/>
            <w:shd w:val="clear" w:color="auto" w:fill="FFFFFF"/>
          </w:tcPr>
          <w:p w14:paraId="0FB9EF13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168</w:t>
            </w:r>
          </w:p>
        </w:tc>
        <w:tc>
          <w:tcPr>
            <w:tcW w:w="720" w:type="dxa"/>
            <w:shd w:val="clear" w:color="auto" w:fill="FFFFFF"/>
          </w:tcPr>
          <w:p w14:paraId="6B1555C9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1.444</w:t>
            </w:r>
          </w:p>
        </w:tc>
        <w:tc>
          <w:tcPr>
            <w:tcW w:w="598" w:type="dxa"/>
            <w:shd w:val="clear" w:color="auto" w:fill="FFFFFF"/>
          </w:tcPr>
          <w:p w14:paraId="2C88EE77" w14:textId="77777777" w:rsidR="006156E6" w:rsidRPr="00F30B5E" w:rsidRDefault="006156E6" w:rsidP="006156E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30B5E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153</w:t>
            </w:r>
          </w:p>
        </w:tc>
      </w:tr>
    </w:tbl>
    <w:p w14:paraId="2704B67B" w14:textId="7AD95C08" w:rsidR="006156E6" w:rsidRDefault="006156E6" w:rsidP="00F30B5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7FAC8674" w14:textId="418932E6" w:rsidR="006156E6" w:rsidRDefault="006156E6" w:rsidP="00F30B5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>Lampiran 2</w:t>
      </w:r>
      <w:r w:rsidR="00CF2906">
        <w:rPr>
          <w:rFonts w:ascii="Times New Roman" w:hAnsi="Times New Roman" w:cs="Times New Roman"/>
          <w:b/>
          <w:bCs/>
          <w:sz w:val="24"/>
          <w:szCs w:val="24"/>
          <w:lang w:bidi="ar-SA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>Signifikan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>Simult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bidi="ar-SA"/>
        </w:rPr>
        <w:t xml:space="preserve"> (uji F)</w:t>
      </w:r>
    </w:p>
    <w:p w14:paraId="5ACEB21B" w14:textId="77777777" w:rsidR="00F91708" w:rsidRPr="00F91708" w:rsidRDefault="00F91708" w:rsidP="00F917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tbl>
      <w:tblPr>
        <w:tblW w:w="75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77"/>
        <w:gridCol w:w="1362"/>
        <w:gridCol w:w="1362"/>
        <w:gridCol w:w="1867"/>
        <w:gridCol w:w="1958"/>
      </w:tblGrid>
      <w:tr w:rsidR="00F91708" w:rsidRPr="00F91708" w14:paraId="28C0A509" w14:textId="77777777" w:rsidTr="00EF291F">
        <w:trPr>
          <w:cantSplit/>
        </w:trPr>
        <w:tc>
          <w:tcPr>
            <w:tcW w:w="7523" w:type="dxa"/>
            <w:gridSpan w:val="5"/>
            <w:shd w:val="clear" w:color="auto" w:fill="FFFFFF"/>
            <w:vAlign w:val="center"/>
          </w:tcPr>
          <w:p w14:paraId="4693A228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Cs w:val="22"/>
                <w:lang w:bidi="ar-SA"/>
              </w:rPr>
            </w:pPr>
            <w:r w:rsidRPr="00F91708">
              <w:rPr>
                <w:rFonts w:ascii="Arial" w:hAnsi="Arial" w:cs="Arial"/>
                <w:b/>
                <w:bCs/>
                <w:color w:val="010205"/>
                <w:szCs w:val="22"/>
                <w:lang w:bidi="ar-SA"/>
              </w:rPr>
              <w:t xml:space="preserve">Model </w:t>
            </w:r>
            <w:proofErr w:type="spellStart"/>
            <w:r w:rsidRPr="00F91708">
              <w:rPr>
                <w:rFonts w:ascii="Arial" w:hAnsi="Arial" w:cs="Arial"/>
                <w:b/>
                <w:bCs/>
                <w:color w:val="010205"/>
                <w:szCs w:val="22"/>
                <w:lang w:bidi="ar-SA"/>
              </w:rPr>
              <w:t>Summary</w:t>
            </w:r>
            <w:r w:rsidRPr="00F91708">
              <w:rPr>
                <w:rFonts w:ascii="Arial" w:hAnsi="Arial" w:cs="Arial"/>
                <w:b/>
                <w:bCs/>
                <w:color w:val="010205"/>
                <w:szCs w:val="22"/>
                <w:vertAlign w:val="superscript"/>
                <w:lang w:bidi="ar-SA"/>
              </w:rPr>
              <w:t>b</w:t>
            </w:r>
            <w:proofErr w:type="spellEnd"/>
          </w:p>
        </w:tc>
      </w:tr>
      <w:tr w:rsidR="00F91708" w:rsidRPr="00F91708" w14:paraId="6A94514C" w14:textId="77777777" w:rsidTr="00EF291F">
        <w:trPr>
          <w:cantSplit/>
        </w:trPr>
        <w:tc>
          <w:tcPr>
            <w:tcW w:w="978" w:type="dxa"/>
            <w:shd w:val="clear" w:color="auto" w:fill="FFFFFF"/>
            <w:vAlign w:val="bottom"/>
          </w:tcPr>
          <w:p w14:paraId="01880F35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Model</w:t>
            </w:r>
          </w:p>
        </w:tc>
        <w:tc>
          <w:tcPr>
            <w:tcW w:w="1361" w:type="dxa"/>
            <w:shd w:val="clear" w:color="auto" w:fill="FFFFFF"/>
            <w:vAlign w:val="bottom"/>
          </w:tcPr>
          <w:p w14:paraId="5BBC1BED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R</w:t>
            </w:r>
          </w:p>
        </w:tc>
        <w:tc>
          <w:tcPr>
            <w:tcW w:w="1361" w:type="dxa"/>
            <w:shd w:val="clear" w:color="auto" w:fill="FFFFFF"/>
            <w:vAlign w:val="bottom"/>
          </w:tcPr>
          <w:p w14:paraId="5A882B5D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R Square</w:t>
            </w:r>
          </w:p>
        </w:tc>
        <w:tc>
          <w:tcPr>
            <w:tcW w:w="1866" w:type="dxa"/>
            <w:shd w:val="clear" w:color="auto" w:fill="FFFFFF"/>
            <w:vAlign w:val="bottom"/>
          </w:tcPr>
          <w:p w14:paraId="34F4730A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Adjusted R Square</w:t>
            </w:r>
          </w:p>
        </w:tc>
        <w:tc>
          <w:tcPr>
            <w:tcW w:w="1957" w:type="dxa"/>
            <w:shd w:val="clear" w:color="auto" w:fill="FFFFFF"/>
            <w:vAlign w:val="bottom"/>
          </w:tcPr>
          <w:p w14:paraId="20EE21D3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Std. Error of the Estimate</w:t>
            </w:r>
          </w:p>
        </w:tc>
      </w:tr>
      <w:tr w:rsidR="00F91708" w:rsidRPr="00F91708" w14:paraId="6E1856F2" w14:textId="77777777" w:rsidTr="00EF291F">
        <w:trPr>
          <w:cantSplit/>
        </w:trPr>
        <w:tc>
          <w:tcPr>
            <w:tcW w:w="978" w:type="dxa"/>
            <w:shd w:val="clear" w:color="auto" w:fill="E0E0E0"/>
          </w:tcPr>
          <w:p w14:paraId="56FFD2E9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264A60"/>
                <w:sz w:val="18"/>
                <w:szCs w:val="18"/>
                <w:lang w:bidi="ar-SA"/>
              </w:rPr>
              <w:t>1</w:t>
            </w:r>
          </w:p>
        </w:tc>
        <w:tc>
          <w:tcPr>
            <w:tcW w:w="1361" w:type="dxa"/>
            <w:shd w:val="clear" w:color="auto" w:fill="FFFFFF"/>
          </w:tcPr>
          <w:p w14:paraId="2F4B099D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662</w:t>
            </w:r>
            <w:r w:rsidRPr="00F91708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bidi="ar-SA"/>
              </w:rPr>
              <w:t>a</w:t>
            </w:r>
          </w:p>
        </w:tc>
        <w:tc>
          <w:tcPr>
            <w:tcW w:w="1361" w:type="dxa"/>
            <w:shd w:val="clear" w:color="auto" w:fill="FFFFFF"/>
          </w:tcPr>
          <w:p w14:paraId="6CBCA51F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438</w:t>
            </w:r>
          </w:p>
        </w:tc>
        <w:tc>
          <w:tcPr>
            <w:tcW w:w="1866" w:type="dxa"/>
            <w:shd w:val="clear" w:color="auto" w:fill="FFFFFF"/>
          </w:tcPr>
          <w:p w14:paraId="1C179558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.413</w:t>
            </w:r>
          </w:p>
        </w:tc>
        <w:tc>
          <w:tcPr>
            <w:tcW w:w="1957" w:type="dxa"/>
            <w:shd w:val="clear" w:color="auto" w:fill="FFFFFF"/>
          </w:tcPr>
          <w:p w14:paraId="4FC906D7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6.77334</w:t>
            </w:r>
          </w:p>
        </w:tc>
      </w:tr>
      <w:tr w:rsidR="00F91708" w:rsidRPr="00F91708" w14:paraId="5C136864" w14:textId="77777777" w:rsidTr="00EF291F">
        <w:trPr>
          <w:cantSplit/>
        </w:trPr>
        <w:tc>
          <w:tcPr>
            <w:tcW w:w="7523" w:type="dxa"/>
            <w:gridSpan w:val="5"/>
            <w:shd w:val="clear" w:color="auto" w:fill="FFFFFF"/>
          </w:tcPr>
          <w:p w14:paraId="36CC70E2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 xml:space="preserve">a. Predictors: (Constant), </w:t>
            </w:r>
            <w:proofErr w:type="spellStart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Karakteristik</w:t>
            </w:r>
            <w:proofErr w:type="spellEnd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 xml:space="preserve"> </w:t>
            </w:r>
            <w:proofErr w:type="spellStart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individu</w:t>
            </w:r>
            <w:proofErr w:type="spellEnd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 xml:space="preserve">, </w:t>
            </w:r>
            <w:proofErr w:type="spellStart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Motivasi</w:t>
            </w:r>
            <w:proofErr w:type="spellEnd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 xml:space="preserve">, </w:t>
            </w:r>
            <w:proofErr w:type="spellStart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Lingkungan</w:t>
            </w:r>
            <w:proofErr w:type="spellEnd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 xml:space="preserve"> </w:t>
            </w:r>
            <w:proofErr w:type="spellStart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kerja</w:t>
            </w:r>
            <w:proofErr w:type="spellEnd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 xml:space="preserve"> </w:t>
            </w:r>
            <w:proofErr w:type="spellStart"/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fisik</w:t>
            </w:r>
            <w:proofErr w:type="spellEnd"/>
          </w:p>
        </w:tc>
      </w:tr>
      <w:tr w:rsidR="00F91708" w:rsidRPr="00F91708" w14:paraId="4C439171" w14:textId="77777777" w:rsidTr="00EF291F">
        <w:trPr>
          <w:cantSplit/>
        </w:trPr>
        <w:tc>
          <w:tcPr>
            <w:tcW w:w="7523" w:type="dxa"/>
            <w:gridSpan w:val="5"/>
            <w:shd w:val="clear" w:color="auto" w:fill="FFFFFF"/>
          </w:tcPr>
          <w:p w14:paraId="6F989972" w14:textId="77777777" w:rsidR="00F91708" w:rsidRPr="00F91708" w:rsidRDefault="00F91708" w:rsidP="00F91708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</w:pPr>
            <w:r w:rsidRPr="00F91708">
              <w:rPr>
                <w:rFonts w:ascii="Arial" w:hAnsi="Arial" w:cs="Arial"/>
                <w:color w:val="010205"/>
                <w:sz w:val="18"/>
                <w:szCs w:val="18"/>
                <w:lang w:bidi="ar-SA"/>
              </w:rPr>
              <w:t>b. Dependent Variable: Kinerja</w:t>
            </w:r>
          </w:p>
        </w:tc>
      </w:tr>
    </w:tbl>
    <w:p w14:paraId="572F6C99" w14:textId="77777777" w:rsidR="00F91708" w:rsidRPr="00F91708" w:rsidRDefault="00F91708" w:rsidP="00F9170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bidi="ar-SA"/>
        </w:rPr>
      </w:pPr>
    </w:p>
    <w:p w14:paraId="05F44DE7" w14:textId="77777777" w:rsidR="006156E6" w:rsidRDefault="006156E6" w:rsidP="00F30B5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6CB1C8B6" w14:textId="77777777" w:rsidR="006156E6" w:rsidRPr="00F30B5E" w:rsidRDefault="006156E6" w:rsidP="00F30B5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57B9501B" w14:textId="77777777" w:rsidR="00F30B5E" w:rsidRPr="009E3AEE" w:rsidRDefault="00F30B5E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</w:p>
    <w:p w14:paraId="11ADA426" w14:textId="4D7EFB87" w:rsidR="009E3AEE" w:rsidRDefault="009E3AEE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1B844CF3" w14:textId="3D8F9AA8" w:rsidR="009E3AEE" w:rsidRPr="00E65C84" w:rsidRDefault="00E65C84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bidi="ar-SA"/>
        </w:rPr>
      </w:pPr>
      <w:r w:rsidRPr="00E65C84">
        <w:rPr>
          <w:rFonts w:ascii="Times New Roman" w:hAnsi="Times New Roman" w:cs="Times New Roman"/>
          <w:b/>
          <w:bCs/>
          <w:sz w:val="24"/>
          <w:szCs w:val="24"/>
          <w:lang w:bidi="ar-SA"/>
        </w:rPr>
        <w:lastRenderedPageBreak/>
        <w:t xml:space="preserve">Lampiran 22 Hasil Uji t Tabel </w:t>
      </w:r>
    </w:p>
    <w:p w14:paraId="45B1C017" w14:textId="492CE5C3" w:rsidR="009E3AEE" w:rsidRDefault="009E3AEE" w:rsidP="00B4700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bidi="ar-SA"/>
        </w:rPr>
      </w:pPr>
    </w:p>
    <w:p w14:paraId="4F56AEA9" w14:textId="77777777" w:rsidR="00E65C84" w:rsidRDefault="00E65C84" w:rsidP="00E65C84">
      <w:pPr>
        <w:pStyle w:val="BodyText"/>
        <w:spacing w:before="9"/>
        <w:rPr>
          <w:rFonts w:ascii="Times New Roman"/>
          <w:b w:val="0"/>
        </w:rPr>
      </w:pPr>
    </w:p>
    <w:tbl>
      <w:tblPr>
        <w:tblW w:w="0" w:type="auto"/>
        <w:tblInd w:w="57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47"/>
        <w:gridCol w:w="1167"/>
        <w:gridCol w:w="1162"/>
        <w:gridCol w:w="1167"/>
        <w:gridCol w:w="1167"/>
        <w:gridCol w:w="1162"/>
        <w:gridCol w:w="1095"/>
      </w:tblGrid>
      <w:tr w:rsidR="00E65C84" w14:paraId="6B36E1A4" w14:textId="77777777" w:rsidTr="004159C0">
        <w:trPr>
          <w:trHeight w:val="364"/>
        </w:trPr>
        <w:tc>
          <w:tcPr>
            <w:tcW w:w="1047" w:type="dxa"/>
          </w:tcPr>
          <w:p w14:paraId="4B777A50" w14:textId="77777777" w:rsidR="00E65C84" w:rsidRDefault="00E65C84" w:rsidP="004159C0">
            <w:pPr>
              <w:pStyle w:val="TableParagraph"/>
              <w:spacing w:line="271" w:lineRule="exact"/>
              <w:ind w:left="354" w:right="348"/>
              <w:rPr>
                <w:b/>
                <w:sz w:val="24"/>
              </w:rPr>
            </w:pPr>
            <w:r>
              <w:rPr>
                <w:b/>
                <w:sz w:val="24"/>
              </w:rPr>
              <w:t>d.f</w:t>
            </w:r>
          </w:p>
        </w:tc>
        <w:tc>
          <w:tcPr>
            <w:tcW w:w="1167" w:type="dxa"/>
          </w:tcPr>
          <w:p w14:paraId="419C1EA3" w14:textId="77777777" w:rsidR="00E65C84" w:rsidRDefault="00E65C84" w:rsidP="004159C0">
            <w:pPr>
              <w:pStyle w:val="TableParagraph"/>
              <w:spacing w:before="22" w:line="240" w:lineRule="auto"/>
              <w:ind w:left="194" w:right="184"/>
              <w:rPr>
                <w:rFonts w:ascii="Times New Roman"/>
                <w:sz w:val="14"/>
              </w:rPr>
            </w:pPr>
            <w:r>
              <w:rPr>
                <w:rFonts w:ascii="Times New Roman"/>
                <w:i/>
                <w:position w:val="6"/>
                <w:sz w:val="24"/>
              </w:rPr>
              <w:t>t</w:t>
            </w:r>
            <w:r>
              <w:rPr>
                <w:rFonts w:ascii="Times New Roman"/>
                <w:sz w:val="14"/>
              </w:rPr>
              <w:t>0.10</w:t>
            </w:r>
          </w:p>
        </w:tc>
        <w:tc>
          <w:tcPr>
            <w:tcW w:w="1162" w:type="dxa"/>
          </w:tcPr>
          <w:p w14:paraId="1D50294F" w14:textId="77777777" w:rsidR="00E65C84" w:rsidRDefault="00E65C84" w:rsidP="004159C0">
            <w:pPr>
              <w:pStyle w:val="TableParagraph"/>
              <w:spacing w:before="22" w:line="240" w:lineRule="auto"/>
              <w:ind w:left="150" w:right="148"/>
              <w:rPr>
                <w:rFonts w:ascii="Times New Roman"/>
                <w:sz w:val="14"/>
              </w:rPr>
            </w:pPr>
            <w:r>
              <w:rPr>
                <w:rFonts w:ascii="Times New Roman"/>
                <w:i/>
                <w:position w:val="6"/>
                <w:sz w:val="24"/>
              </w:rPr>
              <w:t>t</w:t>
            </w:r>
            <w:r>
              <w:rPr>
                <w:rFonts w:ascii="Times New Roman"/>
                <w:sz w:val="14"/>
              </w:rPr>
              <w:t>0.05</w:t>
            </w:r>
          </w:p>
        </w:tc>
        <w:tc>
          <w:tcPr>
            <w:tcW w:w="1167" w:type="dxa"/>
          </w:tcPr>
          <w:p w14:paraId="274D8A3A" w14:textId="77777777" w:rsidR="00E65C84" w:rsidRDefault="00E65C84" w:rsidP="004159C0">
            <w:pPr>
              <w:pStyle w:val="TableParagraph"/>
              <w:spacing w:before="22" w:line="240" w:lineRule="auto"/>
              <w:ind w:right="177"/>
              <w:rPr>
                <w:rFonts w:ascii="Times New Roman"/>
                <w:sz w:val="14"/>
              </w:rPr>
            </w:pPr>
            <w:r>
              <w:rPr>
                <w:rFonts w:ascii="Times New Roman"/>
                <w:i/>
                <w:position w:val="6"/>
                <w:sz w:val="24"/>
              </w:rPr>
              <w:t>t</w:t>
            </w:r>
            <w:r>
              <w:rPr>
                <w:rFonts w:ascii="Times New Roman"/>
                <w:sz w:val="14"/>
              </w:rPr>
              <w:t>0.025</w:t>
            </w:r>
          </w:p>
        </w:tc>
        <w:tc>
          <w:tcPr>
            <w:tcW w:w="1167" w:type="dxa"/>
          </w:tcPr>
          <w:p w14:paraId="64BC9455" w14:textId="77777777" w:rsidR="00E65C84" w:rsidRDefault="00E65C84" w:rsidP="004159C0">
            <w:pPr>
              <w:pStyle w:val="TableParagraph"/>
              <w:spacing w:before="22" w:line="240" w:lineRule="auto"/>
              <w:ind w:right="178"/>
              <w:rPr>
                <w:rFonts w:ascii="Times New Roman"/>
                <w:sz w:val="14"/>
              </w:rPr>
            </w:pPr>
            <w:r>
              <w:rPr>
                <w:rFonts w:ascii="Times New Roman"/>
                <w:i/>
                <w:position w:val="6"/>
                <w:sz w:val="24"/>
              </w:rPr>
              <w:t>t</w:t>
            </w:r>
            <w:r>
              <w:rPr>
                <w:rFonts w:ascii="Times New Roman"/>
                <w:sz w:val="14"/>
              </w:rPr>
              <w:t>0.01</w:t>
            </w:r>
          </w:p>
        </w:tc>
        <w:tc>
          <w:tcPr>
            <w:tcW w:w="1162" w:type="dxa"/>
          </w:tcPr>
          <w:p w14:paraId="319362BD" w14:textId="77777777" w:rsidR="00E65C84" w:rsidRDefault="00E65C84" w:rsidP="004159C0">
            <w:pPr>
              <w:pStyle w:val="TableParagraph"/>
              <w:spacing w:before="22" w:line="240" w:lineRule="auto"/>
              <w:ind w:left="163" w:right="142"/>
              <w:rPr>
                <w:rFonts w:ascii="Times New Roman"/>
                <w:sz w:val="14"/>
              </w:rPr>
            </w:pPr>
            <w:r>
              <w:rPr>
                <w:rFonts w:ascii="Times New Roman"/>
                <w:i/>
                <w:position w:val="6"/>
                <w:sz w:val="24"/>
              </w:rPr>
              <w:t>t</w:t>
            </w:r>
            <w:r>
              <w:rPr>
                <w:rFonts w:ascii="Times New Roman"/>
                <w:sz w:val="14"/>
              </w:rPr>
              <w:t>0.005</w:t>
            </w:r>
          </w:p>
        </w:tc>
        <w:tc>
          <w:tcPr>
            <w:tcW w:w="1095" w:type="dxa"/>
          </w:tcPr>
          <w:p w14:paraId="7E3FA8AD" w14:textId="77777777" w:rsidR="00E65C84" w:rsidRDefault="00E65C84" w:rsidP="004159C0">
            <w:pPr>
              <w:pStyle w:val="TableParagraph"/>
              <w:spacing w:line="271" w:lineRule="exact"/>
              <w:ind w:left="346" w:right="331"/>
              <w:rPr>
                <w:b/>
                <w:sz w:val="24"/>
              </w:rPr>
            </w:pPr>
            <w:r>
              <w:rPr>
                <w:b/>
                <w:sz w:val="24"/>
              </w:rPr>
              <w:t>d.f</w:t>
            </w:r>
          </w:p>
        </w:tc>
      </w:tr>
      <w:tr w:rsidR="00E65C84" w14:paraId="53FB1C44" w14:textId="77777777" w:rsidTr="004159C0">
        <w:trPr>
          <w:trHeight w:val="273"/>
        </w:trPr>
        <w:tc>
          <w:tcPr>
            <w:tcW w:w="1047" w:type="dxa"/>
          </w:tcPr>
          <w:p w14:paraId="337B46E4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0</w:t>
            </w:r>
          </w:p>
        </w:tc>
        <w:tc>
          <w:tcPr>
            <w:tcW w:w="1167" w:type="dxa"/>
          </w:tcPr>
          <w:p w14:paraId="1B5B6B7A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303</w:t>
            </w:r>
          </w:p>
        </w:tc>
        <w:tc>
          <w:tcPr>
            <w:tcW w:w="1162" w:type="dxa"/>
          </w:tcPr>
          <w:p w14:paraId="1D36E836" w14:textId="1DBC0C59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noProof/>
                <w:sz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2F1E1CD9" wp14:editId="4421E978">
                      <wp:simplePos x="0" y="0"/>
                      <wp:positionH relativeFrom="column">
                        <wp:posOffset>273050</wp:posOffset>
                      </wp:positionH>
                      <wp:positionV relativeFrom="paragraph">
                        <wp:posOffset>126365</wp:posOffset>
                      </wp:positionV>
                      <wp:extent cx="69215" cy="4902200"/>
                      <wp:effectExtent l="0" t="0" r="83185" b="50800"/>
                      <wp:wrapNone/>
                      <wp:docPr id="23" name="Straight Arrow Connector 2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69215" cy="4902200"/>
                              </a:xfrm>
                              <a:prstGeom prst="straightConnector1">
                                <a:avLst/>
                              </a:prstGeom>
                              <a:ln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2">
                                <a:schemeClr val="accent4"/>
                              </a:lnRef>
                              <a:fillRef idx="0">
                                <a:schemeClr val="accent4"/>
                              </a:fillRef>
                              <a:effectRef idx="1">
                                <a:schemeClr val="accent4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3DC7730F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23" o:spid="_x0000_s1026" type="#_x0000_t32" style="position:absolute;margin-left:21.5pt;margin-top:9.95pt;width:5.45pt;height:386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" strokecolor="#ffc000 [3207]" strokeweight="1pt">
                      <v:stroke endarrow="block" joinstyle="miter"/>
                    </v:shape>
                  </w:pict>
                </mc:Fallback>
              </mc:AlternateContent>
            </w:r>
            <w:r>
              <w:rPr>
                <w:sz w:val="24"/>
              </w:rPr>
              <w:t>1,684</w:t>
            </w:r>
          </w:p>
        </w:tc>
        <w:tc>
          <w:tcPr>
            <w:tcW w:w="1167" w:type="dxa"/>
          </w:tcPr>
          <w:p w14:paraId="5E771EA1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021</w:t>
            </w:r>
          </w:p>
        </w:tc>
        <w:tc>
          <w:tcPr>
            <w:tcW w:w="1167" w:type="dxa"/>
          </w:tcPr>
          <w:p w14:paraId="1ADEFD7A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423</w:t>
            </w:r>
          </w:p>
        </w:tc>
        <w:tc>
          <w:tcPr>
            <w:tcW w:w="1162" w:type="dxa"/>
          </w:tcPr>
          <w:p w14:paraId="77AEF5E0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704</w:t>
            </w:r>
          </w:p>
        </w:tc>
        <w:tc>
          <w:tcPr>
            <w:tcW w:w="1095" w:type="dxa"/>
          </w:tcPr>
          <w:p w14:paraId="0E1B9A4C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0</w:t>
            </w:r>
          </w:p>
        </w:tc>
      </w:tr>
      <w:tr w:rsidR="00E65C84" w14:paraId="3E21D781" w14:textId="77777777" w:rsidTr="004159C0">
        <w:trPr>
          <w:trHeight w:val="277"/>
        </w:trPr>
        <w:tc>
          <w:tcPr>
            <w:tcW w:w="1047" w:type="dxa"/>
          </w:tcPr>
          <w:p w14:paraId="6378418E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1</w:t>
            </w:r>
          </w:p>
        </w:tc>
        <w:tc>
          <w:tcPr>
            <w:tcW w:w="1167" w:type="dxa"/>
          </w:tcPr>
          <w:p w14:paraId="1777D129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303</w:t>
            </w:r>
          </w:p>
        </w:tc>
        <w:tc>
          <w:tcPr>
            <w:tcW w:w="1162" w:type="dxa"/>
          </w:tcPr>
          <w:p w14:paraId="6A9FCCF0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83</w:t>
            </w:r>
          </w:p>
        </w:tc>
        <w:tc>
          <w:tcPr>
            <w:tcW w:w="1167" w:type="dxa"/>
          </w:tcPr>
          <w:p w14:paraId="0F85F220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20</w:t>
            </w:r>
          </w:p>
        </w:tc>
        <w:tc>
          <w:tcPr>
            <w:tcW w:w="1167" w:type="dxa"/>
          </w:tcPr>
          <w:p w14:paraId="20A66E6C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421</w:t>
            </w:r>
          </w:p>
        </w:tc>
        <w:tc>
          <w:tcPr>
            <w:tcW w:w="1162" w:type="dxa"/>
          </w:tcPr>
          <w:p w14:paraId="2BE6F2F0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701</w:t>
            </w:r>
          </w:p>
        </w:tc>
        <w:tc>
          <w:tcPr>
            <w:tcW w:w="1095" w:type="dxa"/>
          </w:tcPr>
          <w:p w14:paraId="5602A286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1</w:t>
            </w:r>
          </w:p>
        </w:tc>
      </w:tr>
      <w:tr w:rsidR="00E65C84" w14:paraId="5C4A9FA2" w14:textId="77777777" w:rsidTr="004159C0">
        <w:trPr>
          <w:trHeight w:val="273"/>
        </w:trPr>
        <w:tc>
          <w:tcPr>
            <w:tcW w:w="1047" w:type="dxa"/>
          </w:tcPr>
          <w:p w14:paraId="33554E20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2</w:t>
            </w:r>
          </w:p>
        </w:tc>
        <w:tc>
          <w:tcPr>
            <w:tcW w:w="1167" w:type="dxa"/>
          </w:tcPr>
          <w:p w14:paraId="6AA2E86E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302</w:t>
            </w:r>
          </w:p>
        </w:tc>
        <w:tc>
          <w:tcPr>
            <w:tcW w:w="1162" w:type="dxa"/>
          </w:tcPr>
          <w:p w14:paraId="06BBB6C1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82</w:t>
            </w:r>
          </w:p>
        </w:tc>
        <w:tc>
          <w:tcPr>
            <w:tcW w:w="1167" w:type="dxa"/>
          </w:tcPr>
          <w:p w14:paraId="6A5EC814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018</w:t>
            </w:r>
          </w:p>
        </w:tc>
        <w:tc>
          <w:tcPr>
            <w:tcW w:w="1167" w:type="dxa"/>
          </w:tcPr>
          <w:p w14:paraId="512E896C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418</w:t>
            </w:r>
          </w:p>
        </w:tc>
        <w:tc>
          <w:tcPr>
            <w:tcW w:w="1162" w:type="dxa"/>
          </w:tcPr>
          <w:p w14:paraId="015ACC21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98</w:t>
            </w:r>
          </w:p>
        </w:tc>
        <w:tc>
          <w:tcPr>
            <w:tcW w:w="1095" w:type="dxa"/>
          </w:tcPr>
          <w:p w14:paraId="1355C3F1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2</w:t>
            </w:r>
          </w:p>
        </w:tc>
      </w:tr>
      <w:tr w:rsidR="00E65C84" w14:paraId="1C833F7F" w14:textId="77777777" w:rsidTr="004159C0">
        <w:trPr>
          <w:trHeight w:val="278"/>
        </w:trPr>
        <w:tc>
          <w:tcPr>
            <w:tcW w:w="1047" w:type="dxa"/>
          </w:tcPr>
          <w:p w14:paraId="35DB0034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3</w:t>
            </w:r>
          </w:p>
        </w:tc>
        <w:tc>
          <w:tcPr>
            <w:tcW w:w="1167" w:type="dxa"/>
          </w:tcPr>
          <w:p w14:paraId="2DA38DBA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302</w:t>
            </w:r>
          </w:p>
        </w:tc>
        <w:tc>
          <w:tcPr>
            <w:tcW w:w="1162" w:type="dxa"/>
          </w:tcPr>
          <w:p w14:paraId="7680F34E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81</w:t>
            </w:r>
          </w:p>
        </w:tc>
        <w:tc>
          <w:tcPr>
            <w:tcW w:w="1167" w:type="dxa"/>
          </w:tcPr>
          <w:p w14:paraId="4C02F644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17</w:t>
            </w:r>
          </w:p>
        </w:tc>
        <w:tc>
          <w:tcPr>
            <w:tcW w:w="1167" w:type="dxa"/>
          </w:tcPr>
          <w:p w14:paraId="28AE5D28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416</w:t>
            </w:r>
          </w:p>
        </w:tc>
        <w:tc>
          <w:tcPr>
            <w:tcW w:w="1162" w:type="dxa"/>
          </w:tcPr>
          <w:p w14:paraId="443881D3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95</w:t>
            </w:r>
          </w:p>
        </w:tc>
        <w:tc>
          <w:tcPr>
            <w:tcW w:w="1095" w:type="dxa"/>
          </w:tcPr>
          <w:p w14:paraId="46D961A1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3</w:t>
            </w:r>
          </w:p>
        </w:tc>
      </w:tr>
      <w:tr w:rsidR="00E65C84" w14:paraId="4EFB792E" w14:textId="77777777" w:rsidTr="004159C0">
        <w:trPr>
          <w:trHeight w:val="273"/>
        </w:trPr>
        <w:tc>
          <w:tcPr>
            <w:tcW w:w="1047" w:type="dxa"/>
          </w:tcPr>
          <w:p w14:paraId="7227B517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4</w:t>
            </w:r>
          </w:p>
        </w:tc>
        <w:tc>
          <w:tcPr>
            <w:tcW w:w="1167" w:type="dxa"/>
          </w:tcPr>
          <w:p w14:paraId="785B17E8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301</w:t>
            </w:r>
          </w:p>
        </w:tc>
        <w:tc>
          <w:tcPr>
            <w:tcW w:w="1162" w:type="dxa"/>
          </w:tcPr>
          <w:p w14:paraId="59B1167E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80</w:t>
            </w:r>
          </w:p>
        </w:tc>
        <w:tc>
          <w:tcPr>
            <w:tcW w:w="1167" w:type="dxa"/>
          </w:tcPr>
          <w:p w14:paraId="79B8B94F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015</w:t>
            </w:r>
          </w:p>
        </w:tc>
        <w:tc>
          <w:tcPr>
            <w:tcW w:w="1167" w:type="dxa"/>
          </w:tcPr>
          <w:p w14:paraId="3EAA0E3A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414</w:t>
            </w:r>
          </w:p>
        </w:tc>
        <w:tc>
          <w:tcPr>
            <w:tcW w:w="1162" w:type="dxa"/>
          </w:tcPr>
          <w:p w14:paraId="1CF08ABC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92</w:t>
            </w:r>
          </w:p>
        </w:tc>
        <w:tc>
          <w:tcPr>
            <w:tcW w:w="1095" w:type="dxa"/>
          </w:tcPr>
          <w:p w14:paraId="53070299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4</w:t>
            </w:r>
          </w:p>
        </w:tc>
      </w:tr>
      <w:tr w:rsidR="00E65C84" w14:paraId="6A0E6B74" w14:textId="77777777" w:rsidTr="004159C0">
        <w:trPr>
          <w:trHeight w:val="278"/>
        </w:trPr>
        <w:tc>
          <w:tcPr>
            <w:tcW w:w="1047" w:type="dxa"/>
          </w:tcPr>
          <w:p w14:paraId="2064AC22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5</w:t>
            </w:r>
          </w:p>
        </w:tc>
        <w:tc>
          <w:tcPr>
            <w:tcW w:w="1167" w:type="dxa"/>
          </w:tcPr>
          <w:p w14:paraId="512C66B2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301</w:t>
            </w:r>
          </w:p>
        </w:tc>
        <w:tc>
          <w:tcPr>
            <w:tcW w:w="1162" w:type="dxa"/>
          </w:tcPr>
          <w:p w14:paraId="2F6CAC68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9</w:t>
            </w:r>
          </w:p>
        </w:tc>
        <w:tc>
          <w:tcPr>
            <w:tcW w:w="1167" w:type="dxa"/>
          </w:tcPr>
          <w:p w14:paraId="771EE147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14</w:t>
            </w:r>
          </w:p>
        </w:tc>
        <w:tc>
          <w:tcPr>
            <w:tcW w:w="1167" w:type="dxa"/>
          </w:tcPr>
          <w:p w14:paraId="76B55647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412</w:t>
            </w:r>
          </w:p>
        </w:tc>
        <w:tc>
          <w:tcPr>
            <w:tcW w:w="1162" w:type="dxa"/>
          </w:tcPr>
          <w:p w14:paraId="25BBDACE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90</w:t>
            </w:r>
          </w:p>
        </w:tc>
        <w:tc>
          <w:tcPr>
            <w:tcW w:w="1095" w:type="dxa"/>
          </w:tcPr>
          <w:p w14:paraId="32C5D1CD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5</w:t>
            </w:r>
          </w:p>
        </w:tc>
      </w:tr>
      <w:tr w:rsidR="00E65C84" w14:paraId="7F4FBE95" w14:textId="77777777" w:rsidTr="004159C0">
        <w:trPr>
          <w:trHeight w:val="278"/>
        </w:trPr>
        <w:tc>
          <w:tcPr>
            <w:tcW w:w="1047" w:type="dxa"/>
          </w:tcPr>
          <w:p w14:paraId="463D3401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6</w:t>
            </w:r>
          </w:p>
        </w:tc>
        <w:tc>
          <w:tcPr>
            <w:tcW w:w="1167" w:type="dxa"/>
          </w:tcPr>
          <w:p w14:paraId="3500F5A9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300</w:t>
            </w:r>
          </w:p>
        </w:tc>
        <w:tc>
          <w:tcPr>
            <w:tcW w:w="1162" w:type="dxa"/>
          </w:tcPr>
          <w:p w14:paraId="00DD326F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9</w:t>
            </w:r>
          </w:p>
        </w:tc>
        <w:tc>
          <w:tcPr>
            <w:tcW w:w="1167" w:type="dxa"/>
          </w:tcPr>
          <w:p w14:paraId="40E47E3A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13</w:t>
            </w:r>
          </w:p>
        </w:tc>
        <w:tc>
          <w:tcPr>
            <w:tcW w:w="1167" w:type="dxa"/>
          </w:tcPr>
          <w:p w14:paraId="18CB4FDD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410</w:t>
            </w:r>
          </w:p>
        </w:tc>
        <w:tc>
          <w:tcPr>
            <w:tcW w:w="1162" w:type="dxa"/>
          </w:tcPr>
          <w:p w14:paraId="4AC39997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87</w:t>
            </w:r>
          </w:p>
        </w:tc>
        <w:tc>
          <w:tcPr>
            <w:tcW w:w="1095" w:type="dxa"/>
          </w:tcPr>
          <w:p w14:paraId="4CE81A8F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6</w:t>
            </w:r>
          </w:p>
        </w:tc>
      </w:tr>
      <w:tr w:rsidR="00E65C84" w14:paraId="5E90DFB4" w14:textId="77777777" w:rsidTr="004159C0">
        <w:trPr>
          <w:trHeight w:val="273"/>
        </w:trPr>
        <w:tc>
          <w:tcPr>
            <w:tcW w:w="1047" w:type="dxa"/>
          </w:tcPr>
          <w:p w14:paraId="314F43C7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7</w:t>
            </w:r>
          </w:p>
        </w:tc>
        <w:tc>
          <w:tcPr>
            <w:tcW w:w="1167" w:type="dxa"/>
          </w:tcPr>
          <w:p w14:paraId="48E807A1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300</w:t>
            </w:r>
          </w:p>
        </w:tc>
        <w:tc>
          <w:tcPr>
            <w:tcW w:w="1162" w:type="dxa"/>
          </w:tcPr>
          <w:p w14:paraId="08797944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8</w:t>
            </w:r>
          </w:p>
        </w:tc>
        <w:tc>
          <w:tcPr>
            <w:tcW w:w="1167" w:type="dxa"/>
          </w:tcPr>
          <w:p w14:paraId="372DEE03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012</w:t>
            </w:r>
          </w:p>
        </w:tc>
        <w:tc>
          <w:tcPr>
            <w:tcW w:w="1167" w:type="dxa"/>
          </w:tcPr>
          <w:p w14:paraId="7810A76D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408</w:t>
            </w:r>
          </w:p>
        </w:tc>
        <w:tc>
          <w:tcPr>
            <w:tcW w:w="1162" w:type="dxa"/>
          </w:tcPr>
          <w:p w14:paraId="31F40599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85</w:t>
            </w:r>
          </w:p>
        </w:tc>
        <w:tc>
          <w:tcPr>
            <w:tcW w:w="1095" w:type="dxa"/>
          </w:tcPr>
          <w:p w14:paraId="798781F0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7</w:t>
            </w:r>
          </w:p>
        </w:tc>
      </w:tr>
      <w:tr w:rsidR="00E65C84" w14:paraId="1970F9D1" w14:textId="77777777" w:rsidTr="004159C0">
        <w:trPr>
          <w:trHeight w:val="278"/>
        </w:trPr>
        <w:tc>
          <w:tcPr>
            <w:tcW w:w="1047" w:type="dxa"/>
          </w:tcPr>
          <w:p w14:paraId="76E2DE9E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8</w:t>
            </w:r>
          </w:p>
        </w:tc>
        <w:tc>
          <w:tcPr>
            <w:tcW w:w="1167" w:type="dxa"/>
          </w:tcPr>
          <w:p w14:paraId="7883589E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9</w:t>
            </w:r>
          </w:p>
        </w:tc>
        <w:tc>
          <w:tcPr>
            <w:tcW w:w="1162" w:type="dxa"/>
          </w:tcPr>
          <w:p w14:paraId="61EBA41A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7</w:t>
            </w:r>
          </w:p>
        </w:tc>
        <w:tc>
          <w:tcPr>
            <w:tcW w:w="1167" w:type="dxa"/>
          </w:tcPr>
          <w:p w14:paraId="28035948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11</w:t>
            </w:r>
          </w:p>
        </w:tc>
        <w:tc>
          <w:tcPr>
            <w:tcW w:w="1167" w:type="dxa"/>
          </w:tcPr>
          <w:p w14:paraId="2384DED9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407</w:t>
            </w:r>
          </w:p>
        </w:tc>
        <w:tc>
          <w:tcPr>
            <w:tcW w:w="1162" w:type="dxa"/>
          </w:tcPr>
          <w:p w14:paraId="3B65ED72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82</w:t>
            </w:r>
          </w:p>
        </w:tc>
        <w:tc>
          <w:tcPr>
            <w:tcW w:w="1095" w:type="dxa"/>
          </w:tcPr>
          <w:p w14:paraId="5052F43F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8</w:t>
            </w:r>
          </w:p>
        </w:tc>
      </w:tr>
      <w:tr w:rsidR="00E65C84" w14:paraId="552901AE" w14:textId="77777777" w:rsidTr="004159C0">
        <w:trPr>
          <w:trHeight w:val="273"/>
        </w:trPr>
        <w:tc>
          <w:tcPr>
            <w:tcW w:w="1047" w:type="dxa"/>
          </w:tcPr>
          <w:p w14:paraId="1E2C941B" w14:textId="77777777" w:rsidR="00E65C84" w:rsidRDefault="00E65C84" w:rsidP="004159C0">
            <w:pPr>
              <w:pStyle w:val="TableParagraph"/>
              <w:spacing w:line="254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49</w:t>
            </w:r>
          </w:p>
        </w:tc>
        <w:tc>
          <w:tcPr>
            <w:tcW w:w="1167" w:type="dxa"/>
          </w:tcPr>
          <w:p w14:paraId="2F3A86BB" w14:textId="77777777" w:rsidR="00E65C84" w:rsidRDefault="00E65C84" w:rsidP="004159C0">
            <w:pPr>
              <w:pStyle w:val="TableParagraph"/>
              <w:spacing w:line="254" w:lineRule="exact"/>
              <w:rPr>
                <w:sz w:val="24"/>
              </w:rPr>
            </w:pPr>
            <w:r>
              <w:rPr>
                <w:sz w:val="24"/>
              </w:rPr>
              <w:t>1,299</w:t>
            </w:r>
          </w:p>
        </w:tc>
        <w:tc>
          <w:tcPr>
            <w:tcW w:w="1162" w:type="dxa"/>
          </w:tcPr>
          <w:p w14:paraId="734F933D" w14:textId="77777777" w:rsidR="00E65C84" w:rsidRDefault="00E65C84" w:rsidP="004159C0">
            <w:pPr>
              <w:pStyle w:val="TableParagraph"/>
              <w:spacing w:line="254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7</w:t>
            </w:r>
          </w:p>
        </w:tc>
        <w:tc>
          <w:tcPr>
            <w:tcW w:w="1167" w:type="dxa"/>
          </w:tcPr>
          <w:p w14:paraId="4ED08D29" w14:textId="77777777" w:rsidR="00E65C84" w:rsidRDefault="00E65C84" w:rsidP="004159C0">
            <w:pPr>
              <w:pStyle w:val="TableParagraph"/>
              <w:spacing w:line="254" w:lineRule="exact"/>
              <w:rPr>
                <w:sz w:val="24"/>
              </w:rPr>
            </w:pPr>
            <w:r>
              <w:rPr>
                <w:sz w:val="24"/>
              </w:rPr>
              <w:t>2,010</w:t>
            </w:r>
          </w:p>
        </w:tc>
        <w:tc>
          <w:tcPr>
            <w:tcW w:w="1167" w:type="dxa"/>
          </w:tcPr>
          <w:p w14:paraId="31C43D6E" w14:textId="77777777" w:rsidR="00E65C84" w:rsidRDefault="00E65C84" w:rsidP="004159C0">
            <w:pPr>
              <w:pStyle w:val="TableParagraph"/>
              <w:spacing w:line="254" w:lineRule="exact"/>
              <w:rPr>
                <w:sz w:val="24"/>
              </w:rPr>
            </w:pPr>
            <w:r>
              <w:rPr>
                <w:sz w:val="24"/>
              </w:rPr>
              <w:t>2,405</w:t>
            </w:r>
          </w:p>
        </w:tc>
        <w:tc>
          <w:tcPr>
            <w:tcW w:w="1162" w:type="dxa"/>
          </w:tcPr>
          <w:p w14:paraId="50756F24" w14:textId="77777777" w:rsidR="00E65C84" w:rsidRDefault="00E65C84" w:rsidP="004159C0">
            <w:pPr>
              <w:pStyle w:val="TableParagraph"/>
              <w:spacing w:line="254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80</w:t>
            </w:r>
          </w:p>
        </w:tc>
        <w:tc>
          <w:tcPr>
            <w:tcW w:w="1095" w:type="dxa"/>
          </w:tcPr>
          <w:p w14:paraId="44358B2C" w14:textId="77777777" w:rsidR="00E65C84" w:rsidRDefault="00E65C84" w:rsidP="004159C0">
            <w:pPr>
              <w:pStyle w:val="TableParagraph"/>
              <w:spacing w:line="254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49</w:t>
            </w:r>
          </w:p>
        </w:tc>
      </w:tr>
      <w:tr w:rsidR="00E65C84" w14:paraId="37FD39A3" w14:textId="77777777" w:rsidTr="004159C0">
        <w:trPr>
          <w:trHeight w:val="278"/>
        </w:trPr>
        <w:tc>
          <w:tcPr>
            <w:tcW w:w="1047" w:type="dxa"/>
          </w:tcPr>
          <w:p w14:paraId="2132633A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0</w:t>
            </w:r>
          </w:p>
        </w:tc>
        <w:tc>
          <w:tcPr>
            <w:tcW w:w="1167" w:type="dxa"/>
          </w:tcPr>
          <w:p w14:paraId="25157AF1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9</w:t>
            </w:r>
          </w:p>
        </w:tc>
        <w:tc>
          <w:tcPr>
            <w:tcW w:w="1162" w:type="dxa"/>
          </w:tcPr>
          <w:p w14:paraId="441A4558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6</w:t>
            </w:r>
          </w:p>
        </w:tc>
        <w:tc>
          <w:tcPr>
            <w:tcW w:w="1167" w:type="dxa"/>
          </w:tcPr>
          <w:p w14:paraId="3EE319FC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09</w:t>
            </w:r>
          </w:p>
        </w:tc>
        <w:tc>
          <w:tcPr>
            <w:tcW w:w="1167" w:type="dxa"/>
          </w:tcPr>
          <w:p w14:paraId="2968AA4C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403</w:t>
            </w:r>
          </w:p>
        </w:tc>
        <w:tc>
          <w:tcPr>
            <w:tcW w:w="1162" w:type="dxa"/>
          </w:tcPr>
          <w:p w14:paraId="2F59DF9B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78</w:t>
            </w:r>
          </w:p>
        </w:tc>
        <w:tc>
          <w:tcPr>
            <w:tcW w:w="1095" w:type="dxa"/>
          </w:tcPr>
          <w:p w14:paraId="25E4076A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0</w:t>
            </w:r>
          </w:p>
        </w:tc>
      </w:tr>
      <w:tr w:rsidR="00E65C84" w14:paraId="7B4407DA" w14:textId="77777777" w:rsidTr="004159C0">
        <w:trPr>
          <w:trHeight w:val="277"/>
        </w:trPr>
        <w:tc>
          <w:tcPr>
            <w:tcW w:w="1047" w:type="dxa"/>
          </w:tcPr>
          <w:p w14:paraId="0898EAAD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1</w:t>
            </w:r>
          </w:p>
        </w:tc>
        <w:tc>
          <w:tcPr>
            <w:tcW w:w="1167" w:type="dxa"/>
          </w:tcPr>
          <w:p w14:paraId="6D6F94C2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8</w:t>
            </w:r>
          </w:p>
        </w:tc>
        <w:tc>
          <w:tcPr>
            <w:tcW w:w="1162" w:type="dxa"/>
          </w:tcPr>
          <w:p w14:paraId="6CAAD33B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5</w:t>
            </w:r>
          </w:p>
        </w:tc>
        <w:tc>
          <w:tcPr>
            <w:tcW w:w="1167" w:type="dxa"/>
          </w:tcPr>
          <w:p w14:paraId="707668E7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08</w:t>
            </w:r>
          </w:p>
        </w:tc>
        <w:tc>
          <w:tcPr>
            <w:tcW w:w="1167" w:type="dxa"/>
          </w:tcPr>
          <w:p w14:paraId="09A36A78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402</w:t>
            </w:r>
          </w:p>
        </w:tc>
        <w:tc>
          <w:tcPr>
            <w:tcW w:w="1162" w:type="dxa"/>
          </w:tcPr>
          <w:p w14:paraId="5D383D82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76</w:t>
            </w:r>
          </w:p>
        </w:tc>
        <w:tc>
          <w:tcPr>
            <w:tcW w:w="1095" w:type="dxa"/>
          </w:tcPr>
          <w:p w14:paraId="519C7BBE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1</w:t>
            </w:r>
          </w:p>
        </w:tc>
      </w:tr>
      <w:tr w:rsidR="00E65C84" w14:paraId="7CFCA69A" w14:textId="77777777" w:rsidTr="004159C0">
        <w:trPr>
          <w:trHeight w:val="273"/>
        </w:trPr>
        <w:tc>
          <w:tcPr>
            <w:tcW w:w="1047" w:type="dxa"/>
          </w:tcPr>
          <w:p w14:paraId="7BEE429C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2</w:t>
            </w:r>
          </w:p>
        </w:tc>
        <w:tc>
          <w:tcPr>
            <w:tcW w:w="1167" w:type="dxa"/>
          </w:tcPr>
          <w:p w14:paraId="7E7E43CB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298</w:t>
            </w:r>
          </w:p>
        </w:tc>
        <w:tc>
          <w:tcPr>
            <w:tcW w:w="1162" w:type="dxa"/>
          </w:tcPr>
          <w:p w14:paraId="4CFBBCF4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5</w:t>
            </w:r>
          </w:p>
        </w:tc>
        <w:tc>
          <w:tcPr>
            <w:tcW w:w="1167" w:type="dxa"/>
          </w:tcPr>
          <w:p w14:paraId="708CC05E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007</w:t>
            </w:r>
          </w:p>
        </w:tc>
        <w:tc>
          <w:tcPr>
            <w:tcW w:w="1167" w:type="dxa"/>
          </w:tcPr>
          <w:p w14:paraId="62BCCD48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400</w:t>
            </w:r>
          </w:p>
        </w:tc>
        <w:tc>
          <w:tcPr>
            <w:tcW w:w="1162" w:type="dxa"/>
          </w:tcPr>
          <w:p w14:paraId="001C3C2B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74</w:t>
            </w:r>
          </w:p>
        </w:tc>
        <w:tc>
          <w:tcPr>
            <w:tcW w:w="1095" w:type="dxa"/>
          </w:tcPr>
          <w:p w14:paraId="563CFE82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2</w:t>
            </w:r>
          </w:p>
        </w:tc>
      </w:tr>
      <w:tr w:rsidR="00E65C84" w14:paraId="1A97E06C" w14:textId="77777777" w:rsidTr="004159C0">
        <w:trPr>
          <w:trHeight w:val="278"/>
        </w:trPr>
        <w:tc>
          <w:tcPr>
            <w:tcW w:w="1047" w:type="dxa"/>
          </w:tcPr>
          <w:p w14:paraId="03906752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3</w:t>
            </w:r>
          </w:p>
        </w:tc>
        <w:tc>
          <w:tcPr>
            <w:tcW w:w="1167" w:type="dxa"/>
          </w:tcPr>
          <w:p w14:paraId="55D8748D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8</w:t>
            </w:r>
          </w:p>
        </w:tc>
        <w:tc>
          <w:tcPr>
            <w:tcW w:w="1162" w:type="dxa"/>
          </w:tcPr>
          <w:p w14:paraId="6BFC352A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4</w:t>
            </w:r>
          </w:p>
        </w:tc>
        <w:tc>
          <w:tcPr>
            <w:tcW w:w="1167" w:type="dxa"/>
          </w:tcPr>
          <w:p w14:paraId="45907455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06</w:t>
            </w:r>
          </w:p>
        </w:tc>
        <w:tc>
          <w:tcPr>
            <w:tcW w:w="1167" w:type="dxa"/>
          </w:tcPr>
          <w:p w14:paraId="51CBC642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99</w:t>
            </w:r>
          </w:p>
        </w:tc>
        <w:tc>
          <w:tcPr>
            <w:tcW w:w="1162" w:type="dxa"/>
          </w:tcPr>
          <w:p w14:paraId="1181A29A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72</w:t>
            </w:r>
          </w:p>
        </w:tc>
        <w:tc>
          <w:tcPr>
            <w:tcW w:w="1095" w:type="dxa"/>
          </w:tcPr>
          <w:p w14:paraId="3547B281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3</w:t>
            </w:r>
          </w:p>
        </w:tc>
      </w:tr>
      <w:tr w:rsidR="00E65C84" w14:paraId="365662CE" w14:textId="77777777" w:rsidTr="004159C0">
        <w:trPr>
          <w:trHeight w:val="273"/>
        </w:trPr>
        <w:tc>
          <w:tcPr>
            <w:tcW w:w="1047" w:type="dxa"/>
          </w:tcPr>
          <w:p w14:paraId="4F8955BE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4</w:t>
            </w:r>
          </w:p>
        </w:tc>
        <w:tc>
          <w:tcPr>
            <w:tcW w:w="1167" w:type="dxa"/>
          </w:tcPr>
          <w:p w14:paraId="62AB30F0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297</w:t>
            </w:r>
          </w:p>
        </w:tc>
        <w:tc>
          <w:tcPr>
            <w:tcW w:w="1162" w:type="dxa"/>
          </w:tcPr>
          <w:p w14:paraId="5C815C00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4</w:t>
            </w:r>
          </w:p>
        </w:tc>
        <w:tc>
          <w:tcPr>
            <w:tcW w:w="1167" w:type="dxa"/>
          </w:tcPr>
          <w:p w14:paraId="69B34CA8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005</w:t>
            </w:r>
          </w:p>
        </w:tc>
        <w:tc>
          <w:tcPr>
            <w:tcW w:w="1167" w:type="dxa"/>
          </w:tcPr>
          <w:p w14:paraId="1E90AF03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397</w:t>
            </w:r>
          </w:p>
        </w:tc>
        <w:tc>
          <w:tcPr>
            <w:tcW w:w="1162" w:type="dxa"/>
          </w:tcPr>
          <w:p w14:paraId="2F96C1BC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70</w:t>
            </w:r>
          </w:p>
        </w:tc>
        <w:tc>
          <w:tcPr>
            <w:tcW w:w="1095" w:type="dxa"/>
          </w:tcPr>
          <w:p w14:paraId="45931340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4</w:t>
            </w:r>
          </w:p>
        </w:tc>
      </w:tr>
      <w:tr w:rsidR="00E65C84" w14:paraId="798EF00D" w14:textId="77777777" w:rsidTr="004159C0">
        <w:trPr>
          <w:trHeight w:val="278"/>
        </w:trPr>
        <w:tc>
          <w:tcPr>
            <w:tcW w:w="1047" w:type="dxa"/>
          </w:tcPr>
          <w:p w14:paraId="2B194989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5</w:t>
            </w:r>
          </w:p>
        </w:tc>
        <w:tc>
          <w:tcPr>
            <w:tcW w:w="1167" w:type="dxa"/>
          </w:tcPr>
          <w:p w14:paraId="0426D84D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7</w:t>
            </w:r>
          </w:p>
        </w:tc>
        <w:tc>
          <w:tcPr>
            <w:tcW w:w="1162" w:type="dxa"/>
          </w:tcPr>
          <w:p w14:paraId="6144B90B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3</w:t>
            </w:r>
          </w:p>
        </w:tc>
        <w:tc>
          <w:tcPr>
            <w:tcW w:w="1167" w:type="dxa"/>
          </w:tcPr>
          <w:p w14:paraId="247BC83E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04</w:t>
            </w:r>
          </w:p>
        </w:tc>
        <w:tc>
          <w:tcPr>
            <w:tcW w:w="1167" w:type="dxa"/>
          </w:tcPr>
          <w:p w14:paraId="3BBDC5EB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96</w:t>
            </w:r>
          </w:p>
        </w:tc>
        <w:tc>
          <w:tcPr>
            <w:tcW w:w="1162" w:type="dxa"/>
          </w:tcPr>
          <w:p w14:paraId="7A5EA893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68</w:t>
            </w:r>
          </w:p>
        </w:tc>
        <w:tc>
          <w:tcPr>
            <w:tcW w:w="1095" w:type="dxa"/>
          </w:tcPr>
          <w:p w14:paraId="1C76184D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5</w:t>
            </w:r>
          </w:p>
        </w:tc>
      </w:tr>
      <w:tr w:rsidR="00E65C84" w14:paraId="26766286" w14:textId="77777777" w:rsidTr="004159C0">
        <w:trPr>
          <w:trHeight w:val="273"/>
        </w:trPr>
        <w:tc>
          <w:tcPr>
            <w:tcW w:w="1047" w:type="dxa"/>
          </w:tcPr>
          <w:p w14:paraId="7B9C17C2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6</w:t>
            </w:r>
          </w:p>
        </w:tc>
        <w:tc>
          <w:tcPr>
            <w:tcW w:w="1167" w:type="dxa"/>
          </w:tcPr>
          <w:p w14:paraId="2E486331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297</w:t>
            </w:r>
          </w:p>
        </w:tc>
        <w:tc>
          <w:tcPr>
            <w:tcW w:w="1162" w:type="dxa"/>
          </w:tcPr>
          <w:p w14:paraId="2A121011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3</w:t>
            </w:r>
          </w:p>
        </w:tc>
        <w:tc>
          <w:tcPr>
            <w:tcW w:w="1167" w:type="dxa"/>
          </w:tcPr>
          <w:p w14:paraId="11FF17AC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003</w:t>
            </w:r>
          </w:p>
        </w:tc>
        <w:tc>
          <w:tcPr>
            <w:tcW w:w="1167" w:type="dxa"/>
          </w:tcPr>
          <w:p w14:paraId="023BDD82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395</w:t>
            </w:r>
          </w:p>
        </w:tc>
        <w:tc>
          <w:tcPr>
            <w:tcW w:w="1162" w:type="dxa"/>
          </w:tcPr>
          <w:p w14:paraId="4DAD644C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67</w:t>
            </w:r>
          </w:p>
        </w:tc>
        <w:tc>
          <w:tcPr>
            <w:tcW w:w="1095" w:type="dxa"/>
          </w:tcPr>
          <w:p w14:paraId="0FED8790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6</w:t>
            </w:r>
          </w:p>
        </w:tc>
      </w:tr>
      <w:tr w:rsidR="00E65C84" w14:paraId="320A1737" w14:textId="77777777" w:rsidTr="004159C0">
        <w:trPr>
          <w:trHeight w:val="277"/>
        </w:trPr>
        <w:tc>
          <w:tcPr>
            <w:tcW w:w="1047" w:type="dxa"/>
          </w:tcPr>
          <w:p w14:paraId="26AE85E6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7</w:t>
            </w:r>
          </w:p>
        </w:tc>
        <w:tc>
          <w:tcPr>
            <w:tcW w:w="1167" w:type="dxa"/>
          </w:tcPr>
          <w:p w14:paraId="10538C85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7</w:t>
            </w:r>
          </w:p>
        </w:tc>
        <w:tc>
          <w:tcPr>
            <w:tcW w:w="1162" w:type="dxa"/>
          </w:tcPr>
          <w:p w14:paraId="70427420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2</w:t>
            </w:r>
          </w:p>
        </w:tc>
        <w:tc>
          <w:tcPr>
            <w:tcW w:w="1167" w:type="dxa"/>
          </w:tcPr>
          <w:p w14:paraId="406DD71A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02</w:t>
            </w:r>
          </w:p>
        </w:tc>
        <w:tc>
          <w:tcPr>
            <w:tcW w:w="1167" w:type="dxa"/>
          </w:tcPr>
          <w:p w14:paraId="50E1D470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94</w:t>
            </w:r>
          </w:p>
        </w:tc>
        <w:tc>
          <w:tcPr>
            <w:tcW w:w="1162" w:type="dxa"/>
          </w:tcPr>
          <w:p w14:paraId="029FBE48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65</w:t>
            </w:r>
          </w:p>
        </w:tc>
        <w:tc>
          <w:tcPr>
            <w:tcW w:w="1095" w:type="dxa"/>
          </w:tcPr>
          <w:p w14:paraId="455391B8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7</w:t>
            </w:r>
          </w:p>
        </w:tc>
      </w:tr>
      <w:tr w:rsidR="00E65C84" w14:paraId="77FC0248" w14:textId="77777777" w:rsidTr="004159C0">
        <w:trPr>
          <w:trHeight w:val="277"/>
        </w:trPr>
        <w:tc>
          <w:tcPr>
            <w:tcW w:w="1047" w:type="dxa"/>
          </w:tcPr>
          <w:p w14:paraId="48295B84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8</w:t>
            </w:r>
          </w:p>
        </w:tc>
        <w:tc>
          <w:tcPr>
            <w:tcW w:w="1167" w:type="dxa"/>
          </w:tcPr>
          <w:p w14:paraId="75A8BC2E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6</w:t>
            </w:r>
          </w:p>
        </w:tc>
        <w:tc>
          <w:tcPr>
            <w:tcW w:w="1162" w:type="dxa"/>
          </w:tcPr>
          <w:p w14:paraId="654819C2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2</w:t>
            </w:r>
          </w:p>
        </w:tc>
        <w:tc>
          <w:tcPr>
            <w:tcW w:w="1167" w:type="dxa"/>
          </w:tcPr>
          <w:p w14:paraId="1A111ACB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002</w:t>
            </w:r>
          </w:p>
        </w:tc>
        <w:tc>
          <w:tcPr>
            <w:tcW w:w="1167" w:type="dxa"/>
          </w:tcPr>
          <w:p w14:paraId="1D3DA621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92</w:t>
            </w:r>
          </w:p>
        </w:tc>
        <w:tc>
          <w:tcPr>
            <w:tcW w:w="1162" w:type="dxa"/>
          </w:tcPr>
          <w:p w14:paraId="611B054C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63</w:t>
            </w:r>
          </w:p>
        </w:tc>
        <w:tc>
          <w:tcPr>
            <w:tcW w:w="1095" w:type="dxa"/>
          </w:tcPr>
          <w:p w14:paraId="64A70F1F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8</w:t>
            </w:r>
          </w:p>
        </w:tc>
      </w:tr>
      <w:tr w:rsidR="00E65C84" w14:paraId="4D595B91" w14:textId="77777777" w:rsidTr="004159C0">
        <w:trPr>
          <w:trHeight w:val="273"/>
        </w:trPr>
        <w:tc>
          <w:tcPr>
            <w:tcW w:w="1047" w:type="dxa"/>
          </w:tcPr>
          <w:p w14:paraId="19F0852F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59</w:t>
            </w:r>
          </w:p>
        </w:tc>
        <w:tc>
          <w:tcPr>
            <w:tcW w:w="1167" w:type="dxa"/>
          </w:tcPr>
          <w:p w14:paraId="3B322DD2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296</w:t>
            </w:r>
          </w:p>
        </w:tc>
        <w:tc>
          <w:tcPr>
            <w:tcW w:w="1162" w:type="dxa"/>
          </w:tcPr>
          <w:p w14:paraId="0F14B1A6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1</w:t>
            </w:r>
          </w:p>
        </w:tc>
        <w:tc>
          <w:tcPr>
            <w:tcW w:w="1167" w:type="dxa"/>
          </w:tcPr>
          <w:p w14:paraId="27EFF769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001</w:t>
            </w:r>
          </w:p>
        </w:tc>
        <w:tc>
          <w:tcPr>
            <w:tcW w:w="1167" w:type="dxa"/>
          </w:tcPr>
          <w:p w14:paraId="3BF34346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391</w:t>
            </w:r>
          </w:p>
        </w:tc>
        <w:tc>
          <w:tcPr>
            <w:tcW w:w="1162" w:type="dxa"/>
          </w:tcPr>
          <w:p w14:paraId="7E689CE2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62</w:t>
            </w:r>
          </w:p>
        </w:tc>
        <w:tc>
          <w:tcPr>
            <w:tcW w:w="1095" w:type="dxa"/>
          </w:tcPr>
          <w:p w14:paraId="0E577CBF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59</w:t>
            </w:r>
          </w:p>
        </w:tc>
      </w:tr>
      <w:tr w:rsidR="00E65C84" w14:paraId="518DA937" w14:textId="77777777" w:rsidTr="004159C0">
        <w:trPr>
          <w:trHeight w:val="275"/>
        </w:trPr>
        <w:tc>
          <w:tcPr>
            <w:tcW w:w="1047" w:type="dxa"/>
            <w:tcBorders>
              <w:bottom w:val="single" w:sz="6" w:space="0" w:color="000000"/>
            </w:tcBorders>
          </w:tcPr>
          <w:p w14:paraId="781A9BA5" w14:textId="77777777" w:rsidR="00E65C84" w:rsidRDefault="00E65C84" w:rsidP="004159C0">
            <w:pPr>
              <w:pStyle w:val="TableParagraph"/>
              <w:spacing w:line="256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0</w:t>
            </w:r>
          </w:p>
        </w:tc>
        <w:tc>
          <w:tcPr>
            <w:tcW w:w="1167" w:type="dxa"/>
            <w:tcBorders>
              <w:bottom w:val="single" w:sz="6" w:space="0" w:color="000000"/>
            </w:tcBorders>
          </w:tcPr>
          <w:p w14:paraId="2FD1FE35" w14:textId="77777777" w:rsidR="00E65C84" w:rsidRDefault="00E65C84" w:rsidP="004159C0">
            <w:pPr>
              <w:pStyle w:val="TableParagraph"/>
              <w:spacing w:line="256" w:lineRule="exact"/>
              <w:rPr>
                <w:sz w:val="24"/>
              </w:rPr>
            </w:pPr>
            <w:r>
              <w:rPr>
                <w:sz w:val="24"/>
              </w:rPr>
              <w:t>1,296</w:t>
            </w:r>
          </w:p>
        </w:tc>
        <w:tc>
          <w:tcPr>
            <w:tcW w:w="1162" w:type="dxa"/>
            <w:tcBorders>
              <w:bottom w:val="single" w:sz="6" w:space="0" w:color="000000"/>
            </w:tcBorders>
          </w:tcPr>
          <w:p w14:paraId="2611F512" w14:textId="77777777" w:rsidR="00E65C84" w:rsidRDefault="00E65C84" w:rsidP="004159C0">
            <w:pPr>
              <w:pStyle w:val="TableParagraph"/>
              <w:spacing w:line="256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1</w:t>
            </w:r>
          </w:p>
        </w:tc>
        <w:tc>
          <w:tcPr>
            <w:tcW w:w="1167" w:type="dxa"/>
            <w:tcBorders>
              <w:bottom w:val="single" w:sz="6" w:space="0" w:color="000000"/>
            </w:tcBorders>
          </w:tcPr>
          <w:p w14:paraId="19F387C3" w14:textId="77777777" w:rsidR="00E65C84" w:rsidRDefault="00E65C84" w:rsidP="004159C0">
            <w:pPr>
              <w:pStyle w:val="TableParagraph"/>
              <w:spacing w:line="256" w:lineRule="exact"/>
              <w:rPr>
                <w:sz w:val="24"/>
              </w:rPr>
            </w:pPr>
            <w:r>
              <w:rPr>
                <w:sz w:val="24"/>
              </w:rPr>
              <w:t>2,000</w:t>
            </w:r>
          </w:p>
        </w:tc>
        <w:tc>
          <w:tcPr>
            <w:tcW w:w="1167" w:type="dxa"/>
            <w:tcBorders>
              <w:bottom w:val="single" w:sz="6" w:space="0" w:color="000000"/>
            </w:tcBorders>
          </w:tcPr>
          <w:p w14:paraId="2EABFD9C" w14:textId="77777777" w:rsidR="00E65C84" w:rsidRDefault="00E65C84" w:rsidP="004159C0">
            <w:pPr>
              <w:pStyle w:val="TableParagraph"/>
              <w:spacing w:line="256" w:lineRule="exact"/>
              <w:rPr>
                <w:sz w:val="24"/>
              </w:rPr>
            </w:pPr>
            <w:r>
              <w:rPr>
                <w:sz w:val="24"/>
              </w:rPr>
              <w:t>2,390</w:t>
            </w:r>
          </w:p>
        </w:tc>
        <w:tc>
          <w:tcPr>
            <w:tcW w:w="1162" w:type="dxa"/>
            <w:tcBorders>
              <w:bottom w:val="single" w:sz="6" w:space="0" w:color="000000"/>
            </w:tcBorders>
          </w:tcPr>
          <w:p w14:paraId="172D253D" w14:textId="77777777" w:rsidR="00E65C84" w:rsidRDefault="00E65C84" w:rsidP="004159C0">
            <w:pPr>
              <w:pStyle w:val="TableParagraph"/>
              <w:spacing w:line="256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60</w:t>
            </w:r>
          </w:p>
        </w:tc>
        <w:tc>
          <w:tcPr>
            <w:tcW w:w="1095" w:type="dxa"/>
            <w:tcBorders>
              <w:bottom w:val="single" w:sz="6" w:space="0" w:color="000000"/>
            </w:tcBorders>
          </w:tcPr>
          <w:p w14:paraId="39FA474A" w14:textId="77777777" w:rsidR="00E65C84" w:rsidRDefault="00E65C84" w:rsidP="004159C0">
            <w:pPr>
              <w:pStyle w:val="TableParagraph"/>
              <w:spacing w:line="256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0</w:t>
            </w:r>
          </w:p>
        </w:tc>
      </w:tr>
      <w:tr w:rsidR="00E65C84" w14:paraId="7AB3AC01" w14:textId="77777777" w:rsidTr="004159C0">
        <w:trPr>
          <w:trHeight w:val="270"/>
        </w:trPr>
        <w:tc>
          <w:tcPr>
            <w:tcW w:w="1047" w:type="dxa"/>
            <w:tcBorders>
              <w:top w:val="single" w:sz="6" w:space="0" w:color="000000"/>
            </w:tcBorders>
          </w:tcPr>
          <w:p w14:paraId="42A179D3" w14:textId="77777777" w:rsidR="00E65C84" w:rsidRDefault="00E65C84" w:rsidP="004159C0">
            <w:pPr>
              <w:pStyle w:val="TableParagraph"/>
              <w:spacing w:line="251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1</w:t>
            </w:r>
          </w:p>
        </w:tc>
        <w:tc>
          <w:tcPr>
            <w:tcW w:w="1167" w:type="dxa"/>
            <w:tcBorders>
              <w:top w:val="single" w:sz="6" w:space="0" w:color="000000"/>
            </w:tcBorders>
          </w:tcPr>
          <w:p w14:paraId="47CB5B22" w14:textId="77777777" w:rsidR="00E65C84" w:rsidRDefault="00E65C84" w:rsidP="004159C0">
            <w:pPr>
              <w:pStyle w:val="TableParagraph"/>
              <w:spacing w:line="251" w:lineRule="exact"/>
              <w:rPr>
                <w:sz w:val="24"/>
              </w:rPr>
            </w:pPr>
            <w:r>
              <w:rPr>
                <w:sz w:val="24"/>
              </w:rPr>
              <w:t>1,296</w:t>
            </w:r>
          </w:p>
        </w:tc>
        <w:tc>
          <w:tcPr>
            <w:tcW w:w="1162" w:type="dxa"/>
            <w:tcBorders>
              <w:top w:val="single" w:sz="6" w:space="0" w:color="000000"/>
            </w:tcBorders>
          </w:tcPr>
          <w:p w14:paraId="5F740C21" w14:textId="77777777" w:rsidR="00E65C84" w:rsidRDefault="00E65C84" w:rsidP="004159C0">
            <w:pPr>
              <w:pStyle w:val="TableParagraph"/>
              <w:spacing w:line="251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0</w:t>
            </w:r>
          </w:p>
        </w:tc>
        <w:tc>
          <w:tcPr>
            <w:tcW w:w="1167" w:type="dxa"/>
            <w:tcBorders>
              <w:top w:val="single" w:sz="6" w:space="0" w:color="000000"/>
            </w:tcBorders>
          </w:tcPr>
          <w:p w14:paraId="02023398" w14:textId="77777777" w:rsidR="00E65C84" w:rsidRDefault="00E65C84" w:rsidP="004159C0">
            <w:pPr>
              <w:pStyle w:val="TableParagraph"/>
              <w:spacing w:line="251" w:lineRule="exact"/>
              <w:rPr>
                <w:sz w:val="24"/>
              </w:rPr>
            </w:pPr>
            <w:r>
              <w:rPr>
                <w:sz w:val="24"/>
              </w:rPr>
              <w:t>2,000</w:t>
            </w:r>
          </w:p>
        </w:tc>
        <w:tc>
          <w:tcPr>
            <w:tcW w:w="1167" w:type="dxa"/>
            <w:tcBorders>
              <w:top w:val="single" w:sz="6" w:space="0" w:color="000000"/>
            </w:tcBorders>
          </w:tcPr>
          <w:p w14:paraId="29820D63" w14:textId="77777777" w:rsidR="00E65C84" w:rsidRDefault="00E65C84" w:rsidP="004159C0">
            <w:pPr>
              <w:pStyle w:val="TableParagraph"/>
              <w:spacing w:line="251" w:lineRule="exact"/>
              <w:rPr>
                <w:sz w:val="24"/>
              </w:rPr>
            </w:pPr>
            <w:r>
              <w:rPr>
                <w:sz w:val="24"/>
              </w:rPr>
              <w:t>2,389</w:t>
            </w:r>
          </w:p>
        </w:tc>
        <w:tc>
          <w:tcPr>
            <w:tcW w:w="1162" w:type="dxa"/>
            <w:tcBorders>
              <w:top w:val="single" w:sz="6" w:space="0" w:color="000000"/>
            </w:tcBorders>
          </w:tcPr>
          <w:p w14:paraId="7D484729" w14:textId="77777777" w:rsidR="00E65C84" w:rsidRDefault="00E65C84" w:rsidP="004159C0">
            <w:pPr>
              <w:pStyle w:val="TableParagraph"/>
              <w:spacing w:line="251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59</w:t>
            </w:r>
          </w:p>
        </w:tc>
        <w:tc>
          <w:tcPr>
            <w:tcW w:w="1095" w:type="dxa"/>
            <w:tcBorders>
              <w:top w:val="single" w:sz="6" w:space="0" w:color="000000"/>
            </w:tcBorders>
          </w:tcPr>
          <w:p w14:paraId="58DEE994" w14:textId="77777777" w:rsidR="00E65C84" w:rsidRDefault="00E65C84" w:rsidP="004159C0">
            <w:pPr>
              <w:pStyle w:val="TableParagraph"/>
              <w:spacing w:line="251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1</w:t>
            </w:r>
          </w:p>
        </w:tc>
      </w:tr>
      <w:tr w:rsidR="00E65C84" w14:paraId="2CD26BD5" w14:textId="77777777" w:rsidTr="004159C0">
        <w:trPr>
          <w:trHeight w:val="277"/>
        </w:trPr>
        <w:tc>
          <w:tcPr>
            <w:tcW w:w="1047" w:type="dxa"/>
          </w:tcPr>
          <w:p w14:paraId="59DA8904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2</w:t>
            </w:r>
          </w:p>
        </w:tc>
        <w:tc>
          <w:tcPr>
            <w:tcW w:w="1167" w:type="dxa"/>
          </w:tcPr>
          <w:p w14:paraId="2FC73299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5</w:t>
            </w:r>
          </w:p>
        </w:tc>
        <w:tc>
          <w:tcPr>
            <w:tcW w:w="1162" w:type="dxa"/>
          </w:tcPr>
          <w:p w14:paraId="07ECF0C0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70</w:t>
            </w:r>
          </w:p>
        </w:tc>
        <w:tc>
          <w:tcPr>
            <w:tcW w:w="1167" w:type="dxa"/>
          </w:tcPr>
          <w:p w14:paraId="27DCAF12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9</w:t>
            </w:r>
          </w:p>
        </w:tc>
        <w:tc>
          <w:tcPr>
            <w:tcW w:w="1167" w:type="dxa"/>
          </w:tcPr>
          <w:p w14:paraId="58351DA7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88</w:t>
            </w:r>
          </w:p>
        </w:tc>
        <w:tc>
          <w:tcPr>
            <w:tcW w:w="1162" w:type="dxa"/>
          </w:tcPr>
          <w:p w14:paraId="08BF80E3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57</w:t>
            </w:r>
          </w:p>
        </w:tc>
        <w:tc>
          <w:tcPr>
            <w:tcW w:w="1095" w:type="dxa"/>
          </w:tcPr>
          <w:p w14:paraId="35C0498D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2</w:t>
            </w:r>
          </w:p>
        </w:tc>
      </w:tr>
      <w:tr w:rsidR="00E65C84" w14:paraId="7CE4D9E7" w14:textId="77777777" w:rsidTr="004159C0">
        <w:trPr>
          <w:trHeight w:val="273"/>
        </w:trPr>
        <w:tc>
          <w:tcPr>
            <w:tcW w:w="1047" w:type="dxa"/>
          </w:tcPr>
          <w:p w14:paraId="1F7F9A68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3</w:t>
            </w:r>
          </w:p>
        </w:tc>
        <w:tc>
          <w:tcPr>
            <w:tcW w:w="1167" w:type="dxa"/>
          </w:tcPr>
          <w:p w14:paraId="7D533AF4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295</w:t>
            </w:r>
          </w:p>
        </w:tc>
        <w:tc>
          <w:tcPr>
            <w:tcW w:w="1162" w:type="dxa"/>
          </w:tcPr>
          <w:p w14:paraId="7D09A52A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9</w:t>
            </w:r>
          </w:p>
        </w:tc>
        <w:tc>
          <w:tcPr>
            <w:tcW w:w="1167" w:type="dxa"/>
          </w:tcPr>
          <w:p w14:paraId="76122647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998</w:t>
            </w:r>
          </w:p>
        </w:tc>
        <w:tc>
          <w:tcPr>
            <w:tcW w:w="1167" w:type="dxa"/>
          </w:tcPr>
          <w:p w14:paraId="315372E5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387</w:t>
            </w:r>
          </w:p>
        </w:tc>
        <w:tc>
          <w:tcPr>
            <w:tcW w:w="1162" w:type="dxa"/>
          </w:tcPr>
          <w:p w14:paraId="696B93D4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56</w:t>
            </w:r>
          </w:p>
        </w:tc>
        <w:tc>
          <w:tcPr>
            <w:tcW w:w="1095" w:type="dxa"/>
          </w:tcPr>
          <w:p w14:paraId="5F1327A5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3</w:t>
            </w:r>
          </w:p>
        </w:tc>
      </w:tr>
      <w:tr w:rsidR="00E65C84" w14:paraId="25586114" w14:textId="77777777" w:rsidTr="004159C0">
        <w:trPr>
          <w:trHeight w:val="278"/>
        </w:trPr>
        <w:tc>
          <w:tcPr>
            <w:tcW w:w="1047" w:type="dxa"/>
          </w:tcPr>
          <w:p w14:paraId="72886182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4</w:t>
            </w:r>
          </w:p>
        </w:tc>
        <w:tc>
          <w:tcPr>
            <w:tcW w:w="1167" w:type="dxa"/>
          </w:tcPr>
          <w:p w14:paraId="7511BC52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5</w:t>
            </w:r>
          </w:p>
        </w:tc>
        <w:tc>
          <w:tcPr>
            <w:tcW w:w="1162" w:type="dxa"/>
          </w:tcPr>
          <w:p w14:paraId="44729EFC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9</w:t>
            </w:r>
          </w:p>
        </w:tc>
        <w:tc>
          <w:tcPr>
            <w:tcW w:w="1167" w:type="dxa"/>
          </w:tcPr>
          <w:p w14:paraId="7C49F37F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8</w:t>
            </w:r>
          </w:p>
        </w:tc>
        <w:tc>
          <w:tcPr>
            <w:tcW w:w="1167" w:type="dxa"/>
          </w:tcPr>
          <w:p w14:paraId="3C0F5A0E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86</w:t>
            </w:r>
          </w:p>
        </w:tc>
        <w:tc>
          <w:tcPr>
            <w:tcW w:w="1162" w:type="dxa"/>
          </w:tcPr>
          <w:p w14:paraId="33FE9BEF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55</w:t>
            </w:r>
          </w:p>
        </w:tc>
        <w:tc>
          <w:tcPr>
            <w:tcW w:w="1095" w:type="dxa"/>
          </w:tcPr>
          <w:p w14:paraId="49B0F94A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4</w:t>
            </w:r>
          </w:p>
        </w:tc>
      </w:tr>
      <w:tr w:rsidR="00E65C84" w14:paraId="5E4B0E2D" w14:textId="77777777" w:rsidTr="004159C0">
        <w:trPr>
          <w:trHeight w:val="277"/>
        </w:trPr>
        <w:tc>
          <w:tcPr>
            <w:tcW w:w="1047" w:type="dxa"/>
          </w:tcPr>
          <w:p w14:paraId="4A9103E6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5</w:t>
            </w:r>
          </w:p>
        </w:tc>
        <w:tc>
          <w:tcPr>
            <w:tcW w:w="1167" w:type="dxa"/>
          </w:tcPr>
          <w:p w14:paraId="384F5AE8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5</w:t>
            </w:r>
          </w:p>
        </w:tc>
        <w:tc>
          <w:tcPr>
            <w:tcW w:w="1162" w:type="dxa"/>
          </w:tcPr>
          <w:p w14:paraId="575F53A4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9</w:t>
            </w:r>
          </w:p>
        </w:tc>
        <w:tc>
          <w:tcPr>
            <w:tcW w:w="1167" w:type="dxa"/>
          </w:tcPr>
          <w:p w14:paraId="7F18A0DA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7</w:t>
            </w:r>
          </w:p>
        </w:tc>
        <w:tc>
          <w:tcPr>
            <w:tcW w:w="1167" w:type="dxa"/>
          </w:tcPr>
          <w:p w14:paraId="6EDFC913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85</w:t>
            </w:r>
          </w:p>
        </w:tc>
        <w:tc>
          <w:tcPr>
            <w:tcW w:w="1162" w:type="dxa"/>
          </w:tcPr>
          <w:p w14:paraId="1A31BDBD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54</w:t>
            </w:r>
          </w:p>
        </w:tc>
        <w:tc>
          <w:tcPr>
            <w:tcW w:w="1095" w:type="dxa"/>
          </w:tcPr>
          <w:p w14:paraId="0148BB6E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5</w:t>
            </w:r>
          </w:p>
        </w:tc>
      </w:tr>
      <w:tr w:rsidR="00E65C84" w14:paraId="20B02DD3" w14:textId="77777777" w:rsidTr="004159C0">
        <w:trPr>
          <w:trHeight w:val="273"/>
        </w:trPr>
        <w:tc>
          <w:tcPr>
            <w:tcW w:w="1047" w:type="dxa"/>
          </w:tcPr>
          <w:p w14:paraId="006BBC6E" w14:textId="77777777" w:rsidR="00E65C84" w:rsidRDefault="00E65C84" w:rsidP="004159C0">
            <w:pPr>
              <w:pStyle w:val="TableParagraph"/>
              <w:spacing w:line="254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6</w:t>
            </w:r>
          </w:p>
        </w:tc>
        <w:tc>
          <w:tcPr>
            <w:tcW w:w="1167" w:type="dxa"/>
          </w:tcPr>
          <w:p w14:paraId="40286C00" w14:textId="77777777" w:rsidR="00E65C84" w:rsidRDefault="00E65C84" w:rsidP="004159C0">
            <w:pPr>
              <w:pStyle w:val="TableParagraph"/>
              <w:spacing w:line="254" w:lineRule="exact"/>
              <w:rPr>
                <w:sz w:val="24"/>
              </w:rPr>
            </w:pPr>
            <w:r>
              <w:rPr>
                <w:sz w:val="24"/>
              </w:rPr>
              <w:t>1,295</w:t>
            </w:r>
          </w:p>
        </w:tc>
        <w:tc>
          <w:tcPr>
            <w:tcW w:w="1162" w:type="dxa"/>
          </w:tcPr>
          <w:p w14:paraId="69C42400" w14:textId="77777777" w:rsidR="00E65C84" w:rsidRDefault="00E65C84" w:rsidP="004159C0">
            <w:pPr>
              <w:pStyle w:val="TableParagraph"/>
              <w:spacing w:line="254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8</w:t>
            </w:r>
          </w:p>
        </w:tc>
        <w:tc>
          <w:tcPr>
            <w:tcW w:w="1167" w:type="dxa"/>
          </w:tcPr>
          <w:p w14:paraId="24A5FDCD" w14:textId="77777777" w:rsidR="00E65C84" w:rsidRDefault="00E65C84" w:rsidP="004159C0">
            <w:pPr>
              <w:pStyle w:val="TableParagraph"/>
              <w:spacing w:line="254" w:lineRule="exact"/>
              <w:rPr>
                <w:sz w:val="24"/>
              </w:rPr>
            </w:pPr>
            <w:r>
              <w:rPr>
                <w:sz w:val="24"/>
              </w:rPr>
              <w:t>1,997</w:t>
            </w:r>
          </w:p>
        </w:tc>
        <w:tc>
          <w:tcPr>
            <w:tcW w:w="1167" w:type="dxa"/>
          </w:tcPr>
          <w:p w14:paraId="0F06673C" w14:textId="77777777" w:rsidR="00E65C84" w:rsidRDefault="00E65C84" w:rsidP="004159C0">
            <w:pPr>
              <w:pStyle w:val="TableParagraph"/>
              <w:spacing w:line="254" w:lineRule="exact"/>
              <w:rPr>
                <w:sz w:val="24"/>
              </w:rPr>
            </w:pPr>
            <w:r>
              <w:rPr>
                <w:sz w:val="24"/>
              </w:rPr>
              <w:t>2,384</w:t>
            </w:r>
          </w:p>
        </w:tc>
        <w:tc>
          <w:tcPr>
            <w:tcW w:w="1162" w:type="dxa"/>
          </w:tcPr>
          <w:p w14:paraId="03B32066" w14:textId="77777777" w:rsidR="00E65C84" w:rsidRDefault="00E65C84" w:rsidP="004159C0">
            <w:pPr>
              <w:pStyle w:val="TableParagraph"/>
              <w:spacing w:line="254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52</w:t>
            </w:r>
          </w:p>
        </w:tc>
        <w:tc>
          <w:tcPr>
            <w:tcW w:w="1095" w:type="dxa"/>
          </w:tcPr>
          <w:p w14:paraId="09EE93FE" w14:textId="77777777" w:rsidR="00E65C84" w:rsidRDefault="00E65C84" w:rsidP="004159C0">
            <w:pPr>
              <w:pStyle w:val="TableParagraph"/>
              <w:spacing w:line="254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6</w:t>
            </w:r>
          </w:p>
        </w:tc>
      </w:tr>
      <w:tr w:rsidR="00E65C84" w14:paraId="12CEDEEE" w14:textId="77777777" w:rsidTr="004159C0">
        <w:trPr>
          <w:trHeight w:val="278"/>
        </w:trPr>
        <w:tc>
          <w:tcPr>
            <w:tcW w:w="1047" w:type="dxa"/>
          </w:tcPr>
          <w:p w14:paraId="21DAB41F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7</w:t>
            </w:r>
          </w:p>
        </w:tc>
        <w:tc>
          <w:tcPr>
            <w:tcW w:w="1167" w:type="dxa"/>
          </w:tcPr>
          <w:p w14:paraId="5E3CD324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4</w:t>
            </w:r>
          </w:p>
        </w:tc>
        <w:tc>
          <w:tcPr>
            <w:tcW w:w="1162" w:type="dxa"/>
          </w:tcPr>
          <w:p w14:paraId="5E7CE9A9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8</w:t>
            </w:r>
          </w:p>
        </w:tc>
        <w:tc>
          <w:tcPr>
            <w:tcW w:w="1167" w:type="dxa"/>
          </w:tcPr>
          <w:p w14:paraId="791CF393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6</w:t>
            </w:r>
          </w:p>
        </w:tc>
        <w:tc>
          <w:tcPr>
            <w:tcW w:w="1167" w:type="dxa"/>
          </w:tcPr>
          <w:p w14:paraId="66B93FEB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83</w:t>
            </w:r>
          </w:p>
        </w:tc>
        <w:tc>
          <w:tcPr>
            <w:tcW w:w="1162" w:type="dxa"/>
          </w:tcPr>
          <w:p w14:paraId="6BD5FB67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51</w:t>
            </w:r>
          </w:p>
        </w:tc>
        <w:tc>
          <w:tcPr>
            <w:tcW w:w="1095" w:type="dxa"/>
          </w:tcPr>
          <w:p w14:paraId="0B1A80E1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7</w:t>
            </w:r>
          </w:p>
        </w:tc>
      </w:tr>
      <w:tr w:rsidR="00E65C84" w14:paraId="2C3EE32C" w14:textId="77777777" w:rsidTr="004159C0">
        <w:trPr>
          <w:trHeight w:val="273"/>
        </w:trPr>
        <w:tc>
          <w:tcPr>
            <w:tcW w:w="1047" w:type="dxa"/>
          </w:tcPr>
          <w:p w14:paraId="254B03DD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8</w:t>
            </w:r>
          </w:p>
        </w:tc>
        <w:tc>
          <w:tcPr>
            <w:tcW w:w="1167" w:type="dxa"/>
          </w:tcPr>
          <w:p w14:paraId="49DFFFFD" w14:textId="46843ABA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noProof/>
                <w:sz w:val="24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31456C40" wp14:editId="2481935B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112395</wp:posOffset>
                      </wp:positionV>
                      <wp:extent cx="729615" cy="7620"/>
                      <wp:effectExtent l="0" t="76200" r="13335" b="87630"/>
                      <wp:wrapNone/>
                      <wp:docPr id="22" name="Straight Arrow Connector 2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729615" cy="7620"/>
                              </a:xfrm>
                              <a:prstGeom prst="straightConnector1">
                                <a:avLst/>
                              </a:prstGeom>
                              <a:ln>
                                <a:headEnd type="none" w="med" len="med"/>
                                <a:tailEnd type="triangle" w="med" len="med"/>
                              </a:ln>
                            </wps:spPr>
                            <wps:style>
                              <a:lnRef idx="2">
                                <a:schemeClr val="accent4"/>
                              </a:lnRef>
                              <a:fillRef idx="0">
                                <a:schemeClr val="accent4"/>
                              </a:fillRef>
                              <a:effectRef idx="1">
                                <a:schemeClr val="accent4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80846F2" id="Straight Arrow Connector 22" o:spid="_x0000_s1026" type="#_x0000_t32" style="position:absolute;margin-left:0;margin-top:8.85pt;width:57.45pt;height:.6pt;flip:y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" strokecolor="#ffc000 [3207]" strokeweight="1pt">
                      <v:stroke endarrow="block" joinstyle="miter"/>
                    </v:shape>
                  </w:pict>
                </mc:Fallback>
              </mc:AlternateContent>
            </w:r>
            <w:r>
              <w:rPr>
                <w:sz w:val="24"/>
              </w:rPr>
              <w:t>1,294</w:t>
            </w:r>
          </w:p>
        </w:tc>
        <w:tc>
          <w:tcPr>
            <w:tcW w:w="1162" w:type="dxa"/>
          </w:tcPr>
          <w:p w14:paraId="316C6A6C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8</w:t>
            </w:r>
          </w:p>
        </w:tc>
        <w:tc>
          <w:tcPr>
            <w:tcW w:w="1167" w:type="dxa"/>
          </w:tcPr>
          <w:p w14:paraId="273B7F16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995</w:t>
            </w:r>
          </w:p>
        </w:tc>
        <w:tc>
          <w:tcPr>
            <w:tcW w:w="1167" w:type="dxa"/>
          </w:tcPr>
          <w:p w14:paraId="30873E45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382</w:t>
            </w:r>
          </w:p>
        </w:tc>
        <w:tc>
          <w:tcPr>
            <w:tcW w:w="1162" w:type="dxa"/>
          </w:tcPr>
          <w:p w14:paraId="4F6C9749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50</w:t>
            </w:r>
          </w:p>
        </w:tc>
        <w:tc>
          <w:tcPr>
            <w:tcW w:w="1095" w:type="dxa"/>
          </w:tcPr>
          <w:p w14:paraId="13F4AA88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8</w:t>
            </w:r>
          </w:p>
        </w:tc>
      </w:tr>
      <w:tr w:rsidR="00E65C84" w14:paraId="74F3CF66" w14:textId="77777777" w:rsidTr="004159C0">
        <w:trPr>
          <w:trHeight w:val="278"/>
        </w:trPr>
        <w:tc>
          <w:tcPr>
            <w:tcW w:w="1047" w:type="dxa"/>
          </w:tcPr>
          <w:p w14:paraId="039DD891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69</w:t>
            </w:r>
          </w:p>
        </w:tc>
        <w:tc>
          <w:tcPr>
            <w:tcW w:w="1167" w:type="dxa"/>
          </w:tcPr>
          <w:p w14:paraId="5989F463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4</w:t>
            </w:r>
          </w:p>
        </w:tc>
        <w:tc>
          <w:tcPr>
            <w:tcW w:w="1162" w:type="dxa"/>
          </w:tcPr>
          <w:p w14:paraId="1C715F45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7</w:t>
            </w:r>
          </w:p>
        </w:tc>
        <w:tc>
          <w:tcPr>
            <w:tcW w:w="1167" w:type="dxa"/>
          </w:tcPr>
          <w:p w14:paraId="4460A3B9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5</w:t>
            </w:r>
          </w:p>
        </w:tc>
        <w:tc>
          <w:tcPr>
            <w:tcW w:w="1167" w:type="dxa"/>
          </w:tcPr>
          <w:p w14:paraId="4A75B8E3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82</w:t>
            </w:r>
          </w:p>
        </w:tc>
        <w:tc>
          <w:tcPr>
            <w:tcW w:w="1162" w:type="dxa"/>
          </w:tcPr>
          <w:p w14:paraId="2142BDA6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9</w:t>
            </w:r>
          </w:p>
        </w:tc>
        <w:tc>
          <w:tcPr>
            <w:tcW w:w="1095" w:type="dxa"/>
          </w:tcPr>
          <w:p w14:paraId="18725356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69</w:t>
            </w:r>
          </w:p>
        </w:tc>
      </w:tr>
      <w:tr w:rsidR="00E65C84" w14:paraId="4C2DADBD" w14:textId="77777777" w:rsidTr="004159C0">
        <w:trPr>
          <w:trHeight w:val="278"/>
        </w:trPr>
        <w:tc>
          <w:tcPr>
            <w:tcW w:w="1047" w:type="dxa"/>
          </w:tcPr>
          <w:p w14:paraId="48686EFF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70</w:t>
            </w:r>
          </w:p>
        </w:tc>
        <w:tc>
          <w:tcPr>
            <w:tcW w:w="1167" w:type="dxa"/>
          </w:tcPr>
          <w:p w14:paraId="6976F8B0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4</w:t>
            </w:r>
          </w:p>
        </w:tc>
        <w:tc>
          <w:tcPr>
            <w:tcW w:w="1162" w:type="dxa"/>
          </w:tcPr>
          <w:p w14:paraId="142F5FCB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7</w:t>
            </w:r>
          </w:p>
        </w:tc>
        <w:tc>
          <w:tcPr>
            <w:tcW w:w="1167" w:type="dxa"/>
          </w:tcPr>
          <w:p w14:paraId="787A98C7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4</w:t>
            </w:r>
          </w:p>
        </w:tc>
        <w:tc>
          <w:tcPr>
            <w:tcW w:w="1167" w:type="dxa"/>
          </w:tcPr>
          <w:p w14:paraId="124406AD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81</w:t>
            </w:r>
          </w:p>
        </w:tc>
        <w:tc>
          <w:tcPr>
            <w:tcW w:w="1162" w:type="dxa"/>
          </w:tcPr>
          <w:p w14:paraId="56C0E267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8</w:t>
            </w:r>
          </w:p>
        </w:tc>
        <w:tc>
          <w:tcPr>
            <w:tcW w:w="1095" w:type="dxa"/>
          </w:tcPr>
          <w:p w14:paraId="40BA752A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70</w:t>
            </w:r>
          </w:p>
        </w:tc>
      </w:tr>
      <w:tr w:rsidR="00E65C84" w14:paraId="5599EFE9" w14:textId="77777777" w:rsidTr="004159C0">
        <w:trPr>
          <w:trHeight w:val="273"/>
        </w:trPr>
        <w:tc>
          <w:tcPr>
            <w:tcW w:w="1047" w:type="dxa"/>
          </w:tcPr>
          <w:p w14:paraId="0F6F1191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71</w:t>
            </w:r>
          </w:p>
        </w:tc>
        <w:tc>
          <w:tcPr>
            <w:tcW w:w="1167" w:type="dxa"/>
          </w:tcPr>
          <w:p w14:paraId="33019C5A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294</w:t>
            </w:r>
          </w:p>
        </w:tc>
        <w:tc>
          <w:tcPr>
            <w:tcW w:w="1162" w:type="dxa"/>
          </w:tcPr>
          <w:p w14:paraId="5FD7F6C5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7</w:t>
            </w:r>
          </w:p>
        </w:tc>
        <w:tc>
          <w:tcPr>
            <w:tcW w:w="1167" w:type="dxa"/>
          </w:tcPr>
          <w:p w14:paraId="7B22C7BE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994</w:t>
            </w:r>
          </w:p>
        </w:tc>
        <w:tc>
          <w:tcPr>
            <w:tcW w:w="1167" w:type="dxa"/>
          </w:tcPr>
          <w:p w14:paraId="0055BE9C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380</w:t>
            </w:r>
          </w:p>
        </w:tc>
        <w:tc>
          <w:tcPr>
            <w:tcW w:w="1162" w:type="dxa"/>
          </w:tcPr>
          <w:p w14:paraId="747E2070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7</w:t>
            </w:r>
          </w:p>
        </w:tc>
        <w:tc>
          <w:tcPr>
            <w:tcW w:w="1095" w:type="dxa"/>
          </w:tcPr>
          <w:p w14:paraId="25AF6A9E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71</w:t>
            </w:r>
          </w:p>
        </w:tc>
      </w:tr>
      <w:tr w:rsidR="00E65C84" w14:paraId="2D8FF453" w14:textId="77777777" w:rsidTr="004159C0">
        <w:trPr>
          <w:trHeight w:val="278"/>
        </w:trPr>
        <w:tc>
          <w:tcPr>
            <w:tcW w:w="1047" w:type="dxa"/>
          </w:tcPr>
          <w:p w14:paraId="0D95A68C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72</w:t>
            </w:r>
          </w:p>
        </w:tc>
        <w:tc>
          <w:tcPr>
            <w:tcW w:w="1167" w:type="dxa"/>
          </w:tcPr>
          <w:p w14:paraId="412307B9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3</w:t>
            </w:r>
          </w:p>
        </w:tc>
        <w:tc>
          <w:tcPr>
            <w:tcW w:w="1162" w:type="dxa"/>
          </w:tcPr>
          <w:p w14:paraId="77EC2D41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6</w:t>
            </w:r>
          </w:p>
        </w:tc>
        <w:tc>
          <w:tcPr>
            <w:tcW w:w="1167" w:type="dxa"/>
          </w:tcPr>
          <w:p w14:paraId="3A9109C7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3</w:t>
            </w:r>
          </w:p>
        </w:tc>
        <w:tc>
          <w:tcPr>
            <w:tcW w:w="1167" w:type="dxa"/>
          </w:tcPr>
          <w:p w14:paraId="6930F82C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79</w:t>
            </w:r>
          </w:p>
        </w:tc>
        <w:tc>
          <w:tcPr>
            <w:tcW w:w="1162" w:type="dxa"/>
          </w:tcPr>
          <w:p w14:paraId="16ADAADF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6</w:t>
            </w:r>
          </w:p>
        </w:tc>
        <w:tc>
          <w:tcPr>
            <w:tcW w:w="1095" w:type="dxa"/>
          </w:tcPr>
          <w:p w14:paraId="1F80DC4B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72</w:t>
            </w:r>
          </w:p>
        </w:tc>
      </w:tr>
      <w:tr w:rsidR="00E65C84" w14:paraId="15606F17" w14:textId="77777777" w:rsidTr="004159C0">
        <w:trPr>
          <w:trHeight w:val="273"/>
        </w:trPr>
        <w:tc>
          <w:tcPr>
            <w:tcW w:w="1047" w:type="dxa"/>
          </w:tcPr>
          <w:p w14:paraId="069CEE25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73</w:t>
            </w:r>
          </w:p>
        </w:tc>
        <w:tc>
          <w:tcPr>
            <w:tcW w:w="1167" w:type="dxa"/>
          </w:tcPr>
          <w:p w14:paraId="4D68BAB0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293</w:t>
            </w:r>
          </w:p>
        </w:tc>
        <w:tc>
          <w:tcPr>
            <w:tcW w:w="1162" w:type="dxa"/>
          </w:tcPr>
          <w:p w14:paraId="45CEC316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6</w:t>
            </w:r>
          </w:p>
        </w:tc>
        <w:tc>
          <w:tcPr>
            <w:tcW w:w="1167" w:type="dxa"/>
          </w:tcPr>
          <w:p w14:paraId="281EF1F8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993</w:t>
            </w:r>
          </w:p>
        </w:tc>
        <w:tc>
          <w:tcPr>
            <w:tcW w:w="1167" w:type="dxa"/>
          </w:tcPr>
          <w:p w14:paraId="46357BCE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379</w:t>
            </w:r>
          </w:p>
        </w:tc>
        <w:tc>
          <w:tcPr>
            <w:tcW w:w="1162" w:type="dxa"/>
          </w:tcPr>
          <w:p w14:paraId="0CDB56F8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5</w:t>
            </w:r>
          </w:p>
        </w:tc>
        <w:tc>
          <w:tcPr>
            <w:tcW w:w="1095" w:type="dxa"/>
          </w:tcPr>
          <w:p w14:paraId="55A4265C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73</w:t>
            </w:r>
          </w:p>
        </w:tc>
      </w:tr>
      <w:tr w:rsidR="00E65C84" w14:paraId="7A077F6C" w14:textId="77777777" w:rsidTr="004159C0">
        <w:trPr>
          <w:trHeight w:val="278"/>
        </w:trPr>
        <w:tc>
          <w:tcPr>
            <w:tcW w:w="1047" w:type="dxa"/>
          </w:tcPr>
          <w:p w14:paraId="2F928CC3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74</w:t>
            </w:r>
          </w:p>
        </w:tc>
        <w:tc>
          <w:tcPr>
            <w:tcW w:w="1167" w:type="dxa"/>
          </w:tcPr>
          <w:p w14:paraId="242EF2A7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3</w:t>
            </w:r>
          </w:p>
        </w:tc>
        <w:tc>
          <w:tcPr>
            <w:tcW w:w="1162" w:type="dxa"/>
          </w:tcPr>
          <w:p w14:paraId="381FB408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6</w:t>
            </w:r>
          </w:p>
        </w:tc>
        <w:tc>
          <w:tcPr>
            <w:tcW w:w="1167" w:type="dxa"/>
          </w:tcPr>
          <w:p w14:paraId="334A55B2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3</w:t>
            </w:r>
          </w:p>
        </w:tc>
        <w:tc>
          <w:tcPr>
            <w:tcW w:w="1167" w:type="dxa"/>
          </w:tcPr>
          <w:p w14:paraId="45C66FBF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78</w:t>
            </w:r>
          </w:p>
        </w:tc>
        <w:tc>
          <w:tcPr>
            <w:tcW w:w="1162" w:type="dxa"/>
          </w:tcPr>
          <w:p w14:paraId="68B9C34F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4</w:t>
            </w:r>
          </w:p>
        </w:tc>
        <w:tc>
          <w:tcPr>
            <w:tcW w:w="1095" w:type="dxa"/>
          </w:tcPr>
          <w:p w14:paraId="39868E22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74</w:t>
            </w:r>
          </w:p>
        </w:tc>
      </w:tr>
      <w:tr w:rsidR="00E65C84" w14:paraId="28597D0D" w14:textId="77777777" w:rsidTr="004159C0">
        <w:trPr>
          <w:trHeight w:val="273"/>
        </w:trPr>
        <w:tc>
          <w:tcPr>
            <w:tcW w:w="1047" w:type="dxa"/>
          </w:tcPr>
          <w:p w14:paraId="0CB0409B" w14:textId="77777777" w:rsidR="00E65C84" w:rsidRDefault="00E65C84" w:rsidP="004159C0">
            <w:pPr>
              <w:pStyle w:val="TableParagraph"/>
              <w:spacing w:line="253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75</w:t>
            </w:r>
          </w:p>
        </w:tc>
        <w:tc>
          <w:tcPr>
            <w:tcW w:w="1167" w:type="dxa"/>
          </w:tcPr>
          <w:p w14:paraId="60AB4336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293</w:t>
            </w:r>
          </w:p>
        </w:tc>
        <w:tc>
          <w:tcPr>
            <w:tcW w:w="1162" w:type="dxa"/>
          </w:tcPr>
          <w:p w14:paraId="253E64B5" w14:textId="77777777" w:rsidR="00E65C84" w:rsidRDefault="00E65C84" w:rsidP="004159C0">
            <w:pPr>
              <w:pStyle w:val="TableParagraph"/>
              <w:spacing w:line="253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5</w:t>
            </w:r>
          </w:p>
        </w:tc>
        <w:tc>
          <w:tcPr>
            <w:tcW w:w="1167" w:type="dxa"/>
          </w:tcPr>
          <w:p w14:paraId="65AA316B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1,992</w:t>
            </w:r>
          </w:p>
        </w:tc>
        <w:tc>
          <w:tcPr>
            <w:tcW w:w="1167" w:type="dxa"/>
          </w:tcPr>
          <w:p w14:paraId="4D36C284" w14:textId="77777777" w:rsidR="00E65C84" w:rsidRDefault="00E65C84" w:rsidP="004159C0">
            <w:pPr>
              <w:pStyle w:val="TableParagraph"/>
              <w:spacing w:line="253" w:lineRule="exact"/>
              <w:rPr>
                <w:sz w:val="24"/>
              </w:rPr>
            </w:pPr>
            <w:r>
              <w:rPr>
                <w:sz w:val="24"/>
              </w:rPr>
              <w:t>2,377</w:t>
            </w:r>
          </w:p>
        </w:tc>
        <w:tc>
          <w:tcPr>
            <w:tcW w:w="1162" w:type="dxa"/>
          </w:tcPr>
          <w:p w14:paraId="48D12A54" w14:textId="77777777" w:rsidR="00E65C84" w:rsidRDefault="00E65C84" w:rsidP="004159C0">
            <w:pPr>
              <w:pStyle w:val="TableParagraph"/>
              <w:spacing w:line="253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3</w:t>
            </w:r>
          </w:p>
        </w:tc>
        <w:tc>
          <w:tcPr>
            <w:tcW w:w="1095" w:type="dxa"/>
          </w:tcPr>
          <w:p w14:paraId="1B51B355" w14:textId="77777777" w:rsidR="00E65C84" w:rsidRDefault="00E65C84" w:rsidP="004159C0">
            <w:pPr>
              <w:pStyle w:val="TableParagraph"/>
              <w:spacing w:line="253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75</w:t>
            </w:r>
          </w:p>
        </w:tc>
      </w:tr>
      <w:tr w:rsidR="00E65C84" w14:paraId="0A3AD54B" w14:textId="77777777" w:rsidTr="004159C0">
        <w:trPr>
          <w:trHeight w:val="278"/>
        </w:trPr>
        <w:tc>
          <w:tcPr>
            <w:tcW w:w="1047" w:type="dxa"/>
          </w:tcPr>
          <w:p w14:paraId="0C1F25E8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76</w:t>
            </w:r>
          </w:p>
        </w:tc>
        <w:tc>
          <w:tcPr>
            <w:tcW w:w="1167" w:type="dxa"/>
          </w:tcPr>
          <w:p w14:paraId="21FDE204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3</w:t>
            </w:r>
          </w:p>
        </w:tc>
        <w:tc>
          <w:tcPr>
            <w:tcW w:w="1162" w:type="dxa"/>
          </w:tcPr>
          <w:p w14:paraId="23D477CA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5</w:t>
            </w:r>
          </w:p>
        </w:tc>
        <w:tc>
          <w:tcPr>
            <w:tcW w:w="1167" w:type="dxa"/>
          </w:tcPr>
          <w:p w14:paraId="29044D09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2</w:t>
            </w:r>
          </w:p>
        </w:tc>
        <w:tc>
          <w:tcPr>
            <w:tcW w:w="1167" w:type="dxa"/>
          </w:tcPr>
          <w:p w14:paraId="250C2524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76</w:t>
            </w:r>
          </w:p>
        </w:tc>
        <w:tc>
          <w:tcPr>
            <w:tcW w:w="1162" w:type="dxa"/>
          </w:tcPr>
          <w:p w14:paraId="5DF9ABDF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2</w:t>
            </w:r>
          </w:p>
        </w:tc>
        <w:tc>
          <w:tcPr>
            <w:tcW w:w="1095" w:type="dxa"/>
          </w:tcPr>
          <w:p w14:paraId="4E436307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76</w:t>
            </w:r>
          </w:p>
        </w:tc>
      </w:tr>
      <w:tr w:rsidR="00E65C84" w14:paraId="724890AC" w14:textId="77777777" w:rsidTr="004159C0">
        <w:trPr>
          <w:trHeight w:val="277"/>
        </w:trPr>
        <w:tc>
          <w:tcPr>
            <w:tcW w:w="1047" w:type="dxa"/>
          </w:tcPr>
          <w:p w14:paraId="0E15583E" w14:textId="77777777" w:rsidR="00E65C84" w:rsidRDefault="00E65C84" w:rsidP="004159C0">
            <w:pPr>
              <w:pStyle w:val="TableParagraph"/>
              <w:spacing w:line="258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77</w:t>
            </w:r>
          </w:p>
        </w:tc>
        <w:tc>
          <w:tcPr>
            <w:tcW w:w="1167" w:type="dxa"/>
          </w:tcPr>
          <w:p w14:paraId="63E70CA0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293</w:t>
            </w:r>
          </w:p>
        </w:tc>
        <w:tc>
          <w:tcPr>
            <w:tcW w:w="1162" w:type="dxa"/>
          </w:tcPr>
          <w:p w14:paraId="31DC489E" w14:textId="77777777" w:rsidR="00E65C84" w:rsidRDefault="00E65C84" w:rsidP="004159C0">
            <w:pPr>
              <w:pStyle w:val="TableParagraph"/>
              <w:spacing w:line="258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5</w:t>
            </w:r>
          </w:p>
        </w:tc>
        <w:tc>
          <w:tcPr>
            <w:tcW w:w="1167" w:type="dxa"/>
          </w:tcPr>
          <w:p w14:paraId="6ADA9DDA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1,991</w:t>
            </w:r>
          </w:p>
        </w:tc>
        <w:tc>
          <w:tcPr>
            <w:tcW w:w="1167" w:type="dxa"/>
          </w:tcPr>
          <w:p w14:paraId="5FE6A6D6" w14:textId="77777777" w:rsidR="00E65C84" w:rsidRDefault="00E65C84" w:rsidP="004159C0">
            <w:pPr>
              <w:pStyle w:val="TableParagraph"/>
              <w:spacing w:line="258" w:lineRule="exact"/>
              <w:rPr>
                <w:sz w:val="24"/>
              </w:rPr>
            </w:pPr>
            <w:r>
              <w:rPr>
                <w:sz w:val="24"/>
              </w:rPr>
              <w:t>2,376</w:t>
            </w:r>
          </w:p>
        </w:tc>
        <w:tc>
          <w:tcPr>
            <w:tcW w:w="1162" w:type="dxa"/>
          </w:tcPr>
          <w:p w14:paraId="2E9B3649" w14:textId="77777777" w:rsidR="00E65C84" w:rsidRDefault="00E65C84" w:rsidP="004159C0">
            <w:pPr>
              <w:pStyle w:val="TableParagraph"/>
              <w:spacing w:line="258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1</w:t>
            </w:r>
          </w:p>
        </w:tc>
        <w:tc>
          <w:tcPr>
            <w:tcW w:w="1095" w:type="dxa"/>
          </w:tcPr>
          <w:p w14:paraId="137E607E" w14:textId="77777777" w:rsidR="00E65C84" w:rsidRDefault="00E65C84" w:rsidP="004159C0">
            <w:pPr>
              <w:pStyle w:val="TableParagraph"/>
              <w:spacing w:line="258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77</w:t>
            </w:r>
          </w:p>
        </w:tc>
      </w:tr>
      <w:tr w:rsidR="00E65C84" w14:paraId="55DCBA6B" w14:textId="77777777" w:rsidTr="004159C0">
        <w:trPr>
          <w:trHeight w:val="273"/>
        </w:trPr>
        <w:tc>
          <w:tcPr>
            <w:tcW w:w="1047" w:type="dxa"/>
          </w:tcPr>
          <w:p w14:paraId="64E2FA96" w14:textId="77777777" w:rsidR="00E65C84" w:rsidRDefault="00E65C84" w:rsidP="004159C0">
            <w:pPr>
              <w:pStyle w:val="TableParagraph"/>
              <w:spacing w:line="254" w:lineRule="exact"/>
              <w:ind w:left="354" w:right="345"/>
              <w:rPr>
                <w:b/>
                <w:sz w:val="24"/>
              </w:rPr>
            </w:pPr>
            <w:r>
              <w:rPr>
                <w:b/>
                <w:sz w:val="24"/>
              </w:rPr>
              <w:t>78</w:t>
            </w:r>
          </w:p>
        </w:tc>
        <w:tc>
          <w:tcPr>
            <w:tcW w:w="1167" w:type="dxa"/>
          </w:tcPr>
          <w:p w14:paraId="72B4401B" w14:textId="77777777" w:rsidR="00E65C84" w:rsidRDefault="00E65C84" w:rsidP="004159C0">
            <w:pPr>
              <w:pStyle w:val="TableParagraph"/>
              <w:spacing w:line="254" w:lineRule="exact"/>
              <w:rPr>
                <w:sz w:val="24"/>
              </w:rPr>
            </w:pPr>
            <w:r>
              <w:rPr>
                <w:sz w:val="24"/>
              </w:rPr>
              <w:t>1,292</w:t>
            </w:r>
          </w:p>
        </w:tc>
        <w:tc>
          <w:tcPr>
            <w:tcW w:w="1162" w:type="dxa"/>
          </w:tcPr>
          <w:p w14:paraId="080C3011" w14:textId="77777777" w:rsidR="00E65C84" w:rsidRDefault="00E65C84" w:rsidP="004159C0">
            <w:pPr>
              <w:pStyle w:val="TableParagraph"/>
              <w:spacing w:line="254" w:lineRule="exact"/>
              <w:ind w:left="156" w:right="148"/>
              <w:rPr>
                <w:sz w:val="24"/>
              </w:rPr>
            </w:pPr>
            <w:r>
              <w:rPr>
                <w:sz w:val="24"/>
              </w:rPr>
              <w:t>1,665</w:t>
            </w:r>
          </w:p>
        </w:tc>
        <w:tc>
          <w:tcPr>
            <w:tcW w:w="1167" w:type="dxa"/>
          </w:tcPr>
          <w:p w14:paraId="569CB126" w14:textId="77777777" w:rsidR="00E65C84" w:rsidRDefault="00E65C84" w:rsidP="004159C0">
            <w:pPr>
              <w:pStyle w:val="TableParagraph"/>
              <w:spacing w:line="254" w:lineRule="exact"/>
              <w:rPr>
                <w:sz w:val="24"/>
              </w:rPr>
            </w:pPr>
            <w:r>
              <w:rPr>
                <w:sz w:val="24"/>
              </w:rPr>
              <w:t>1,991</w:t>
            </w:r>
          </w:p>
        </w:tc>
        <w:tc>
          <w:tcPr>
            <w:tcW w:w="1167" w:type="dxa"/>
          </w:tcPr>
          <w:p w14:paraId="5444E8C1" w14:textId="77777777" w:rsidR="00E65C84" w:rsidRDefault="00E65C84" w:rsidP="004159C0">
            <w:pPr>
              <w:pStyle w:val="TableParagraph"/>
              <w:spacing w:line="254" w:lineRule="exact"/>
              <w:rPr>
                <w:sz w:val="24"/>
              </w:rPr>
            </w:pPr>
            <w:r>
              <w:rPr>
                <w:sz w:val="24"/>
              </w:rPr>
              <w:t>2,375</w:t>
            </w:r>
          </w:p>
        </w:tc>
        <w:tc>
          <w:tcPr>
            <w:tcW w:w="1162" w:type="dxa"/>
          </w:tcPr>
          <w:p w14:paraId="72A207CE" w14:textId="77777777" w:rsidR="00E65C84" w:rsidRDefault="00E65C84" w:rsidP="004159C0">
            <w:pPr>
              <w:pStyle w:val="TableParagraph"/>
              <w:spacing w:line="254" w:lineRule="exact"/>
              <w:ind w:left="163" w:right="145"/>
              <w:rPr>
                <w:sz w:val="24"/>
              </w:rPr>
            </w:pPr>
            <w:r>
              <w:rPr>
                <w:sz w:val="24"/>
              </w:rPr>
              <w:t>2,640</w:t>
            </w:r>
          </w:p>
        </w:tc>
        <w:tc>
          <w:tcPr>
            <w:tcW w:w="1095" w:type="dxa"/>
          </w:tcPr>
          <w:p w14:paraId="4D1265EB" w14:textId="77777777" w:rsidR="00E65C84" w:rsidRDefault="00E65C84" w:rsidP="004159C0">
            <w:pPr>
              <w:pStyle w:val="TableParagraph"/>
              <w:spacing w:line="254" w:lineRule="exact"/>
              <w:ind w:left="346" w:right="338"/>
              <w:rPr>
                <w:b/>
                <w:sz w:val="24"/>
              </w:rPr>
            </w:pPr>
            <w:r>
              <w:rPr>
                <w:b/>
                <w:sz w:val="24"/>
              </w:rPr>
              <w:t>78</w:t>
            </w:r>
          </w:p>
        </w:tc>
      </w:tr>
    </w:tbl>
    <w:p w14:paraId="440D344A" w14:textId="3192D279" w:rsidR="008A5435" w:rsidRDefault="008A5435" w:rsidP="007C2241">
      <w:pPr>
        <w:jc w:val="both"/>
        <w:rPr>
          <w:noProof/>
          <w:lang w:eastAsia="id-ID" w:bidi="ar-SA"/>
        </w:rPr>
      </w:pPr>
    </w:p>
    <w:p w14:paraId="15B32A37" w14:textId="22CC5A02" w:rsidR="000E2095" w:rsidRDefault="000E2095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id-ID" w:eastAsia="id-ID" w:bidi="ar-SA"/>
        </w:rPr>
        <w:lastRenderedPageBreak/>
        <w:drawing>
          <wp:inline distT="0" distB="0" distL="0" distR="0" wp14:anchorId="3483F1C9" wp14:editId="4D95E935">
            <wp:extent cx="4869180" cy="8169275"/>
            <wp:effectExtent l="0" t="0" r="7620" b="317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9180" cy="8169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5D3A0" w14:textId="38B44CE2" w:rsidR="0074749B" w:rsidRDefault="0074749B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7F656EF" w14:textId="18A574D4" w:rsidR="0074749B" w:rsidRPr="000E2095" w:rsidRDefault="00FA092C" w:rsidP="007C2241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1E7FB093" wp14:editId="19955072">
                <wp:simplePos x="0" y="0"/>
                <wp:positionH relativeFrom="column">
                  <wp:posOffset>1463040</wp:posOffset>
                </wp:positionH>
                <wp:positionV relativeFrom="paragraph">
                  <wp:posOffset>4700270</wp:posOffset>
                </wp:positionV>
                <wp:extent cx="495300" cy="45719"/>
                <wp:effectExtent l="0" t="38100" r="38100" b="88265"/>
                <wp:wrapNone/>
                <wp:docPr id="27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5300" cy="45719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F55ECA3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27" o:spid="_x0000_s1026" type="#_x0000_t32" style="position:absolute;margin-left:115.2pt;margin-top:370.1pt;width:39pt;height:3.6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" strokecolor="#ed7d31 [3205]" strokeweight="1.5pt">
                <v:stroke endarrow="block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4562CBDB" wp14:editId="28484C81">
                <wp:simplePos x="0" y="0"/>
                <wp:positionH relativeFrom="margin">
                  <wp:posOffset>2041525</wp:posOffset>
                </wp:positionH>
                <wp:positionV relativeFrom="paragraph">
                  <wp:posOffset>1309370</wp:posOffset>
                </wp:positionV>
                <wp:extent cx="45719" cy="3337560"/>
                <wp:effectExtent l="76200" t="0" r="50165" b="53340"/>
                <wp:wrapNone/>
                <wp:docPr id="26" name="Straight Arrow Connector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45719" cy="333756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3EEAB5" id="Straight Arrow Connector 26" o:spid="_x0000_s1026" type="#_x0000_t32" style="position:absolute;margin-left:160.75pt;margin-top:103.1pt;width:3.6pt;height:262.8pt;flip:x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" strokecolor="#ed7d31 [3205]" strokeweight="1.5pt">
                <v:stroke endarrow="block" joinstyle="miter"/>
                <w10:wrap anchorx="margin"/>
              </v:shape>
            </w:pict>
          </mc:Fallback>
        </mc:AlternateContent>
      </w:r>
      <w:r w:rsidR="0074749B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7304EDDF" wp14:editId="7D9B3C06">
            <wp:extent cx="5041900" cy="6349458"/>
            <wp:effectExtent l="0" t="0" r="635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1699274997973.jp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3543"/>
                    <a:stretch/>
                  </pic:blipFill>
                  <pic:spPr bwMode="auto">
                    <a:xfrm>
                      <a:off x="0" y="0"/>
                      <a:ext cx="5041900" cy="63494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74749B" w:rsidRPr="000E2095" w:rsidSect="009E75A4">
      <w:pgSz w:w="11909" w:h="16834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01F0AC" w14:textId="77777777" w:rsidR="003C0722" w:rsidRDefault="003C0722" w:rsidP="009E75A4">
      <w:pPr>
        <w:spacing w:after="0" w:line="240" w:lineRule="auto"/>
      </w:pPr>
      <w:r>
        <w:separator/>
      </w:r>
    </w:p>
  </w:endnote>
  <w:endnote w:type="continuationSeparator" w:id="0">
    <w:p w14:paraId="04B8ADB3" w14:textId="77777777" w:rsidR="003C0722" w:rsidRDefault="003C0722" w:rsidP="009E75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ebdings">
    <w:altName w:val="Webdings"/>
    <w:panose1 w:val="05030102010509060703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 Bold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941720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C036963" w14:textId="159781FD" w:rsidR="003B7761" w:rsidRDefault="003B776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75D8F">
          <w:rPr>
            <w:noProof/>
          </w:rPr>
          <w:t>41</w:t>
        </w:r>
        <w:r>
          <w:rPr>
            <w:noProof/>
          </w:rPr>
          <w:fldChar w:fldCharType="end"/>
        </w:r>
      </w:p>
    </w:sdtContent>
  </w:sdt>
  <w:p w14:paraId="624EBB77" w14:textId="77777777" w:rsidR="003B7761" w:rsidRDefault="003B7761">
    <w:pPr>
      <w:pStyle w:val="Footer"/>
    </w:pPr>
  </w:p>
  <w:p w14:paraId="714C75B1" w14:textId="77777777" w:rsidR="006C0E6A" w:rsidRDefault="006C0E6A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438411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1A4FE5A" w14:textId="1AA9F0C8" w:rsidR="003B7761" w:rsidRDefault="003B776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75D8F">
          <w:rPr>
            <w:noProof/>
          </w:rPr>
          <w:t>118</w:t>
        </w:r>
        <w:r>
          <w:rPr>
            <w:noProof/>
          </w:rPr>
          <w:fldChar w:fldCharType="end"/>
        </w:r>
      </w:p>
    </w:sdtContent>
  </w:sdt>
  <w:p w14:paraId="01BE8071" w14:textId="77777777" w:rsidR="003B7761" w:rsidRDefault="003B776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FEDEDA" w14:textId="77777777" w:rsidR="003C0722" w:rsidRDefault="003C0722" w:rsidP="009E75A4">
      <w:pPr>
        <w:spacing w:after="0" w:line="240" w:lineRule="auto"/>
      </w:pPr>
      <w:r>
        <w:separator/>
      </w:r>
    </w:p>
  </w:footnote>
  <w:footnote w:type="continuationSeparator" w:id="0">
    <w:p w14:paraId="0E8E3BFA" w14:textId="77777777" w:rsidR="003C0722" w:rsidRDefault="003C0722" w:rsidP="009E75A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FD3AB2" w14:textId="77777777" w:rsidR="003B7761" w:rsidRDefault="003B7761">
    <w:pPr>
      <w:pStyle w:val="Header"/>
    </w:pPr>
  </w:p>
  <w:p w14:paraId="3530E34A" w14:textId="77777777" w:rsidR="006C0E6A" w:rsidRDefault="006C0E6A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F4101"/>
    <w:multiLevelType w:val="hybridMultilevel"/>
    <w:tmpl w:val="EC90E5A6"/>
    <w:lvl w:ilvl="0" w:tplc="FFFFFFFF">
      <w:start w:val="1"/>
      <w:numFmt w:val="decimal"/>
      <w:lvlText w:val="%1."/>
      <w:lvlJc w:val="left"/>
      <w:pPr>
        <w:ind w:left="-360" w:hanging="360"/>
      </w:pPr>
    </w:lvl>
    <w:lvl w:ilvl="1" w:tplc="FFFFFFFF" w:tentative="1">
      <w:start w:val="1"/>
      <w:numFmt w:val="lowerLetter"/>
      <w:lvlText w:val="%2."/>
      <w:lvlJc w:val="left"/>
      <w:pPr>
        <w:ind w:left="360" w:hanging="360"/>
      </w:pPr>
    </w:lvl>
    <w:lvl w:ilvl="2" w:tplc="FFFFFFFF" w:tentative="1">
      <w:start w:val="1"/>
      <w:numFmt w:val="lowerRoman"/>
      <w:lvlText w:val="%3."/>
      <w:lvlJc w:val="right"/>
      <w:pPr>
        <w:ind w:left="1080" w:hanging="180"/>
      </w:pPr>
    </w:lvl>
    <w:lvl w:ilvl="3" w:tplc="FFFFFFFF" w:tentative="1">
      <w:start w:val="1"/>
      <w:numFmt w:val="decimal"/>
      <w:lvlText w:val="%4."/>
      <w:lvlJc w:val="left"/>
      <w:pPr>
        <w:ind w:left="1800" w:hanging="360"/>
      </w:pPr>
    </w:lvl>
    <w:lvl w:ilvl="4" w:tplc="FFFFFFFF" w:tentative="1">
      <w:start w:val="1"/>
      <w:numFmt w:val="lowerLetter"/>
      <w:lvlText w:val="%5."/>
      <w:lvlJc w:val="left"/>
      <w:pPr>
        <w:ind w:left="2520" w:hanging="360"/>
      </w:pPr>
    </w:lvl>
    <w:lvl w:ilvl="5" w:tplc="FFFFFFFF" w:tentative="1">
      <w:start w:val="1"/>
      <w:numFmt w:val="lowerRoman"/>
      <w:lvlText w:val="%6."/>
      <w:lvlJc w:val="right"/>
      <w:pPr>
        <w:ind w:left="3240" w:hanging="180"/>
      </w:pPr>
    </w:lvl>
    <w:lvl w:ilvl="6" w:tplc="FFFFFFFF" w:tentative="1">
      <w:start w:val="1"/>
      <w:numFmt w:val="decimal"/>
      <w:lvlText w:val="%7."/>
      <w:lvlJc w:val="left"/>
      <w:pPr>
        <w:ind w:left="3960" w:hanging="360"/>
      </w:pPr>
    </w:lvl>
    <w:lvl w:ilvl="7" w:tplc="FFFFFFFF" w:tentative="1">
      <w:start w:val="1"/>
      <w:numFmt w:val="lowerLetter"/>
      <w:lvlText w:val="%8."/>
      <w:lvlJc w:val="left"/>
      <w:pPr>
        <w:ind w:left="4680" w:hanging="360"/>
      </w:pPr>
    </w:lvl>
    <w:lvl w:ilvl="8" w:tplc="FFFFFFFF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1" w15:restartNumberingAfterBreak="0">
    <w:nsid w:val="031F7BFE"/>
    <w:multiLevelType w:val="hybridMultilevel"/>
    <w:tmpl w:val="1B9EEF20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8850B7F"/>
    <w:multiLevelType w:val="hybridMultilevel"/>
    <w:tmpl w:val="901E5FD2"/>
    <w:lvl w:ilvl="0" w:tplc="7E4487EE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A86818"/>
    <w:multiLevelType w:val="hybridMultilevel"/>
    <w:tmpl w:val="243A4A9A"/>
    <w:lvl w:ilvl="0" w:tplc="FFFFFFFF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10A8204F"/>
    <w:multiLevelType w:val="hybridMultilevel"/>
    <w:tmpl w:val="E0B29C6A"/>
    <w:lvl w:ilvl="0" w:tplc="FFFFFFFF">
      <w:start w:val="1"/>
      <w:numFmt w:val="decimal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 w15:restartNumberingAfterBreak="0">
    <w:nsid w:val="111035C8"/>
    <w:multiLevelType w:val="hybridMultilevel"/>
    <w:tmpl w:val="E826BB10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120323CF"/>
    <w:multiLevelType w:val="hybridMultilevel"/>
    <w:tmpl w:val="D772BDE2"/>
    <w:lvl w:ilvl="0" w:tplc="FFFFFFFF">
      <w:start w:val="1"/>
      <w:numFmt w:val="decimal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 w15:restartNumberingAfterBreak="0">
    <w:nsid w:val="1554645D"/>
    <w:multiLevelType w:val="hybridMultilevel"/>
    <w:tmpl w:val="31889A38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B1400DF"/>
    <w:multiLevelType w:val="hybridMultilevel"/>
    <w:tmpl w:val="48A2CB4C"/>
    <w:lvl w:ilvl="0" w:tplc="0409000F">
      <w:start w:val="1"/>
      <w:numFmt w:val="decimal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9" w15:restartNumberingAfterBreak="0">
    <w:nsid w:val="1B6F19B0"/>
    <w:multiLevelType w:val="hybridMultilevel"/>
    <w:tmpl w:val="5A223C9A"/>
    <w:lvl w:ilvl="0" w:tplc="FFFFFFFF">
      <w:start w:val="1"/>
      <w:numFmt w:val="decimal"/>
      <w:lvlText w:val="%1)"/>
      <w:lvlJc w:val="left"/>
      <w:pPr>
        <w:ind w:left="1620" w:hanging="360"/>
      </w:pPr>
    </w:lvl>
    <w:lvl w:ilvl="1" w:tplc="FFFFFFFF" w:tentative="1">
      <w:start w:val="1"/>
      <w:numFmt w:val="lowerLetter"/>
      <w:lvlText w:val="%2."/>
      <w:lvlJc w:val="left"/>
      <w:pPr>
        <w:ind w:left="2340" w:hanging="360"/>
      </w:pPr>
    </w:lvl>
    <w:lvl w:ilvl="2" w:tplc="FFFFFFFF" w:tentative="1">
      <w:start w:val="1"/>
      <w:numFmt w:val="lowerRoman"/>
      <w:lvlText w:val="%3."/>
      <w:lvlJc w:val="right"/>
      <w:pPr>
        <w:ind w:left="3060" w:hanging="180"/>
      </w:pPr>
    </w:lvl>
    <w:lvl w:ilvl="3" w:tplc="FFFFFFFF" w:tentative="1">
      <w:start w:val="1"/>
      <w:numFmt w:val="decimal"/>
      <w:lvlText w:val="%4."/>
      <w:lvlJc w:val="left"/>
      <w:pPr>
        <w:ind w:left="3780" w:hanging="360"/>
      </w:pPr>
    </w:lvl>
    <w:lvl w:ilvl="4" w:tplc="FFFFFFFF" w:tentative="1">
      <w:start w:val="1"/>
      <w:numFmt w:val="lowerLetter"/>
      <w:lvlText w:val="%5."/>
      <w:lvlJc w:val="left"/>
      <w:pPr>
        <w:ind w:left="4500" w:hanging="360"/>
      </w:pPr>
    </w:lvl>
    <w:lvl w:ilvl="5" w:tplc="FFFFFFFF" w:tentative="1">
      <w:start w:val="1"/>
      <w:numFmt w:val="lowerRoman"/>
      <w:lvlText w:val="%6."/>
      <w:lvlJc w:val="right"/>
      <w:pPr>
        <w:ind w:left="5220" w:hanging="180"/>
      </w:pPr>
    </w:lvl>
    <w:lvl w:ilvl="6" w:tplc="FFFFFFFF" w:tentative="1">
      <w:start w:val="1"/>
      <w:numFmt w:val="decimal"/>
      <w:lvlText w:val="%7."/>
      <w:lvlJc w:val="left"/>
      <w:pPr>
        <w:ind w:left="5940" w:hanging="360"/>
      </w:pPr>
    </w:lvl>
    <w:lvl w:ilvl="7" w:tplc="FFFFFFFF" w:tentative="1">
      <w:start w:val="1"/>
      <w:numFmt w:val="lowerLetter"/>
      <w:lvlText w:val="%8."/>
      <w:lvlJc w:val="left"/>
      <w:pPr>
        <w:ind w:left="6660" w:hanging="360"/>
      </w:pPr>
    </w:lvl>
    <w:lvl w:ilvl="8" w:tplc="FFFFFFFF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10" w15:restartNumberingAfterBreak="0">
    <w:nsid w:val="1B9F513E"/>
    <w:multiLevelType w:val="hybridMultilevel"/>
    <w:tmpl w:val="B23081FE"/>
    <w:lvl w:ilvl="0" w:tplc="8C8431F8">
      <w:start w:val="1"/>
      <w:numFmt w:val="lowerLetter"/>
      <w:lvlText w:val="%1."/>
      <w:lvlJc w:val="left"/>
      <w:pPr>
        <w:ind w:left="117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1" w15:restartNumberingAfterBreak="0">
    <w:nsid w:val="1C8550E9"/>
    <w:multiLevelType w:val="hybridMultilevel"/>
    <w:tmpl w:val="1B7E0EC6"/>
    <w:lvl w:ilvl="0" w:tplc="FFFFFFFF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2" w15:restartNumberingAfterBreak="0">
    <w:nsid w:val="1E974643"/>
    <w:multiLevelType w:val="hybridMultilevel"/>
    <w:tmpl w:val="94644C1A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 w15:restartNumberingAfterBreak="0">
    <w:nsid w:val="1F6A6A15"/>
    <w:multiLevelType w:val="hybridMultilevel"/>
    <w:tmpl w:val="DD44271A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4" w15:restartNumberingAfterBreak="0">
    <w:nsid w:val="1F8C6C88"/>
    <w:multiLevelType w:val="hybridMultilevel"/>
    <w:tmpl w:val="31805B0E"/>
    <w:lvl w:ilvl="0" w:tplc="FFFFFFFF">
      <w:start w:val="1"/>
      <w:numFmt w:val="lowerLetter"/>
      <w:lvlText w:val="%1."/>
      <w:lvlJc w:val="left"/>
      <w:pPr>
        <w:ind w:left="1170" w:hanging="360"/>
      </w:pPr>
    </w:lvl>
    <w:lvl w:ilvl="1" w:tplc="FFFFFFFF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5" w15:restartNumberingAfterBreak="0">
    <w:nsid w:val="223E58F9"/>
    <w:multiLevelType w:val="hybridMultilevel"/>
    <w:tmpl w:val="21E80C90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6" w15:restartNumberingAfterBreak="0">
    <w:nsid w:val="22D1672B"/>
    <w:multiLevelType w:val="hybridMultilevel"/>
    <w:tmpl w:val="C8E2FAB4"/>
    <w:lvl w:ilvl="0" w:tplc="757442CC">
      <w:start w:val="1"/>
      <w:numFmt w:val="decimal"/>
      <w:lvlText w:val="%1)"/>
      <w:lvlJc w:val="left"/>
      <w:pPr>
        <w:ind w:left="810" w:hanging="360"/>
      </w:pPr>
      <w:rPr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530" w:hanging="360"/>
      </w:pPr>
    </w:lvl>
    <w:lvl w:ilvl="2" w:tplc="FFFFFFFF" w:tentative="1">
      <w:start w:val="1"/>
      <w:numFmt w:val="lowerRoman"/>
      <w:lvlText w:val="%3."/>
      <w:lvlJc w:val="right"/>
      <w:pPr>
        <w:ind w:left="2250" w:hanging="180"/>
      </w:pPr>
    </w:lvl>
    <w:lvl w:ilvl="3" w:tplc="FFFFFFFF" w:tentative="1">
      <w:start w:val="1"/>
      <w:numFmt w:val="decimal"/>
      <w:lvlText w:val="%4."/>
      <w:lvlJc w:val="left"/>
      <w:pPr>
        <w:ind w:left="2970" w:hanging="360"/>
      </w:pPr>
    </w:lvl>
    <w:lvl w:ilvl="4" w:tplc="FFFFFFFF" w:tentative="1">
      <w:start w:val="1"/>
      <w:numFmt w:val="lowerLetter"/>
      <w:lvlText w:val="%5."/>
      <w:lvlJc w:val="left"/>
      <w:pPr>
        <w:ind w:left="3690" w:hanging="360"/>
      </w:pPr>
    </w:lvl>
    <w:lvl w:ilvl="5" w:tplc="FFFFFFFF" w:tentative="1">
      <w:start w:val="1"/>
      <w:numFmt w:val="lowerRoman"/>
      <w:lvlText w:val="%6."/>
      <w:lvlJc w:val="right"/>
      <w:pPr>
        <w:ind w:left="4410" w:hanging="180"/>
      </w:pPr>
    </w:lvl>
    <w:lvl w:ilvl="6" w:tplc="FFFFFFFF" w:tentative="1">
      <w:start w:val="1"/>
      <w:numFmt w:val="decimal"/>
      <w:lvlText w:val="%7."/>
      <w:lvlJc w:val="left"/>
      <w:pPr>
        <w:ind w:left="5130" w:hanging="360"/>
      </w:pPr>
    </w:lvl>
    <w:lvl w:ilvl="7" w:tplc="FFFFFFFF" w:tentative="1">
      <w:start w:val="1"/>
      <w:numFmt w:val="lowerLetter"/>
      <w:lvlText w:val="%8."/>
      <w:lvlJc w:val="left"/>
      <w:pPr>
        <w:ind w:left="5850" w:hanging="360"/>
      </w:pPr>
    </w:lvl>
    <w:lvl w:ilvl="8" w:tplc="FFFFFFFF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7" w15:restartNumberingAfterBreak="0">
    <w:nsid w:val="273E4041"/>
    <w:multiLevelType w:val="hybridMultilevel"/>
    <w:tmpl w:val="C44AFBA8"/>
    <w:lvl w:ilvl="0" w:tplc="04090011">
      <w:start w:val="1"/>
      <w:numFmt w:val="decimal"/>
      <w:lvlText w:val="%1)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8" w15:restartNumberingAfterBreak="0">
    <w:nsid w:val="29170692"/>
    <w:multiLevelType w:val="hybridMultilevel"/>
    <w:tmpl w:val="A2D65536"/>
    <w:lvl w:ilvl="0" w:tplc="FFFFFFFF">
      <w:start w:val="1"/>
      <w:numFmt w:val="decimal"/>
      <w:lvlText w:val="%1)"/>
      <w:lvlJc w:val="left"/>
      <w:pPr>
        <w:ind w:left="288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9" w15:restartNumberingAfterBreak="0">
    <w:nsid w:val="2A401806"/>
    <w:multiLevelType w:val="hybridMultilevel"/>
    <w:tmpl w:val="33884A54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2C696991"/>
    <w:multiLevelType w:val="hybridMultilevel"/>
    <w:tmpl w:val="4000D354"/>
    <w:lvl w:ilvl="0" w:tplc="FFFFFFFF">
      <w:start w:val="1"/>
      <w:numFmt w:val="lowerLetter"/>
      <w:lvlText w:val="%1."/>
      <w:lvlJc w:val="left"/>
      <w:pPr>
        <w:ind w:left="117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1" w15:restartNumberingAfterBreak="0">
    <w:nsid w:val="2E152638"/>
    <w:multiLevelType w:val="hybridMultilevel"/>
    <w:tmpl w:val="06E61E3C"/>
    <w:lvl w:ilvl="0" w:tplc="FFFFFFFF">
      <w:start w:val="1"/>
      <w:numFmt w:val="decimal"/>
      <w:lvlText w:val="%1)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2" w15:restartNumberingAfterBreak="0">
    <w:nsid w:val="2F6A27DF"/>
    <w:multiLevelType w:val="hybridMultilevel"/>
    <w:tmpl w:val="EEB064C2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3" w15:restartNumberingAfterBreak="0">
    <w:nsid w:val="30C233F4"/>
    <w:multiLevelType w:val="hybridMultilevel"/>
    <w:tmpl w:val="3B1273EE"/>
    <w:lvl w:ilvl="0" w:tplc="EFBE14A8">
      <w:start w:val="1"/>
      <w:numFmt w:val="upperLetter"/>
      <w:lvlText w:val="%1."/>
      <w:lvlJc w:val="left"/>
      <w:pPr>
        <w:ind w:left="36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3638482F"/>
    <w:multiLevelType w:val="hybridMultilevel"/>
    <w:tmpl w:val="6F323806"/>
    <w:lvl w:ilvl="0" w:tplc="FFFFFFFF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5" w15:restartNumberingAfterBreak="0">
    <w:nsid w:val="37E220BD"/>
    <w:multiLevelType w:val="hybridMultilevel"/>
    <w:tmpl w:val="0436DD4E"/>
    <w:lvl w:ilvl="0" w:tplc="FFFFFFFF">
      <w:start w:val="1"/>
      <w:numFmt w:val="decimal"/>
      <w:lvlText w:val="%1)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6" w15:restartNumberingAfterBreak="0">
    <w:nsid w:val="38CA6276"/>
    <w:multiLevelType w:val="hybridMultilevel"/>
    <w:tmpl w:val="2E2243F8"/>
    <w:lvl w:ilvl="0" w:tplc="ACE8C732">
      <w:start w:val="2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92752CB"/>
    <w:multiLevelType w:val="hybridMultilevel"/>
    <w:tmpl w:val="31889A3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95A78A4"/>
    <w:multiLevelType w:val="hybridMultilevel"/>
    <w:tmpl w:val="BEB48932"/>
    <w:lvl w:ilvl="0" w:tplc="E82EE39A">
      <w:start w:val="3"/>
      <w:numFmt w:val="upp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D5B0037"/>
    <w:multiLevelType w:val="hybridMultilevel"/>
    <w:tmpl w:val="B3CACD70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3D8D1706"/>
    <w:multiLevelType w:val="hybridMultilevel"/>
    <w:tmpl w:val="9888169E"/>
    <w:lvl w:ilvl="0" w:tplc="FA4A8264">
      <w:start w:val="1"/>
      <w:numFmt w:val="decimal"/>
      <w:lvlText w:val="%1."/>
      <w:lvlJc w:val="left"/>
      <w:pPr>
        <w:ind w:left="144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3FB7145B"/>
    <w:multiLevelType w:val="hybridMultilevel"/>
    <w:tmpl w:val="521A4394"/>
    <w:lvl w:ilvl="0" w:tplc="FFFFFFFF">
      <w:start w:val="1"/>
      <w:numFmt w:val="lowerLetter"/>
      <w:lvlText w:val="%1."/>
      <w:lvlJc w:val="left"/>
      <w:pPr>
        <w:ind w:left="117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2" w15:restartNumberingAfterBreak="0">
    <w:nsid w:val="418B250B"/>
    <w:multiLevelType w:val="hybridMultilevel"/>
    <w:tmpl w:val="7B3289BC"/>
    <w:lvl w:ilvl="0" w:tplc="04090017">
      <w:start w:val="1"/>
      <w:numFmt w:val="lowerLetter"/>
      <w:lvlText w:val="%1)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3" w15:restartNumberingAfterBreak="0">
    <w:nsid w:val="465B4C26"/>
    <w:multiLevelType w:val="hybridMultilevel"/>
    <w:tmpl w:val="03F88D90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4" w15:restartNumberingAfterBreak="0">
    <w:nsid w:val="469052BD"/>
    <w:multiLevelType w:val="hybridMultilevel"/>
    <w:tmpl w:val="DE3AE658"/>
    <w:lvl w:ilvl="0" w:tplc="FFFFFFFF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5" w15:restartNumberingAfterBreak="0">
    <w:nsid w:val="4B96747D"/>
    <w:multiLevelType w:val="hybridMultilevel"/>
    <w:tmpl w:val="0BBA5FB2"/>
    <w:lvl w:ilvl="0" w:tplc="FFFFFFFF">
      <w:start w:val="1"/>
      <w:numFmt w:val="decimal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 w15:restartNumberingAfterBreak="0">
    <w:nsid w:val="4E2B1D98"/>
    <w:multiLevelType w:val="hybridMultilevel"/>
    <w:tmpl w:val="FCAE6294"/>
    <w:lvl w:ilvl="0" w:tplc="3E022EFA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23161B1"/>
    <w:multiLevelType w:val="hybridMultilevel"/>
    <w:tmpl w:val="7C8A57B6"/>
    <w:lvl w:ilvl="0" w:tplc="FFFFFFFF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8" w15:restartNumberingAfterBreak="0">
    <w:nsid w:val="54517B14"/>
    <w:multiLevelType w:val="hybridMultilevel"/>
    <w:tmpl w:val="33B2AF3A"/>
    <w:lvl w:ilvl="0" w:tplc="FFFFFFFF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9" w15:restartNumberingAfterBreak="0">
    <w:nsid w:val="55FB4F2C"/>
    <w:multiLevelType w:val="hybridMultilevel"/>
    <w:tmpl w:val="0D54CD80"/>
    <w:lvl w:ilvl="0" w:tplc="55AC0628">
      <w:start w:val="1"/>
      <w:numFmt w:val="lowerLetter"/>
      <w:lvlText w:val="%1."/>
      <w:lvlJc w:val="left"/>
      <w:pPr>
        <w:ind w:left="780" w:hanging="360"/>
      </w:pPr>
      <w:rPr>
        <w:rFonts w:hint="default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500" w:hanging="360"/>
      </w:pPr>
    </w:lvl>
    <w:lvl w:ilvl="2" w:tplc="FFFFFFFF" w:tentative="1">
      <w:start w:val="1"/>
      <w:numFmt w:val="lowerRoman"/>
      <w:lvlText w:val="%3."/>
      <w:lvlJc w:val="right"/>
      <w:pPr>
        <w:ind w:left="2220" w:hanging="180"/>
      </w:pPr>
    </w:lvl>
    <w:lvl w:ilvl="3" w:tplc="FFFFFFFF" w:tentative="1">
      <w:start w:val="1"/>
      <w:numFmt w:val="decimal"/>
      <w:lvlText w:val="%4."/>
      <w:lvlJc w:val="left"/>
      <w:pPr>
        <w:ind w:left="2940" w:hanging="360"/>
      </w:pPr>
    </w:lvl>
    <w:lvl w:ilvl="4" w:tplc="FFFFFFFF" w:tentative="1">
      <w:start w:val="1"/>
      <w:numFmt w:val="lowerLetter"/>
      <w:lvlText w:val="%5."/>
      <w:lvlJc w:val="left"/>
      <w:pPr>
        <w:ind w:left="3660" w:hanging="360"/>
      </w:pPr>
    </w:lvl>
    <w:lvl w:ilvl="5" w:tplc="FFFFFFFF" w:tentative="1">
      <w:start w:val="1"/>
      <w:numFmt w:val="lowerRoman"/>
      <w:lvlText w:val="%6."/>
      <w:lvlJc w:val="right"/>
      <w:pPr>
        <w:ind w:left="4380" w:hanging="180"/>
      </w:pPr>
    </w:lvl>
    <w:lvl w:ilvl="6" w:tplc="FFFFFFFF" w:tentative="1">
      <w:start w:val="1"/>
      <w:numFmt w:val="decimal"/>
      <w:lvlText w:val="%7."/>
      <w:lvlJc w:val="left"/>
      <w:pPr>
        <w:ind w:left="5100" w:hanging="360"/>
      </w:pPr>
    </w:lvl>
    <w:lvl w:ilvl="7" w:tplc="FFFFFFFF" w:tentative="1">
      <w:start w:val="1"/>
      <w:numFmt w:val="lowerLetter"/>
      <w:lvlText w:val="%8."/>
      <w:lvlJc w:val="left"/>
      <w:pPr>
        <w:ind w:left="5820" w:hanging="360"/>
      </w:pPr>
    </w:lvl>
    <w:lvl w:ilvl="8" w:tplc="FFFFFFFF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40" w15:restartNumberingAfterBreak="0">
    <w:nsid w:val="56221369"/>
    <w:multiLevelType w:val="hybridMultilevel"/>
    <w:tmpl w:val="E5467242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 w15:restartNumberingAfterBreak="0">
    <w:nsid w:val="581E3ECF"/>
    <w:multiLevelType w:val="hybridMultilevel"/>
    <w:tmpl w:val="0DB08DB4"/>
    <w:lvl w:ilvl="0" w:tplc="D3B09798">
      <w:start w:val="1"/>
      <w:numFmt w:val="decimal"/>
      <w:lvlText w:val="%1."/>
      <w:lvlJc w:val="left"/>
      <w:pPr>
        <w:ind w:left="144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 w15:restartNumberingAfterBreak="0">
    <w:nsid w:val="58DB05E4"/>
    <w:multiLevelType w:val="hybridMultilevel"/>
    <w:tmpl w:val="2C842C12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 w15:restartNumberingAfterBreak="0">
    <w:nsid w:val="5937507B"/>
    <w:multiLevelType w:val="hybridMultilevel"/>
    <w:tmpl w:val="2A544698"/>
    <w:lvl w:ilvl="0" w:tplc="FFFFFFFF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4" w15:restartNumberingAfterBreak="0">
    <w:nsid w:val="59513379"/>
    <w:multiLevelType w:val="hybridMultilevel"/>
    <w:tmpl w:val="638EAEF0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 w15:restartNumberingAfterBreak="0">
    <w:nsid w:val="5DAF498C"/>
    <w:multiLevelType w:val="hybridMultilevel"/>
    <w:tmpl w:val="A2A0530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 w15:restartNumberingAfterBreak="0">
    <w:nsid w:val="60BC6373"/>
    <w:multiLevelType w:val="hybridMultilevel"/>
    <w:tmpl w:val="057E13E4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14E25EF"/>
    <w:multiLevelType w:val="hybridMultilevel"/>
    <w:tmpl w:val="0DBC22E8"/>
    <w:lvl w:ilvl="0" w:tplc="FFFFFFFF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8" w15:restartNumberingAfterBreak="0">
    <w:nsid w:val="61636509"/>
    <w:multiLevelType w:val="hybridMultilevel"/>
    <w:tmpl w:val="CB9EFF34"/>
    <w:lvl w:ilvl="0" w:tplc="FFFFFFFF">
      <w:start w:val="1"/>
      <w:numFmt w:val="decimal"/>
      <w:lvlText w:val="%1)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9" w15:restartNumberingAfterBreak="0">
    <w:nsid w:val="64E20055"/>
    <w:multiLevelType w:val="hybridMultilevel"/>
    <w:tmpl w:val="824E5C02"/>
    <w:lvl w:ilvl="0" w:tplc="FFFFFFFF">
      <w:start w:val="1"/>
      <w:numFmt w:val="decimal"/>
      <w:lvlText w:val="%1)"/>
      <w:lvlJc w:val="left"/>
      <w:pPr>
        <w:ind w:left="1890" w:hanging="360"/>
      </w:pPr>
    </w:lvl>
    <w:lvl w:ilvl="1" w:tplc="FFFFFFFF" w:tentative="1">
      <w:start w:val="1"/>
      <w:numFmt w:val="lowerLetter"/>
      <w:lvlText w:val="%2."/>
      <w:lvlJc w:val="left"/>
      <w:pPr>
        <w:ind w:left="2610" w:hanging="360"/>
      </w:pPr>
    </w:lvl>
    <w:lvl w:ilvl="2" w:tplc="FFFFFFFF" w:tentative="1">
      <w:start w:val="1"/>
      <w:numFmt w:val="lowerRoman"/>
      <w:lvlText w:val="%3."/>
      <w:lvlJc w:val="right"/>
      <w:pPr>
        <w:ind w:left="3330" w:hanging="180"/>
      </w:pPr>
    </w:lvl>
    <w:lvl w:ilvl="3" w:tplc="FFFFFFFF" w:tentative="1">
      <w:start w:val="1"/>
      <w:numFmt w:val="decimal"/>
      <w:lvlText w:val="%4."/>
      <w:lvlJc w:val="left"/>
      <w:pPr>
        <w:ind w:left="4050" w:hanging="360"/>
      </w:pPr>
    </w:lvl>
    <w:lvl w:ilvl="4" w:tplc="FFFFFFFF" w:tentative="1">
      <w:start w:val="1"/>
      <w:numFmt w:val="lowerLetter"/>
      <w:lvlText w:val="%5."/>
      <w:lvlJc w:val="left"/>
      <w:pPr>
        <w:ind w:left="4770" w:hanging="360"/>
      </w:pPr>
    </w:lvl>
    <w:lvl w:ilvl="5" w:tplc="FFFFFFFF" w:tentative="1">
      <w:start w:val="1"/>
      <w:numFmt w:val="lowerRoman"/>
      <w:lvlText w:val="%6."/>
      <w:lvlJc w:val="right"/>
      <w:pPr>
        <w:ind w:left="5490" w:hanging="180"/>
      </w:pPr>
    </w:lvl>
    <w:lvl w:ilvl="6" w:tplc="FFFFFFFF" w:tentative="1">
      <w:start w:val="1"/>
      <w:numFmt w:val="decimal"/>
      <w:lvlText w:val="%7."/>
      <w:lvlJc w:val="left"/>
      <w:pPr>
        <w:ind w:left="6210" w:hanging="360"/>
      </w:pPr>
    </w:lvl>
    <w:lvl w:ilvl="7" w:tplc="FFFFFFFF" w:tentative="1">
      <w:start w:val="1"/>
      <w:numFmt w:val="lowerLetter"/>
      <w:lvlText w:val="%8."/>
      <w:lvlJc w:val="left"/>
      <w:pPr>
        <w:ind w:left="6930" w:hanging="360"/>
      </w:pPr>
    </w:lvl>
    <w:lvl w:ilvl="8" w:tplc="FFFFFFFF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50" w15:restartNumberingAfterBreak="0">
    <w:nsid w:val="664A78B2"/>
    <w:multiLevelType w:val="hybridMultilevel"/>
    <w:tmpl w:val="D1A420B2"/>
    <w:lvl w:ilvl="0" w:tplc="B0D0C08E">
      <w:start w:val="1"/>
      <w:numFmt w:val="decimal"/>
      <w:lvlText w:val="%1."/>
      <w:lvlJc w:val="left"/>
      <w:pPr>
        <w:ind w:left="288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1" w15:restartNumberingAfterBreak="0">
    <w:nsid w:val="6B573F28"/>
    <w:multiLevelType w:val="hybridMultilevel"/>
    <w:tmpl w:val="B03C9FEE"/>
    <w:lvl w:ilvl="0" w:tplc="E0F6E314">
      <w:start w:val="1"/>
      <w:numFmt w:val="decimal"/>
      <w:lvlText w:val="%1."/>
      <w:lvlJc w:val="left"/>
      <w:pPr>
        <w:ind w:left="189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2" w15:restartNumberingAfterBreak="0">
    <w:nsid w:val="6C0258FF"/>
    <w:multiLevelType w:val="hybridMultilevel"/>
    <w:tmpl w:val="F122428C"/>
    <w:lvl w:ilvl="0" w:tplc="6BEE22B0">
      <w:start w:val="1"/>
      <w:numFmt w:val="lowerLetter"/>
      <w:lvlText w:val="%1."/>
      <w:lvlJc w:val="left"/>
      <w:pPr>
        <w:ind w:left="216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3" w15:restartNumberingAfterBreak="0">
    <w:nsid w:val="714417BA"/>
    <w:multiLevelType w:val="hybridMultilevel"/>
    <w:tmpl w:val="C44AFBA8"/>
    <w:lvl w:ilvl="0" w:tplc="FFFFFFFF">
      <w:start w:val="1"/>
      <w:numFmt w:val="decimal"/>
      <w:lvlText w:val="%1)"/>
      <w:lvlJc w:val="left"/>
      <w:pPr>
        <w:ind w:left="810" w:hanging="360"/>
      </w:pPr>
    </w:lvl>
    <w:lvl w:ilvl="1" w:tplc="FFFFFFFF" w:tentative="1">
      <w:start w:val="1"/>
      <w:numFmt w:val="lowerLetter"/>
      <w:lvlText w:val="%2."/>
      <w:lvlJc w:val="left"/>
      <w:pPr>
        <w:ind w:left="1530" w:hanging="360"/>
      </w:pPr>
    </w:lvl>
    <w:lvl w:ilvl="2" w:tplc="FFFFFFFF" w:tentative="1">
      <w:start w:val="1"/>
      <w:numFmt w:val="lowerRoman"/>
      <w:lvlText w:val="%3."/>
      <w:lvlJc w:val="right"/>
      <w:pPr>
        <w:ind w:left="2250" w:hanging="180"/>
      </w:pPr>
    </w:lvl>
    <w:lvl w:ilvl="3" w:tplc="FFFFFFFF" w:tentative="1">
      <w:start w:val="1"/>
      <w:numFmt w:val="decimal"/>
      <w:lvlText w:val="%4."/>
      <w:lvlJc w:val="left"/>
      <w:pPr>
        <w:ind w:left="2970" w:hanging="360"/>
      </w:pPr>
    </w:lvl>
    <w:lvl w:ilvl="4" w:tplc="FFFFFFFF" w:tentative="1">
      <w:start w:val="1"/>
      <w:numFmt w:val="lowerLetter"/>
      <w:lvlText w:val="%5."/>
      <w:lvlJc w:val="left"/>
      <w:pPr>
        <w:ind w:left="3690" w:hanging="360"/>
      </w:pPr>
    </w:lvl>
    <w:lvl w:ilvl="5" w:tplc="FFFFFFFF" w:tentative="1">
      <w:start w:val="1"/>
      <w:numFmt w:val="lowerRoman"/>
      <w:lvlText w:val="%6."/>
      <w:lvlJc w:val="right"/>
      <w:pPr>
        <w:ind w:left="4410" w:hanging="180"/>
      </w:pPr>
    </w:lvl>
    <w:lvl w:ilvl="6" w:tplc="FFFFFFFF" w:tentative="1">
      <w:start w:val="1"/>
      <w:numFmt w:val="decimal"/>
      <w:lvlText w:val="%7."/>
      <w:lvlJc w:val="left"/>
      <w:pPr>
        <w:ind w:left="5130" w:hanging="360"/>
      </w:pPr>
    </w:lvl>
    <w:lvl w:ilvl="7" w:tplc="FFFFFFFF" w:tentative="1">
      <w:start w:val="1"/>
      <w:numFmt w:val="lowerLetter"/>
      <w:lvlText w:val="%8."/>
      <w:lvlJc w:val="left"/>
      <w:pPr>
        <w:ind w:left="5850" w:hanging="360"/>
      </w:pPr>
    </w:lvl>
    <w:lvl w:ilvl="8" w:tplc="FFFFFFFF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54" w15:restartNumberingAfterBreak="0">
    <w:nsid w:val="716E5523"/>
    <w:multiLevelType w:val="hybridMultilevel"/>
    <w:tmpl w:val="72B4D6F4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5" w15:restartNumberingAfterBreak="0">
    <w:nsid w:val="71AE6F1B"/>
    <w:multiLevelType w:val="hybridMultilevel"/>
    <w:tmpl w:val="60D06BEE"/>
    <w:lvl w:ilvl="0" w:tplc="FFFFFFFF">
      <w:start w:val="1"/>
      <w:numFmt w:val="decimal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6" w15:restartNumberingAfterBreak="0">
    <w:nsid w:val="72851A7A"/>
    <w:multiLevelType w:val="hybridMultilevel"/>
    <w:tmpl w:val="4CEEBEFA"/>
    <w:lvl w:ilvl="0" w:tplc="FFFFFFFF">
      <w:start w:val="1"/>
      <w:numFmt w:val="decimal"/>
      <w:lvlText w:val="%1)"/>
      <w:lvlJc w:val="left"/>
      <w:pPr>
        <w:ind w:left="810" w:hanging="360"/>
      </w:pPr>
    </w:lvl>
    <w:lvl w:ilvl="1" w:tplc="FFFFFFFF" w:tentative="1">
      <w:start w:val="1"/>
      <w:numFmt w:val="lowerLetter"/>
      <w:lvlText w:val="%2."/>
      <w:lvlJc w:val="left"/>
      <w:pPr>
        <w:ind w:left="1530" w:hanging="360"/>
      </w:pPr>
    </w:lvl>
    <w:lvl w:ilvl="2" w:tplc="FFFFFFFF" w:tentative="1">
      <w:start w:val="1"/>
      <w:numFmt w:val="lowerRoman"/>
      <w:lvlText w:val="%3."/>
      <w:lvlJc w:val="right"/>
      <w:pPr>
        <w:ind w:left="2250" w:hanging="180"/>
      </w:pPr>
    </w:lvl>
    <w:lvl w:ilvl="3" w:tplc="FFFFFFFF" w:tentative="1">
      <w:start w:val="1"/>
      <w:numFmt w:val="decimal"/>
      <w:lvlText w:val="%4."/>
      <w:lvlJc w:val="left"/>
      <w:pPr>
        <w:ind w:left="2970" w:hanging="360"/>
      </w:pPr>
    </w:lvl>
    <w:lvl w:ilvl="4" w:tplc="FFFFFFFF" w:tentative="1">
      <w:start w:val="1"/>
      <w:numFmt w:val="lowerLetter"/>
      <w:lvlText w:val="%5."/>
      <w:lvlJc w:val="left"/>
      <w:pPr>
        <w:ind w:left="3690" w:hanging="360"/>
      </w:pPr>
    </w:lvl>
    <w:lvl w:ilvl="5" w:tplc="FFFFFFFF" w:tentative="1">
      <w:start w:val="1"/>
      <w:numFmt w:val="lowerRoman"/>
      <w:lvlText w:val="%6."/>
      <w:lvlJc w:val="right"/>
      <w:pPr>
        <w:ind w:left="4410" w:hanging="180"/>
      </w:pPr>
    </w:lvl>
    <w:lvl w:ilvl="6" w:tplc="FFFFFFFF" w:tentative="1">
      <w:start w:val="1"/>
      <w:numFmt w:val="decimal"/>
      <w:lvlText w:val="%7."/>
      <w:lvlJc w:val="left"/>
      <w:pPr>
        <w:ind w:left="5130" w:hanging="360"/>
      </w:pPr>
    </w:lvl>
    <w:lvl w:ilvl="7" w:tplc="FFFFFFFF" w:tentative="1">
      <w:start w:val="1"/>
      <w:numFmt w:val="lowerLetter"/>
      <w:lvlText w:val="%8."/>
      <w:lvlJc w:val="left"/>
      <w:pPr>
        <w:ind w:left="5850" w:hanging="360"/>
      </w:pPr>
    </w:lvl>
    <w:lvl w:ilvl="8" w:tplc="FFFFFFFF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57" w15:restartNumberingAfterBreak="0">
    <w:nsid w:val="732D65D4"/>
    <w:multiLevelType w:val="hybridMultilevel"/>
    <w:tmpl w:val="AF4680F4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8" w15:restartNumberingAfterBreak="0">
    <w:nsid w:val="73EE5190"/>
    <w:multiLevelType w:val="hybridMultilevel"/>
    <w:tmpl w:val="7E5C15D6"/>
    <w:lvl w:ilvl="0" w:tplc="389C1230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74C87C0C"/>
    <w:multiLevelType w:val="hybridMultilevel"/>
    <w:tmpl w:val="99E8FAE4"/>
    <w:lvl w:ilvl="0" w:tplc="FFFFFFFF">
      <w:start w:val="1"/>
      <w:numFmt w:val="decimal"/>
      <w:lvlText w:val="%1)"/>
      <w:lvlJc w:val="left"/>
      <w:pPr>
        <w:ind w:left="117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60" w15:restartNumberingAfterBreak="0">
    <w:nsid w:val="77F659A3"/>
    <w:multiLevelType w:val="hybridMultilevel"/>
    <w:tmpl w:val="1D885422"/>
    <w:lvl w:ilvl="0" w:tplc="FFFFFFFF">
      <w:start w:val="1"/>
      <w:numFmt w:val="lowerLetter"/>
      <w:lvlText w:val="%1."/>
      <w:lvlJc w:val="left"/>
      <w:pPr>
        <w:ind w:left="1170" w:hanging="360"/>
      </w:pPr>
    </w:lvl>
    <w:lvl w:ilvl="1" w:tplc="FFFFFFFF" w:tentative="1">
      <w:start w:val="1"/>
      <w:numFmt w:val="lowerLetter"/>
      <w:lvlText w:val="%2."/>
      <w:lvlJc w:val="left"/>
      <w:pPr>
        <w:ind w:left="3600" w:hanging="360"/>
      </w:pPr>
    </w:lvl>
    <w:lvl w:ilvl="2" w:tplc="FFFFFFFF" w:tentative="1">
      <w:start w:val="1"/>
      <w:numFmt w:val="lowerRoman"/>
      <w:lvlText w:val="%3."/>
      <w:lvlJc w:val="right"/>
      <w:pPr>
        <w:ind w:left="4320" w:hanging="180"/>
      </w:pPr>
    </w:lvl>
    <w:lvl w:ilvl="3" w:tplc="FFFFFFFF" w:tentative="1">
      <w:start w:val="1"/>
      <w:numFmt w:val="decimal"/>
      <w:lvlText w:val="%4."/>
      <w:lvlJc w:val="left"/>
      <w:pPr>
        <w:ind w:left="5040" w:hanging="360"/>
      </w:pPr>
    </w:lvl>
    <w:lvl w:ilvl="4" w:tplc="FFFFFFFF" w:tentative="1">
      <w:start w:val="1"/>
      <w:numFmt w:val="lowerLetter"/>
      <w:lvlText w:val="%5."/>
      <w:lvlJc w:val="left"/>
      <w:pPr>
        <w:ind w:left="5760" w:hanging="360"/>
      </w:pPr>
    </w:lvl>
    <w:lvl w:ilvl="5" w:tplc="FFFFFFFF" w:tentative="1">
      <w:start w:val="1"/>
      <w:numFmt w:val="lowerRoman"/>
      <w:lvlText w:val="%6."/>
      <w:lvlJc w:val="right"/>
      <w:pPr>
        <w:ind w:left="6480" w:hanging="180"/>
      </w:pPr>
    </w:lvl>
    <w:lvl w:ilvl="6" w:tplc="FFFFFFFF" w:tentative="1">
      <w:start w:val="1"/>
      <w:numFmt w:val="decimal"/>
      <w:lvlText w:val="%7."/>
      <w:lvlJc w:val="left"/>
      <w:pPr>
        <w:ind w:left="7200" w:hanging="360"/>
      </w:pPr>
    </w:lvl>
    <w:lvl w:ilvl="7" w:tplc="FFFFFFFF" w:tentative="1">
      <w:start w:val="1"/>
      <w:numFmt w:val="lowerLetter"/>
      <w:lvlText w:val="%8."/>
      <w:lvlJc w:val="left"/>
      <w:pPr>
        <w:ind w:left="7920" w:hanging="360"/>
      </w:pPr>
    </w:lvl>
    <w:lvl w:ilvl="8" w:tplc="FFFFFFFF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61" w15:restartNumberingAfterBreak="0">
    <w:nsid w:val="7A556F8B"/>
    <w:multiLevelType w:val="hybridMultilevel"/>
    <w:tmpl w:val="02D28022"/>
    <w:lvl w:ilvl="0" w:tplc="FFFFFFFF">
      <w:start w:val="1"/>
      <w:numFmt w:val="decimal"/>
      <w:lvlText w:val="%1)"/>
      <w:lvlJc w:val="left"/>
      <w:pPr>
        <w:ind w:left="810" w:hanging="360"/>
      </w:pPr>
    </w:lvl>
    <w:lvl w:ilvl="1" w:tplc="FFFFFFFF" w:tentative="1">
      <w:start w:val="1"/>
      <w:numFmt w:val="lowerLetter"/>
      <w:lvlText w:val="%2."/>
      <w:lvlJc w:val="left"/>
      <w:pPr>
        <w:ind w:left="1530" w:hanging="360"/>
      </w:pPr>
    </w:lvl>
    <w:lvl w:ilvl="2" w:tplc="FFFFFFFF" w:tentative="1">
      <w:start w:val="1"/>
      <w:numFmt w:val="lowerRoman"/>
      <w:lvlText w:val="%3."/>
      <w:lvlJc w:val="right"/>
      <w:pPr>
        <w:ind w:left="2250" w:hanging="180"/>
      </w:pPr>
    </w:lvl>
    <w:lvl w:ilvl="3" w:tplc="FFFFFFFF" w:tentative="1">
      <w:start w:val="1"/>
      <w:numFmt w:val="decimal"/>
      <w:lvlText w:val="%4."/>
      <w:lvlJc w:val="left"/>
      <w:pPr>
        <w:ind w:left="2970" w:hanging="360"/>
      </w:pPr>
    </w:lvl>
    <w:lvl w:ilvl="4" w:tplc="FFFFFFFF" w:tentative="1">
      <w:start w:val="1"/>
      <w:numFmt w:val="lowerLetter"/>
      <w:lvlText w:val="%5."/>
      <w:lvlJc w:val="left"/>
      <w:pPr>
        <w:ind w:left="3690" w:hanging="360"/>
      </w:pPr>
    </w:lvl>
    <w:lvl w:ilvl="5" w:tplc="FFFFFFFF" w:tentative="1">
      <w:start w:val="1"/>
      <w:numFmt w:val="lowerRoman"/>
      <w:lvlText w:val="%6."/>
      <w:lvlJc w:val="right"/>
      <w:pPr>
        <w:ind w:left="4410" w:hanging="180"/>
      </w:pPr>
    </w:lvl>
    <w:lvl w:ilvl="6" w:tplc="FFFFFFFF" w:tentative="1">
      <w:start w:val="1"/>
      <w:numFmt w:val="decimal"/>
      <w:lvlText w:val="%7."/>
      <w:lvlJc w:val="left"/>
      <w:pPr>
        <w:ind w:left="5130" w:hanging="360"/>
      </w:pPr>
    </w:lvl>
    <w:lvl w:ilvl="7" w:tplc="FFFFFFFF" w:tentative="1">
      <w:start w:val="1"/>
      <w:numFmt w:val="lowerLetter"/>
      <w:lvlText w:val="%8."/>
      <w:lvlJc w:val="left"/>
      <w:pPr>
        <w:ind w:left="5850" w:hanging="360"/>
      </w:pPr>
    </w:lvl>
    <w:lvl w:ilvl="8" w:tplc="FFFFFFFF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62" w15:restartNumberingAfterBreak="0">
    <w:nsid w:val="7BD437A8"/>
    <w:multiLevelType w:val="hybridMultilevel"/>
    <w:tmpl w:val="C11CFC46"/>
    <w:lvl w:ilvl="0" w:tplc="A59264B6">
      <w:start w:val="2"/>
      <w:numFmt w:val="upperLetter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3" w15:restartNumberingAfterBreak="0">
    <w:nsid w:val="7CEC4C10"/>
    <w:multiLevelType w:val="hybridMultilevel"/>
    <w:tmpl w:val="76C6E704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4" w15:restartNumberingAfterBreak="0">
    <w:nsid w:val="7D324A58"/>
    <w:multiLevelType w:val="hybridMultilevel"/>
    <w:tmpl w:val="A0F2F5FA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5" w15:restartNumberingAfterBreak="0">
    <w:nsid w:val="7ECE7EF5"/>
    <w:multiLevelType w:val="hybridMultilevel"/>
    <w:tmpl w:val="9EF259A8"/>
    <w:lvl w:ilvl="0" w:tplc="FFFFFFFF">
      <w:start w:val="1"/>
      <w:numFmt w:val="decimal"/>
      <w:lvlText w:val="%1)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6" w15:restartNumberingAfterBreak="0">
    <w:nsid w:val="7FCF002E"/>
    <w:multiLevelType w:val="hybridMultilevel"/>
    <w:tmpl w:val="52E81C20"/>
    <w:lvl w:ilvl="0" w:tplc="FFFFFFFF">
      <w:start w:val="1"/>
      <w:numFmt w:val="decimal"/>
      <w:lvlText w:val="%1)"/>
      <w:lvlJc w:val="left"/>
      <w:pPr>
        <w:ind w:left="2160" w:hanging="360"/>
      </w:pPr>
    </w:lvl>
    <w:lvl w:ilvl="1" w:tplc="FFFFFFFF" w:tentative="1">
      <w:start w:val="1"/>
      <w:numFmt w:val="lowerLetter"/>
      <w:lvlText w:val="%2."/>
      <w:lvlJc w:val="left"/>
      <w:pPr>
        <w:ind w:left="2880" w:hanging="360"/>
      </w:pPr>
    </w:lvl>
    <w:lvl w:ilvl="2" w:tplc="FFFFFFFF" w:tentative="1">
      <w:start w:val="1"/>
      <w:numFmt w:val="lowerRoman"/>
      <w:lvlText w:val="%3."/>
      <w:lvlJc w:val="right"/>
      <w:pPr>
        <w:ind w:left="3600" w:hanging="180"/>
      </w:pPr>
    </w:lvl>
    <w:lvl w:ilvl="3" w:tplc="FFFFFFFF" w:tentative="1">
      <w:start w:val="1"/>
      <w:numFmt w:val="decimal"/>
      <w:lvlText w:val="%4."/>
      <w:lvlJc w:val="left"/>
      <w:pPr>
        <w:ind w:left="4320" w:hanging="360"/>
      </w:pPr>
    </w:lvl>
    <w:lvl w:ilvl="4" w:tplc="FFFFFFFF" w:tentative="1">
      <w:start w:val="1"/>
      <w:numFmt w:val="lowerLetter"/>
      <w:lvlText w:val="%5."/>
      <w:lvlJc w:val="left"/>
      <w:pPr>
        <w:ind w:left="5040" w:hanging="360"/>
      </w:pPr>
    </w:lvl>
    <w:lvl w:ilvl="5" w:tplc="FFFFFFFF" w:tentative="1">
      <w:start w:val="1"/>
      <w:numFmt w:val="lowerRoman"/>
      <w:lvlText w:val="%6."/>
      <w:lvlJc w:val="right"/>
      <w:pPr>
        <w:ind w:left="5760" w:hanging="180"/>
      </w:pPr>
    </w:lvl>
    <w:lvl w:ilvl="6" w:tplc="FFFFFFFF" w:tentative="1">
      <w:start w:val="1"/>
      <w:numFmt w:val="decimal"/>
      <w:lvlText w:val="%7."/>
      <w:lvlJc w:val="left"/>
      <w:pPr>
        <w:ind w:left="6480" w:hanging="360"/>
      </w:pPr>
    </w:lvl>
    <w:lvl w:ilvl="7" w:tplc="FFFFFFFF" w:tentative="1">
      <w:start w:val="1"/>
      <w:numFmt w:val="lowerLetter"/>
      <w:lvlText w:val="%8."/>
      <w:lvlJc w:val="left"/>
      <w:pPr>
        <w:ind w:left="7200" w:hanging="360"/>
      </w:pPr>
    </w:lvl>
    <w:lvl w:ilvl="8" w:tplc="FFFFFFFF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7" w15:restartNumberingAfterBreak="0">
    <w:nsid w:val="7FE2576C"/>
    <w:multiLevelType w:val="hybridMultilevel"/>
    <w:tmpl w:val="949492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7"/>
  </w:num>
  <w:num w:numId="2">
    <w:abstractNumId w:val="15"/>
  </w:num>
  <w:num w:numId="3">
    <w:abstractNumId w:val="33"/>
  </w:num>
  <w:num w:numId="4">
    <w:abstractNumId w:val="12"/>
  </w:num>
  <w:num w:numId="5">
    <w:abstractNumId w:val="46"/>
  </w:num>
  <w:num w:numId="6">
    <w:abstractNumId w:val="57"/>
  </w:num>
  <w:num w:numId="7">
    <w:abstractNumId w:val="20"/>
  </w:num>
  <w:num w:numId="8">
    <w:abstractNumId w:val="17"/>
  </w:num>
  <w:num w:numId="9">
    <w:abstractNumId w:val="49"/>
  </w:num>
  <w:num w:numId="10">
    <w:abstractNumId w:val="7"/>
  </w:num>
  <w:num w:numId="11">
    <w:abstractNumId w:val="51"/>
  </w:num>
  <w:num w:numId="12">
    <w:abstractNumId w:val="6"/>
  </w:num>
  <w:num w:numId="13">
    <w:abstractNumId w:val="4"/>
  </w:num>
  <w:num w:numId="14">
    <w:abstractNumId w:val="55"/>
  </w:num>
  <w:num w:numId="15">
    <w:abstractNumId w:val="35"/>
  </w:num>
  <w:num w:numId="16">
    <w:abstractNumId w:val="39"/>
  </w:num>
  <w:num w:numId="17">
    <w:abstractNumId w:val="9"/>
  </w:num>
  <w:num w:numId="18">
    <w:abstractNumId w:val="31"/>
  </w:num>
  <w:num w:numId="19">
    <w:abstractNumId w:val="18"/>
  </w:num>
  <w:num w:numId="20">
    <w:abstractNumId w:val="10"/>
  </w:num>
  <w:num w:numId="21">
    <w:abstractNumId w:val="66"/>
  </w:num>
  <w:num w:numId="22">
    <w:abstractNumId w:val="32"/>
  </w:num>
  <w:num w:numId="23">
    <w:abstractNumId w:val="65"/>
  </w:num>
  <w:num w:numId="24">
    <w:abstractNumId w:val="60"/>
  </w:num>
  <w:num w:numId="25">
    <w:abstractNumId w:val="14"/>
  </w:num>
  <w:num w:numId="26">
    <w:abstractNumId w:val="48"/>
  </w:num>
  <w:num w:numId="27">
    <w:abstractNumId w:val="59"/>
  </w:num>
  <w:num w:numId="28">
    <w:abstractNumId w:val="3"/>
  </w:num>
  <w:num w:numId="29">
    <w:abstractNumId w:val="21"/>
  </w:num>
  <w:num w:numId="30">
    <w:abstractNumId w:val="25"/>
  </w:num>
  <w:num w:numId="31">
    <w:abstractNumId w:val="52"/>
  </w:num>
  <w:num w:numId="32">
    <w:abstractNumId w:val="54"/>
  </w:num>
  <w:num w:numId="33">
    <w:abstractNumId w:val="41"/>
  </w:num>
  <w:num w:numId="34">
    <w:abstractNumId w:val="37"/>
  </w:num>
  <w:num w:numId="35">
    <w:abstractNumId w:val="26"/>
  </w:num>
  <w:num w:numId="36">
    <w:abstractNumId w:val="13"/>
  </w:num>
  <w:num w:numId="37">
    <w:abstractNumId w:val="58"/>
  </w:num>
  <w:num w:numId="38">
    <w:abstractNumId w:val="64"/>
  </w:num>
  <w:num w:numId="39">
    <w:abstractNumId w:val="67"/>
  </w:num>
  <w:num w:numId="40">
    <w:abstractNumId w:val="29"/>
  </w:num>
  <w:num w:numId="41">
    <w:abstractNumId w:val="0"/>
  </w:num>
  <w:num w:numId="42">
    <w:abstractNumId w:val="11"/>
  </w:num>
  <w:num w:numId="43">
    <w:abstractNumId w:val="5"/>
  </w:num>
  <w:num w:numId="44">
    <w:abstractNumId w:val="24"/>
  </w:num>
  <w:num w:numId="45">
    <w:abstractNumId w:val="47"/>
  </w:num>
  <w:num w:numId="46">
    <w:abstractNumId w:val="42"/>
  </w:num>
  <w:num w:numId="47">
    <w:abstractNumId w:val="38"/>
  </w:num>
  <w:num w:numId="48">
    <w:abstractNumId w:val="43"/>
  </w:num>
  <w:num w:numId="49">
    <w:abstractNumId w:val="56"/>
  </w:num>
  <w:num w:numId="50">
    <w:abstractNumId w:val="61"/>
  </w:num>
  <w:num w:numId="51">
    <w:abstractNumId w:val="34"/>
  </w:num>
  <w:num w:numId="52">
    <w:abstractNumId w:val="16"/>
  </w:num>
  <w:num w:numId="53">
    <w:abstractNumId w:val="40"/>
  </w:num>
  <w:num w:numId="54">
    <w:abstractNumId w:val="44"/>
  </w:num>
  <w:num w:numId="55">
    <w:abstractNumId w:val="19"/>
  </w:num>
  <w:num w:numId="56">
    <w:abstractNumId w:val="45"/>
  </w:num>
  <w:num w:numId="57">
    <w:abstractNumId w:val="2"/>
  </w:num>
  <w:num w:numId="58">
    <w:abstractNumId w:val="23"/>
  </w:num>
  <w:num w:numId="59">
    <w:abstractNumId w:val="28"/>
  </w:num>
  <w:num w:numId="60">
    <w:abstractNumId w:val="36"/>
  </w:num>
  <w:num w:numId="61">
    <w:abstractNumId w:val="1"/>
  </w:num>
  <w:num w:numId="62">
    <w:abstractNumId w:val="62"/>
  </w:num>
  <w:num w:numId="63">
    <w:abstractNumId w:val="63"/>
  </w:num>
  <w:num w:numId="64">
    <w:abstractNumId w:val="8"/>
  </w:num>
  <w:num w:numId="65">
    <w:abstractNumId w:val="50"/>
  </w:num>
  <w:num w:numId="66">
    <w:abstractNumId w:val="53"/>
  </w:num>
  <w:num w:numId="67">
    <w:abstractNumId w:val="30"/>
  </w:num>
  <w:num w:numId="68">
    <w:abstractNumId w:val="22"/>
  </w:num>
  <w:numIdMacAtCleanup w:val="6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C4A42"/>
    <w:rsid w:val="00000C07"/>
    <w:rsid w:val="00003690"/>
    <w:rsid w:val="0000379F"/>
    <w:rsid w:val="00003BCB"/>
    <w:rsid w:val="00005D0D"/>
    <w:rsid w:val="00007EF4"/>
    <w:rsid w:val="00013771"/>
    <w:rsid w:val="00015F92"/>
    <w:rsid w:val="0002082E"/>
    <w:rsid w:val="0002113A"/>
    <w:rsid w:val="00032F9C"/>
    <w:rsid w:val="000332A3"/>
    <w:rsid w:val="000437EC"/>
    <w:rsid w:val="00044250"/>
    <w:rsid w:val="00050971"/>
    <w:rsid w:val="00050A7F"/>
    <w:rsid w:val="00050F90"/>
    <w:rsid w:val="00053F87"/>
    <w:rsid w:val="000573FE"/>
    <w:rsid w:val="00060834"/>
    <w:rsid w:val="00061D64"/>
    <w:rsid w:val="00062F15"/>
    <w:rsid w:val="00063BB8"/>
    <w:rsid w:val="0006641D"/>
    <w:rsid w:val="0006683F"/>
    <w:rsid w:val="00067117"/>
    <w:rsid w:val="00070CD3"/>
    <w:rsid w:val="00070F13"/>
    <w:rsid w:val="0007186C"/>
    <w:rsid w:val="00075473"/>
    <w:rsid w:val="00075BBC"/>
    <w:rsid w:val="00083C45"/>
    <w:rsid w:val="000874ED"/>
    <w:rsid w:val="00090534"/>
    <w:rsid w:val="000924F0"/>
    <w:rsid w:val="00095922"/>
    <w:rsid w:val="000A0A34"/>
    <w:rsid w:val="000A49C5"/>
    <w:rsid w:val="000A6C8E"/>
    <w:rsid w:val="000A7414"/>
    <w:rsid w:val="000B0A72"/>
    <w:rsid w:val="000B3E80"/>
    <w:rsid w:val="000B4726"/>
    <w:rsid w:val="000B66D2"/>
    <w:rsid w:val="000C049D"/>
    <w:rsid w:val="000C2273"/>
    <w:rsid w:val="000C349F"/>
    <w:rsid w:val="000C5886"/>
    <w:rsid w:val="000D0650"/>
    <w:rsid w:val="000D1850"/>
    <w:rsid w:val="000D2458"/>
    <w:rsid w:val="000D24A9"/>
    <w:rsid w:val="000D3359"/>
    <w:rsid w:val="000D6B3F"/>
    <w:rsid w:val="000E2095"/>
    <w:rsid w:val="000E4279"/>
    <w:rsid w:val="000E5526"/>
    <w:rsid w:val="000E719E"/>
    <w:rsid w:val="000F0AC7"/>
    <w:rsid w:val="000F13E4"/>
    <w:rsid w:val="000F4192"/>
    <w:rsid w:val="000F5A8B"/>
    <w:rsid w:val="000F7237"/>
    <w:rsid w:val="00103A7D"/>
    <w:rsid w:val="0010476D"/>
    <w:rsid w:val="001073C4"/>
    <w:rsid w:val="00107C87"/>
    <w:rsid w:val="00107EC5"/>
    <w:rsid w:val="00111B4D"/>
    <w:rsid w:val="00113A60"/>
    <w:rsid w:val="00117EF9"/>
    <w:rsid w:val="001220E5"/>
    <w:rsid w:val="00122EC7"/>
    <w:rsid w:val="00123990"/>
    <w:rsid w:val="00126111"/>
    <w:rsid w:val="00126888"/>
    <w:rsid w:val="001272AC"/>
    <w:rsid w:val="00127A04"/>
    <w:rsid w:val="00132765"/>
    <w:rsid w:val="00135D53"/>
    <w:rsid w:val="00137D73"/>
    <w:rsid w:val="0014066F"/>
    <w:rsid w:val="00143D91"/>
    <w:rsid w:val="00147A0D"/>
    <w:rsid w:val="00152270"/>
    <w:rsid w:val="001536DF"/>
    <w:rsid w:val="00157C5C"/>
    <w:rsid w:val="00160297"/>
    <w:rsid w:val="001612BF"/>
    <w:rsid w:val="00162943"/>
    <w:rsid w:val="00164764"/>
    <w:rsid w:val="00165A6B"/>
    <w:rsid w:val="0016613D"/>
    <w:rsid w:val="001662AC"/>
    <w:rsid w:val="001700FB"/>
    <w:rsid w:val="0017623B"/>
    <w:rsid w:val="0018027B"/>
    <w:rsid w:val="00180EC5"/>
    <w:rsid w:val="001910F2"/>
    <w:rsid w:val="00193B54"/>
    <w:rsid w:val="00195396"/>
    <w:rsid w:val="001A048C"/>
    <w:rsid w:val="001A44FE"/>
    <w:rsid w:val="001A4E85"/>
    <w:rsid w:val="001A5180"/>
    <w:rsid w:val="001A56E4"/>
    <w:rsid w:val="001A6B88"/>
    <w:rsid w:val="001A75C3"/>
    <w:rsid w:val="001B1850"/>
    <w:rsid w:val="001B3717"/>
    <w:rsid w:val="001B3FC4"/>
    <w:rsid w:val="001B4471"/>
    <w:rsid w:val="001B63C4"/>
    <w:rsid w:val="001B67D1"/>
    <w:rsid w:val="001C0002"/>
    <w:rsid w:val="001C68A2"/>
    <w:rsid w:val="001D1194"/>
    <w:rsid w:val="001D2487"/>
    <w:rsid w:val="001D29E0"/>
    <w:rsid w:val="001D364C"/>
    <w:rsid w:val="001D5AB9"/>
    <w:rsid w:val="001E2D77"/>
    <w:rsid w:val="001E4B3F"/>
    <w:rsid w:val="001E4BDD"/>
    <w:rsid w:val="001E60BA"/>
    <w:rsid w:val="001F22DC"/>
    <w:rsid w:val="001F31D1"/>
    <w:rsid w:val="001F5BB6"/>
    <w:rsid w:val="001F5DBD"/>
    <w:rsid w:val="001F605B"/>
    <w:rsid w:val="00202CDE"/>
    <w:rsid w:val="00204D88"/>
    <w:rsid w:val="00210E9C"/>
    <w:rsid w:val="00215355"/>
    <w:rsid w:val="00215D89"/>
    <w:rsid w:val="00222DF0"/>
    <w:rsid w:val="002263ED"/>
    <w:rsid w:val="00227F4F"/>
    <w:rsid w:val="00231BE7"/>
    <w:rsid w:val="00232D07"/>
    <w:rsid w:val="00235306"/>
    <w:rsid w:val="00235C9C"/>
    <w:rsid w:val="002375C8"/>
    <w:rsid w:val="002423F9"/>
    <w:rsid w:val="002459F7"/>
    <w:rsid w:val="002465FF"/>
    <w:rsid w:val="002467A4"/>
    <w:rsid w:val="00247F4F"/>
    <w:rsid w:val="0025621A"/>
    <w:rsid w:val="002607B6"/>
    <w:rsid w:val="00261531"/>
    <w:rsid w:val="00262FE9"/>
    <w:rsid w:val="00265DB0"/>
    <w:rsid w:val="00265DF4"/>
    <w:rsid w:val="00266450"/>
    <w:rsid w:val="002674DC"/>
    <w:rsid w:val="00272793"/>
    <w:rsid w:val="002745DA"/>
    <w:rsid w:val="00275117"/>
    <w:rsid w:val="00276755"/>
    <w:rsid w:val="00276CA2"/>
    <w:rsid w:val="0028030F"/>
    <w:rsid w:val="002818B6"/>
    <w:rsid w:val="002830DE"/>
    <w:rsid w:val="00285641"/>
    <w:rsid w:val="00286600"/>
    <w:rsid w:val="00290B72"/>
    <w:rsid w:val="002928AA"/>
    <w:rsid w:val="0029290D"/>
    <w:rsid w:val="00292969"/>
    <w:rsid w:val="00292E5E"/>
    <w:rsid w:val="00293C01"/>
    <w:rsid w:val="002A1314"/>
    <w:rsid w:val="002A3181"/>
    <w:rsid w:val="002A32A5"/>
    <w:rsid w:val="002A545B"/>
    <w:rsid w:val="002A7E76"/>
    <w:rsid w:val="002B0019"/>
    <w:rsid w:val="002B20A6"/>
    <w:rsid w:val="002B4390"/>
    <w:rsid w:val="002B622F"/>
    <w:rsid w:val="002B6C3E"/>
    <w:rsid w:val="002B7A2E"/>
    <w:rsid w:val="002C056B"/>
    <w:rsid w:val="002C0A1C"/>
    <w:rsid w:val="002C0B70"/>
    <w:rsid w:val="002C1B10"/>
    <w:rsid w:val="002C1B12"/>
    <w:rsid w:val="002C203D"/>
    <w:rsid w:val="002C280F"/>
    <w:rsid w:val="002C2F6A"/>
    <w:rsid w:val="002C5753"/>
    <w:rsid w:val="002D2A4B"/>
    <w:rsid w:val="002D49DC"/>
    <w:rsid w:val="002D5925"/>
    <w:rsid w:val="002D6121"/>
    <w:rsid w:val="002E1CAE"/>
    <w:rsid w:val="002E7F13"/>
    <w:rsid w:val="002F07F2"/>
    <w:rsid w:val="002F222C"/>
    <w:rsid w:val="002F36D9"/>
    <w:rsid w:val="002F426B"/>
    <w:rsid w:val="002F4984"/>
    <w:rsid w:val="002F5DBB"/>
    <w:rsid w:val="002F6ECB"/>
    <w:rsid w:val="00302582"/>
    <w:rsid w:val="00303FE3"/>
    <w:rsid w:val="00304A3B"/>
    <w:rsid w:val="00306AA1"/>
    <w:rsid w:val="0031009F"/>
    <w:rsid w:val="00310176"/>
    <w:rsid w:val="0031213A"/>
    <w:rsid w:val="00312595"/>
    <w:rsid w:val="00313B7A"/>
    <w:rsid w:val="00317DEC"/>
    <w:rsid w:val="003211BC"/>
    <w:rsid w:val="00323DAE"/>
    <w:rsid w:val="003259F6"/>
    <w:rsid w:val="00326922"/>
    <w:rsid w:val="003278D2"/>
    <w:rsid w:val="003279A8"/>
    <w:rsid w:val="00330A4F"/>
    <w:rsid w:val="003361C9"/>
    <w:rsid w:val="003376D8"/>
    <w:rsid w:val="003429CD"/>
    <w:rsid w:val="00342F56"/>
    <w:rsid w:val="0034556D"/>
    <w:rsid w:val="00351EBC"/>
    <w:rsid w:val="00352240"/>
    <w:rsid w:val="00353E54"/>
    <w:rsid w:val="003618CF"/>
    <w:rsid w:val="0036370E"/>
    <w:rsid w:val="00363A80"/>
    <w:rsid w:val="003673E6"/>
    <w:rsid w:val="0036777D"/>
    <w:rsid w:val="00372FBC"/>
    <w:rsid w:val="00373536"/>
    <w:rsid w:val="00375178"/>
    <w:rsid w:val="00375255"/>
    <w:rsid w:val="003779CE"/>
    <w:rsid w:val="003808F9"/>
    <w:rsid w:val="003828BC"/>
    <w:rsid w:val="00383B04"/>
    <w:rsid w:val="00383BA3"/>
    <w:rsid w:val="00383EFD"/>
    <w:rsid w:val="00384378"/>
    <w:rsid w:val="00385159"/>
    <w:rsid w:val="00386CEA"/>
    <w:rsid w:val="00387B5F"/>
    <w:rsid w:val="00390265"/>
    <w:rsid w:val="00392C47"/>
    <w:rsid w:val="003935C7"/>
    <w:rsid w:val="003A21D9"/>
    <w:rsid w:val="003A2A57"/>
    <w:rsid w:val="003A6076"/>
    <w:rsid w:val="003A7DCB"/>
    <w:rsid w:val="003A7F7C"/>
    <w:rsid w:val="003B03E7"/>
    <w:rsid w:val="003B65F2"/>
    <w:rsid w:val="003B7761"/>
    <w:rsid w:val="003B791F"/>
    <w:rsid w:val="003B7FFB"/>
    <w:rsid w:val="003C0722"/>
    <w:rsid w:val="003C22F1"/>
    <w:rsid w:val="003C24AD"/>
    <w:rsid w:val="003C4BD9"/>
    <w:rsid w:val="003C5DB3"/>
    <w:rsid w:val="003D01D2"/>
    <w:rsid w:val="003D0952"/>
    <w:rsid w:val="003D2831"/>
    <w:rsid w:val="003D5591"/>
    <w:rsid w:val="003D5B4F"/>
    <w:rsid w:val="003D5E28"/>
    <w:rsid w:val="003D66F2"/>
    <w:rsid w:val="003D7050"/>
    <w:rsid w:val="003E1833"/>
    <w:rsid w:val="003E3062"/>
    <w:rsid w:val="003E4497"/>
    <w:rsid w:val="003F03BC"/>
    <w:rsid w:val="003F27C4"/>
    <w:rsid w:val="003F3BB1"/>
    <w:rsid w:val="003F4766"/>
    <w:rsid w:val="00403B21"/>
    <w:rsid w:val="004040FA"/>
    <w:rsid w:val="00406BC4"/>
    <w:rsid w:val="004159C0"/>
    <w:rsid w:val="004166DA"/>
    <w:rsid w:val="00417838"/>
    <w:rsid w:val="00417A62"/>
    <w:rsid w:val="00417C63"/>
    <w:rsid w:val="00420991"/>
    <w:rsid w:val="00421B56"/>
    <w:rsid w:val="0042293A"/>
    <w:rsid w:val="00427AA6"/>
    <w:rsid w:val="004315A1"/>
    <w:rsid w:val="0043177E"/>
    <w:rsid w:val="0043203B"/>
    <w:rsid w:val="00432489"/>
    <w:rsid w:val="00432A40"/>
    <w:rsid w:val="004341D7"/>
    <w:rsid w:val="004373F1"/>
    <w:rsid w:val="004408C8"/>
    <w:rsid w:val="00441824"/>
    <w:rsid w:val="004440B1"/>
    <w:rsid w:val="00445199"/>
    <w:rsid w:val="00445575"/>
    <w:rsid w:val="004538A0"/>
    <w:rsid w:val="0045512B"/>
    <w:rsid w:val="00455FC7"/>
    <w:rsid w:val="00456C0D"/>
    <w:rsid w:val="0046530C"/>
    <w:rsid w:val="00465533"/>
    <w:rsid w:val="00470B0D"/>
    <w:rsid w:val="00473E14"/>
    <w:rsid w:val="004751F2"/>
    <w:rsid w:val="00483D43"/>
    <w:rsid w:val="004853D7"/>
    <w:rsid w:val="00486145"/>
    <w:rsid w:val="00487D08"/>
    <w:rsid w:val="004931E9"/>
    <w:rsid w:val="00493357"/>
    <w:rsid w:val="0049353D"/>
    <w:rsid w:val="00493795"/>
    <w:rsid w:val="004940F3"/>
    <w:rsid w:val="00494543"/>
    <w:rsid w:val="00494F7E"/>
    <w:rsid w:val="0049715C"/>
    <w:rsid w:val="004A536E"/>
    <w:rsid w:val="004A64CB"/>
    <w:rsid w:val="004A6DDA"/>
    <w:rsid w:val="004B3B9D"/>
    <w:rsid w:val="004B7ACD"/>
    <w:rsid w:val="004C10C7"/>
    <w:rsid w:val="004C3F8F"/>
    <w:rsid w:val="004C5004"/>
    <w:rsid w:val="004C5F65"/>
    <w:rsid w:val="004D2477"/>
    <w:rsid w:val="004D3383"/>
    <w:rsid w:val="004D4939"/>
    <w:rsid w:val="004D4FDA"/>
    <w:rsid w:val="004D55DD"/>
    <w:rsid w:val="004D59D9"/>
    <w:rsid w:val="004D7F64"/>
    <w:rsid w:val="004E305F"/>
    <w:rsid w:val="004E3890"/>
    <w:rsid w:val="004E439A"/>
    <w:rsid w:val="004F6FC0"/>
    <w:rsid w:val="00500A59"/>
    <w:rsid w:val="00500D26"/>
    <w:rsid w:val="00503695"/>
    <w:rsid w:val="005105AA"/>
    <w:rsid w:val="00511989"/>
    <w:rsid w:val="005129F0"/>
    <w:rsid w:val="005156DC"/>
    <w:rsid w:val="005160F8"/>
    <w:rsid w:val="00521CCF"/>
    <w:rsid w:val="00522ABD"/>
    <w:rsid w:val="00524AF5"/>
    <w:rsid w:val="005311DE"/>
    <w:rsid w:val="00535CE8"/>
    <w:rsid w:val="00540606"/>
    <w:rsid w:val="00540935"/>
    <w:rsid w:val="005411CC"/>
    <w:rsid w:val="005419D7"/>
    <w:rsid w:val="00541B1B"/>
    <w:rsid w:val="00545DA5"/>
    <w:rsid w:val="00546EDB"/>
    <w:rsid w:val="005514E6"/>
    <w:rsid w:val="0055222C"/>
    <w:rsid w:val="0055238A"/>
    <w:rsid w:val="005526FA"/>
    <w:rsid w:val="00553B7E"/>
    <w:rsid w:val="00556B45"/>
    <w:rsid w:val="0056099B"/>
    <w:rsid w:val="00560ED0"/>
    <w:rsid w:val="00562E41"/>
    <w:rsid w:val="00563C1D"/>
    <w:rsid w:val="00564065"/>
    <w:rsid w:val="00564658"/>
    <w:rsid w:val="00564874"/>
    <w:rsid w:val="00565714"/>
    <w:rsid w:val="005658C1"/>
    <w:rsid w:val="0056741E"/>
    <w:rsid w:val="00570271"/>
    <w:rsid w:val="0057195A"/>
    <w:rsid w:val="005751EC"/>
    <w:rsid w:val="005841CE"/>
    <w:rsid w:val="00586062"/>
    <w:rsid w:val="00586B62"/>
    <w:rsid w:val="00590AEB"/>
    <w:rsid w:val="00590F31"/>
    <w:rsid w:val="00595990"/>
    <w:rsid w:val="00595DE2"/>
    <w:rsid w:val="0059669F"/>
    <w:rsid w:val="00597CE1"/>
    <w:rsid w:val="005A09CF"/>
    <w:rsid w:val="005A21ED"/>
    <w:rsid w:val="005A27CE"/>
    <w:rsid w:val="005A2A33"/>
    <w:rsid w:val="005A3D12"/>
    <w:rsid w:val="005B1C21"/>
    <w:rsid w:val="005B2D96"/>
    <w:rsid w:val="005B37E3"/>
    <w:rsid w:val="005B4BFF"/>
    <w:rsid w:val="005C08C5"/>
    <w:rsid w:val="005C2862"/>
    <w:rsid w:val="005C3F94"/>
    <w:rsid w:val="005D02CD"/>
    <w:rsid w:val="005D0F51"/>
    <w:rsid w:val="005D1F7C"/>
    <w:rsid w:val="005D341C"/>
    <w:rsid w:val="005D351C"/>
    <w:rsid w:val="005D5237"/>
    <w:rsid w:val="005D59E7"/>
    <w:rsid w:val="005D6649"/>
    <w:rsid w:val="005D6843"/>
    <w:rsid w:val="005D6B25"/>
    <w:rsid w:val="005E08DD"/>
    <w:rsid w:val="005E3119"/>
    <w:rsid w:val="005E3802"/>
    <w:rsid w:val="005F04E6"/>
    <w:rsid w:val="005F272E"/>
    <w:rsid w:val="005F2F7A"/>
    <w:rsid w:val="005F3BC0"/>
    <w:rsid w:val="005F3EF7"/>
    <w:rsid w:val="005F4855"/>
    <w:rsid w:val="005F5EC6"/>
    <w:rsid w:val="00602A9C"/>
    <w:rsid w:val="00602CBB"/>
    <w:rsid w:val="006057B6"/>
    <w:rsid w:val="00610CF9"/>
    <w:rsid w:val="0061411E"/>
    <w:rsid w:val="0061493C"/>
    <w:rsid w:val="006156E6"/>
    <w:rsid w:val="00615CBC"/>
    <w:rsid w:val="00617207"/>
    <w:rsid w:val="00622836"/>
    <w:rsid w:val="006230D9"/>
    <w:rsid w:val="0062544D"/>
    <w:rsid w:val="006264FC"/>
    <w:rsid w:val="00626F7D"/>
    <w:rsid w:val="00630970"/>
    <w:rsid w:val="006315CD"/>
    <w:rsid w:val="006317BA"/>
    <w:rsid w:val="0063588A"/>
    <w:rsid w:val="0063789E"/>
    <w:rsid w:val="00640A94"/>
    <w:rsid w:val="00644BE1"/>
    <w:rsid w:val="00646FDB"/>
    <w:rsid w:val="00650D40"/>
    <w:rsid w:val="00653967"/>
    <w:rsid w:val="00654384"/>
    <w:rsid w:val="00654586"/>
    <w:rsid w:val="00655D83"/>
    <w:rsid w:val="00657085"/>
    <w:rsid w:val="006656F1"/>
    <w:rsid w:val="006672EF"/>
    <w:rsid w:val="0066743B"/>
    <w:rsid w:val="0067183F"/>
    <w:rsid w:val="00671DC7"/>
    <w:rsid w:val="00672AE5"/>
    <w:rsid w:val="0067406B"/>
    <w:rsid w:val="00683538"/>
    <w:rsid w:val="006871D2"/>
    <w:rsid w:val="00687D98"/>
    <w:rsid w:val="0069017D"/>
    <w:rsid w:val="0069164D"/>
    <w:rsid w:val="00694BD6"/>
    <w:rsid w:val="006951BD"/>
    <w:rsid w:val="00695892"/>
    <w:rsid w:val="00695D47"/>
    <w:rsid w:val="00696BE2"/>
    <w:rsid w:val="006A0CB2"/>
    <w:rsid w:val="006A2637"/>
    <w:rsid w:val="006A26C2"/>
    <w:rsid w:val="006A4ECC"/>
    <w:rsid w:val="006A765F"/>
    <w:rsid w:val="006A7FC6"/>
    <w:rsid w:val="006B3F64"/>
    <w:rsid w:val="006B47F7"/>
    <w:rsid w:val="006B7730"/>
    <w:rsid w:val="006C0E6A"/>
    <w:rsid w:val="006C1217"/>
    <w:rsid w:val="006C74A5"/>
    <w:rsid w:val="006D36EA"/>
    <w:rsid w:val="006D649E"/>
    <w:rsid w:val="006E389D"/>
    <w:rsid w:val="006E5B13"/>
    <w:rsid w:val="006F11B9"/>
    <w:rsid w:val="006F289C"/>
    <w:rsid w:val="007019E0"/>
    <w:rsid w:val="00701AB1"/>
    <w:rsid w:val="0070477C"/>
    <w:rsid w:val="0071333C"/>
    <w:rsid w:val="0071536D"/>
    <w:rsid w:val="007202F4"/>
    <w:rsid w:val="007207A4"/>
    <w:rsid w:val="00720D39"/>
    <w:rsid w:val="007227D3"/>
    <w:rsid w:val="00724DFB"/>
    <w:rsid w:val="00726AD3"/>
    <w:rsid w:val="00734111"/>
    <w:rsid w:val="0073585B"/>
    <w:rsid w:val="00736038"/>
    <w:rsid w:val="007402E7"/>
    <w:rsid w:val="0074749B"/>
    <w:rsid w:val="00750B7C"/>
    <w:rsid w:val="007601CC"/>
    <w:rsid w:val="007631F4"/>
    <w:rsid w:val="0076575E"/>
    <w:rsid w:val="00765FED"/>
    <w:rsid w:val="007732F3"/>
    <w:rsid w:val="00775C58"/>
    <w:rsid w:val="0077624A"/>
    <w:rsid w:val="00780099"/>
    <w:rsid w:val="007865A4"/>
    <w:rsid w:val="007902D0"/>
    <w:rsid w:val="0079081F"/>
    <w:rsid w:val="00794313"/>
    <w:rsid w:val="0079455C"/>
    <w:rsid w:val="00794AD2"/>
    <w:rsid w:val="00795014"/>
    <w:rsid w:val="007A6F47"/>
    <w:rsid w:val="007A7F8C"/>
    <w:rsid w:val="007B2855"/>
    <w:rsid w:val="007B3C0E"/>
    <w:rsid w:val="007B40C2"/>
    <w:rsid w:val="007B4B6F"/>
    <w:rsid w:val="007B6294"/>
    <w:rsid w:val="007B69DF"/>
    <w:rsid w:val="007B6DDA"/>
    <w:rsid w:val="007B6E8D"/>
    <w:rsid w:val="007B7E46"/>
    <w:rsid w:val="007C21F8"/>
    <w:rsid w:val="007C2241"/>
    <w:rsid w:val="007C3443"/>
    <w:rsid w:val="007C4F43"/>
    <w:rsid w:val="007D15F2"/>
    <w:rsid w:val="007D2ACF"/>
    <w:rsid w:val="007D328E"/>
    <w:rsid w:val="007D3771"/>
    <w:rsid w:val="007D5254"/>
    <w:rsid w:val="007E009B"/>
    <w:rsid w:val="007E08C9"/>
    <w:rsid w:val="007E17C6"/>
    <w:rsid w:val="007E26C1"/>
    <w:rsid w:val="007E645C"/>
    <w:rsid w:val="007E6DA0"/>
    <w:rsid w:val="007F1AFE"/>
    <w:rsid w:val="007F1B21"/>
    <w:rsid w:val="007F214C"/>
    <w:rsid w:val="007F274D"/>
    <w:rsid w:val="007F5D43"/>
    <w:rsid w:val="007F5D80"/>
    <w:rsid w:val="007F7EA2"/>
    <w:rsid w:val="0080053A"/>
    <w:rsid w:val="00801205"/>
    <w:rsid w:val="008030BF"/>
    <w:rsid w:val="00806FE0"/>
    <w:rsid w:val="00807292"/>
    <w:rsid w:val="00810846"/>
    <w:rsid w:val="00812641"/>
    <w:rsid w:val="00814AEA"/>
    <w:rsid w:val="0081516D"/>
    <w:rsid w:val="0081789A"/>
    <w:rsid w:val="00817D91"/>
    <w:rsid w:val="0082266A"/>
    <w:rsid w:val="008236EE"/>
    <w:rsid w:val="008262E6"/>
    <w:rsid w:val="00832F89"/>
    <w:rsid w:val="008338E0"/>
    <w:rsid w:val="00841D7F"/>
    <w:rsid w:val="00842EC6"/>
    <w:rsid w:val="008462F8"/>
    <w:rsid w:val="00846B2C"/>
    <w:rsid w:val="00847D60"/>
    <w:rsid w:val="0085005B"/>
    <w:rsid w:val="00850432"/>
    <w:rsid w:val="0085176A"/>
    <w:rsid w:val="00854D20"/>
    <w:rsid w:val="008613EE"/>
    <w:rsid w:val="00862CE4"/>
    <w:rsid w:val="00871368"/>
    <w:rsid w:val="008727D8"/>
    <w:rsid w:val="008730B8"/>
    <w:rsid w:val="00875548"/>
    <w:rsid w:val="00875AF0"/>
    <w:rsid w:val="00875D0B"/>
    <w:rsid w:val="00883168"/>
    <w:rsid w:val="00884EF5"/>
    <w:rsid w:val="008854C6"/>
    <w:rsid w:val="00886BD8"/>
    <w:rsid w:val="008949C0"/>
    <w:rsid w:val="008A10C0"/>
    <w:rsid w:val="008A23E0"/>
    <w:rsid w:val="008A5435"/>
    <w:rsid w:val="008A555E"/>
    <w:rsid w:val="008A66ED"/>
    <w:rsid w:val="008A723A"/>
    <w:rsid w:val="008B3E51"/>
    <w:rsid w:val="008C247D"/>
    <w:rsid w:val="008C25BC"/>
    <w:rsid w:val="008C28CC"/>
    <w:rsid w:val="008C30D8"/>
    <w:rsid w:val="008C7A74"/>
    <w:rsid w:val="008C7BA9"/>
    <w:rsid w:val="008C7BB5"/>
    <w:rsid w:val="008D22F7"/>
    <w:rsid w:val="008D7D41"/>
    <w:rsid w:val="008E0D94"/>
    <w:rsid w:val="008E1527"/>
    <w:rsid w:val="008E1796"/>
    <w:rsid w:val="008E40D7"/>
    <w:rsid w:val="008E429B"/>
    <w:rsid w:val="008E568F"/>
    <w:rsid w:val="008E6500"/>
    <w:rsid w:val="008E7483"/>
    <w:rsid w:val="008E7E3F"/>
    <w:rsid w:val="008F0391"/>
    <w:rsid w:val="008F076F"/>
    <w:rsid w:val="008F20A8"/>
    <w:rsid w:val="008F45E2"/>
    <w:rsid w:val="008F5342"/>
    <w:rsid w:val="008F6E1A"/>
    <w:rsid w:val="0090596A"/>
    <w:rsid w:val="009071C6"/>
    <w:rsid w:val="009112FE"/>
    <w:rsid w:val="009116A6"/>
    <w:rsid w:val="00911C80"/>
    <w:rsid w:val="00915097"/>
    <w:rsid w:val="00917977"/>
    <w:rsid w:val="00920089"/>
    <w:rsid w:val="00923195"/>
    <w:rsid w:val="00923334"/>
    <w:rsid w:val="0092717A"/>
    <w:rsid w:val="00931DD2"/>
    <w:rsid w:val="00933DFB"/>
    <w:rsid w:val="00936E53"/>
    <w:rsid w:val="00940183"/>
    <w:rsid w:val="009404DE"/>
    <w:rsid w:val="00940B32"/>
    <w:rsid w:val="009431F4"/>
    <w:rsid w:val="00944587"/>
    <w:rsid w:val="00944C00"/>
    <w:rsid w:val="009475F4"/>
    <w:rsid w:val="00947AC6"/>
    <w:rsid w:val="0095148A"/>
    <w:rsid w:val="00953129"/>
    <w:rsid w:val="00960623"/>
    <w:rsid w:val="00960A54"/>
    <w:rsid w:val="00962CDA"/>
    <w:rsid w:val="00964BE1"/>
    <w:rsid w:val="0096574D"/>
    <w:rsid w:val="00966F62"/>
    <w:rsid w:val="00971068"/>
    <w:rsid w:val="00973818"/>
    <w:rsid w:val="00981D5C"/>
    <w:rsid w:val="0098288D"/>
    <w:rsid w:val="00982BAC"/>
    <w:rsid w:val="00982E1D"/>
    <w:rsid w:val="00982F1F"/>
    <w:rsid w:val="009841D3"/>
    <w:rsid w:val="00985BD7"/>
    <w:rsid w:val="00987CD8"/>
    <w:rsid w:val="0099190A"/>
    <w:rsid w:val="00993EA4"/>
    <w:rsid w:val="00994232"/>
    <w:rsid w:val="00997BB2"/>
    <w:rsid w:val="009A11F2"/>
    <w:rsid w:val="009A3498"/>
    <w:rsid w:val="009A3A1B"/>
    <w:rsid w:val="009B0D17"/>
    <w:rsid w:val="009B1BC1"/>
    <w:rsid w:val="009B39C4"/>
    <w:rsid w:val="009B6C9F"/>
    <w:rsid w:val="009B79DA"/>
    <w:rsid w:val="009C2186"/>
    <w:rsid w:val="009C25CC"/>
    <w:rsid w:val="009C400A"/>
    <w:rsid w:val="009C5B57"/>
    <w:rsid w:val="009D043A"/>
    <w:rsid w:val="009D19A0"/>
    <w:rsid w:val="009D3176"/>
    <w:rsid w:val="009D4552"/>
    <w:rsid w:val="009D4F3E"/>
    <w:rsid w:val="009D51BB"/>
    <w:rsid w:val="009D656C"/>
    <w:rsid w:val="009E20D2"/>
    <w:rsid w:val="009E373D"/>
    <w:rsid w:val="009E3AEE"/>
    <w:rsid w:val="009E75A4"/>
    <w:rsid w:val="009E7C15"/>
    <w:rsid w:val="009F773A"/>
    <w:rsid w:val="00A00050"/>
    <w:rsid w:val="00A02A66"/>
    <w:rsid w:val="00A10EF5"/>
    <w:rsid w:val="00A13CFC"/>
    <w:rsid w:val="00A1522C"/>
    <w:rsid w:val="00A1714E"/>
    <w:rsid w:val="00A177A6"/>
    <w:rsid w:val="00A21F88"/>
    <w:rsid w:val="00A22A20"/>
    <w:rsid w:val="00A243FD"/>
    <w:rsid w:val="00A24860"/>
    <w:rsid w:val="00A26DEB"/>
    <w:rsid w:val="00A32176"/>
    <w:rsid w:val="00A33A7B"/>
    <w:rsid w:val="00A35CAD"/>
    <w:rsid w:val="00A35CE6"/>
    <w:rsid w:val="00A36599"/>
    <w:rsid w:val="00A370FB"/>
    <w:rsid w:val="00A4180F"/>
    <w:rsid w:val="00A44AC6"/>
    <w:rsid w:val="00A44E74"/>
    <w:rsid w:val="00A45EE6"/>
    <w:rsid w:val="00A51604"/>
    <w:rsid w:val="00A54484"/>
    <w:rsid w:val="00A617BA"/>
    <w:rsid w:val="00A7062A"/>
    <w:rsid w:val="00A70FF9"/>
    <w:rsid w:val="00A74842"/>
    <w:rsid w:val="00A74D8F"/>
    <w:rsid w:val="00A75286"/>
    <w:rsid w:val="00A75CE5"/>
    <w:rsid w:val="00A76420"/>
    <w:rsid w:val="00A8190C"/>
    <w:rsid w:val="00A84639"/>
    <w:rsid w:val="00A865C5"/>
    <w:rsid w:val="00A90AC7"/>
    <w:rsid w:val="00A9330D"/>
    <w:rsid w:val="00A96091"/>
    <w:rsid w:val="00AA2BA1"/>
    <w:rsid w:val="00AA31C6"/>
    <w:rsid w:val="00AA6430"/>
    <w:rsid w:val="00AB06B7"/>
    <w:rsid w:val="00AB4A5C"/>
    <w:rsid w:val="00AB4D76"/>
    <w:rsid w:val="00AC0B64"/>
    <w:rsid w:val="00AC40EE"/>
    <w:rsid w:val="00AC753F"/>
    <w:rsid w:val="00AD0F30"/>
    <w:rsid w:val="00AD270A"/>
    <w:rsid w:val="00AE5133"/>
    <w:rsid w:val="00AF100C"/>
    <w:rsid w:val="00AF37C1"/>
    <w:rsid w:val="00AF39FA"/>
    <w:rsid w:val="00AF74E3"/>
    <w:rsid w:val="00B0009E"/>
    <w:rsid w:val="00B003D7"/>
    <w:rsid w:val="00B10253"/>
    <w:rsid w:val="00B13C19"/>
    <w:rsid w:val="00B15726"/>
    <w:rsid w:val="00B15CB3"/>
    <w:rsid w:val="00B1605A"/>
    <w:rsid w:val="00B16EDD"/>
    <w:rsid w:val="00B2062D"/>
    <w:rsid w:val="00B213CE"/>
    <w:rsid w:val="00B21922"/>
    <w:rsid w:val="00B2194A"/>
    <w:rsid w:val="00B2219C"/>
    <w:rsid w:val="00B24D75"/>
    <w:rsid w:val="00B26C4B"/>
    <w:rsid w:val="00B30B0B"/>
    <w:rsid w:val="00B343E1"/>
    <w:rsid w:val="00B34863"/>
    <w:rsid w:val="00B353D3"/>
    <w:rsid w:val="00B44C0B"/>
    <w:rsid w:val="00B47008"/>
    <w:rsid w:val="00B53012"/>
    <w:rsid w:val="00B53020"/>
    <w:rsid w:val="00B55067"/>
    <w:rsid w:val="00B61E88"/>
    <w:rsid w:val="00B62F57"/>
    <w:rsid w:val="00B730A0"/>
    <w:rsid w:val="00B732E9"/>
    <w:rsid w:val="00B7492F"/>
    <w:rsid w:val="00B76D27"/>
    <w:rsid w:val="00B7756D"/>
    <w:rsid w:val="00B800F8"/>
    <w:rsid w:val="00B80F3D"/>
    <w:rsid w:val="00B812B3"/>
    <w:rsid w:val="00B83B18"/>
    <w:rsid w:val="00B8566E"/>
    <w:rsid w:val="00B86203"/>
    <w:rsid w:val="00B86E2F"/>
    <w:rsid w:val="00B912D4"/>
    <w:rsid w:val="00B93F30"/>
    <w:rsid w:val="00B94C8C"/>
    <w:rsid w:val="00B9717C"/>
    <w:rsid w:val="00BA157E"/>
    <w:rsid w:val="00BA5C67"/>
    <w:rsid w:val="00BB351B"/>
    <w:rsid w:val="00BB46AF"/>
    <w:rsid w:val="00BC19CB"/>
    <w:rsid w:val="00BC1BE8"/>
    <w:rsid w:val="00BC210C"/>
    <w:rsid w:val="00BC4702"/>
    <w:rsid w:val="00BD2CEB"/>
    <w:rsid w:val="00BD3443"/>
    <w:rsid w:val="00BD380C"/>
    <w:rsid w:val="00BD7988"/>
    <w:rsid w:val="00BE0EBB"/>
    <w:rsid w:val="00BE0EE4"/>
    <w:rsid w:val="00BE2110"/>
    <w:rsid w:val="00BE524D"/>
    <w:rsid w:val="00BE5586"/>
    <w:rsid w:val="00BF1325"/>
    <w:rsid w:val="00BF288D"/>
    <w:rsid w:val="00BF5C1B"/>
    <w:rsid w:val="00BF67D8"/>
    <w:rsid w:val="00BF68C7"/>
    <w:rsid w:val="00BF6B19"/>
    <w:rsid w:val="00BF7E95"/>
    <w:rsid w:val="00C00E2E"/>
    <w:rsid w:val="00C0546C"/>
    <w:rsid w:val="00C0730C"/>
    <w:rsid w:val="00C074EA"/>
    <w:rsid w:val="00C10009"/>
    <w:rsid w:val="00C11AC1"/>
    <w:rsid w:val="00C138EE"/>
    <w:rsid w:val="00C139E6"/>
    <w:rsid w:val="00C14424"/>
    <w:rsid w:val="00C145EA"/>
    <w:rsid w:val="00C14D27"/>
    <w:rsid w:val="00C22248"/>
    <w:rsid w:val="00C22668"/>
    <w:rsid w:val="00C2341D"/>
    <w:rsid w:val="00C25C51"/>
    <w:rsid w:val="00C26EE0"/>
    <w:rsid w:val="00C3271D"/>
    <w:rsid w:val="00C3302F"/>
    <w:rsid w:val="00C33A23"/>
    <w:rsid w:val="00C34C6E"/>
    <w:rsid w:val="00C40B03"/>
    <w:rsid w:val="00C42781"/>
    <w:rsid w:val="00C47DE0"/>
    <w:rsid w:val="00C51378"/>
    <w:rsid w:val="00C51A86"/>
    <w:rsid w:val="00C5313A"/>
    <w:rsid w:val="00C543FC"/>
    <w:rsid w:val="00C550F6"/>
    <w:rsid w:val="00C57106"/>
    <w:rsid w:val="00C633FF"/>
    <w:rsid w:val="00C66DB7"/>
    <w:rsid w:val="00C72A8E"/>
    <w:rsid w:val="00C74EB8"/>
    <w:rsid w:val="00C76D13"/>
    <w:rsid w:val="00C8065F"/>
    <w:rsid w:val="00C80859"/>
    <w:rsid w:val="00C81617"/>
    <w:rsid w:val="00C816F7"/>
    <w:rsid w:val="00C82AFD"/>
    <w:rsid w:val="00C84C15"/>
    <w:rsid w:val="00C85B98"/>
    <w:rsid w:val="00C86772"/>
    <w:rsid w:val="00C86E6E"/>
    <w:rsid w:val="00C90A18"/>
    <w:rsid w:val="00C91802"/>
    <w:rsid w:val="00C9231E"/>
    <w:rsid w:val="00C93CFA"/>
    <w:rsid w:val="00C95388"/>
    <w:rsid w:val="00C95823"/>
    <w:rsid w:val="00C97E5A"/>
    <w:rsid w:val="00CA4394"/>
    <w:rsid w:val="00CA5B7E"/>
    <w:rsid w:val="00CA7467"/>
    <w:rsid w:val="00CB2A96"/>
    <w:rsid w:val="00CC11FF"/>
    <w:rsid w:val="00CC1FB4"/>
    <w:rsid w:val="00CC3EDC"/>
    <w:rsid w:val="00CC641E"/>
    <w:rsid w:val="00CD1CAE"/>
    <w:rsid w:val="00CD33DD"/>
    <w:rsid w:val="00CD3D76"/>
    <w:rsid w:val="00CE6E7A"/>
    <w:rsid w:val="00CE7505"/>
    <w:rsid w:val="00CF0121"/>
    <w:rsid w:val="00CF048F"/>
    <w:rsid w:val="00CF1D87"/>
    <w:rsid w:val="00CF2906"/>
    <w:rsid w:val="00CF5523"/>
    <w:rsid w:val="00CF67D7"/>
    <w:rsid w:val="00D00D13"/>
    <w:rsid w:val="00D05FDA"/>
    <w:rsid w:val="00D0651A"/>
    <w:rsid w:val="00D10429"/>
    <w:rsid w:val="00D120CE"/>
    <w:rsid w:val="00D12AC7"/>
    <w:rsid w:val="00D13684"/>
    <w:rsid w:val="00D15E50"/>
    <w:rsid w:val="00D16CA9"/>
    <w:rsid w:val="00D21DC8"/>
    <w:rsid w:val="00D224BD"/>
    <w:rsid w:val="00D23657"/>
    <w:rsid w:val="00D23BF8"/>
    <w:rsid w:val="00D23E5F"/>
    <w:rsid w:val="00D322CD"/>
    <w:rsid w:val="00D330F3"/>
    <w:rsid w:val="00D3400B"/>
    <w:rsid w:val="00D344AD"/>
    <w:rsid w:val="00D40085"/>
    <w:rsid w:val="00D4064E"/>
    <w:rsid w:val="00D42C41"/>
    <w:rsid w:val="00D437B8"/>
    <w:rsid w:val="00D44EE1"/>
    <w:rsid w:val="00D4588D"/>
    <w:rsid w:val="00D45D3B"/>
    <w:rsid w:val="00D56198"/>
    <w:rsid w:val="00D6395F"/>
    <w:rsid w:val="00D63A5C"/>
    <w:rsid w:val="00D72655"/>
    <w:rsid w:val="00D74712"/>
    <w:rsid w:val="00D748AE"/>
    <w:rsid w:val="00D75D8F"/>
    <w:rsid w:val="00D778A4"/>
    <w:rsid w:val="00D80F4C"/>
    <w:rsid w:val="00D82F12"/>
    <w:rsid w:val="00D92588"/>
    <w:rsid w:val="00D9358C"/>
    <w:rsid w:val="00D93853"/>
    <w:rsid w:val="00D97BF8"/>
    <w:rsid w:val="00D97C37"/>
    <w:rsid w:val="00D97E9D"/>
    <w:rsid w:val="00DA1D7E"/>
    <w:rsid w:val="00DA32CB"/>
    <w:rsid w:val="00DA4B27"/>
    <w:rsid w:val="00DB05B1"/>
    <w:rsid w:val="00DB1BA7"/>
    <w:rsid w:val="00DB29EF"/>
    <w:rsid w:val="00DB6353"/>
    <w:rsid w:val="00DB6651"/>
    <w:rsid w:val="00DB717B"/>
    <w:rsid w:val="00DC29D9"/>
    <w:rsid w:val="00DD2691"/>
    <w:rsid w:val="00DE0ED6"/>
    <w:rsid w:val="00DE3C89"/>
    <w:rsid w:val="00DE54D2"/>
    <w:rsid w:val="00DE6003"/>
    <w:rsid w:val="00DE631A"/>
    <w:rsid w:val="00DE7391"/>
    <w:rsid w:val="00DF23B7"/>
    <w:rsid w:val="00DF2CE5"/>
    <w:rsid w:val="00DF4631"/>
    <w:rsid w:val="00DF6AFE"/>
    <w:rsid w:val="00DF730A"/>
    <w:rsid w:val="00DF733D"/>
    <w:rsid w:val="00E004A2"/>
    <w:rsid w:val="00E0211F"/>
    <w:rsid w:val="00E02C13"/>
    <w:rsid w:val="00E04870"/>
    <w:rsid w:val="00E04AAC"/>
    <w:rsid w:val="00E06ACE"/>
    <w:rsid w:val="00E128D4"/>
    <w:rsid w:val="00E12948"/>
    <w:rsid w:val="00E1362D"/>
    <w:rsid w:val="00E14E63"/>
    <w:rsid w:val="00E20A1D"/>
    <w:rsid w:val="00E216CD"/>
    <w:rsid w:val="00E221B0"/>
    <w:rsid w:val="00E23C71"/>
    <w:rsid w:val="00E244FA"/>
    <w:rsid w:val="00E27721"/>
    <w:rsid w:val="00E27C1E"/>
    <w:rsid w:val="00E30AE2"/>
    <w:rsid w:val="00E30D77"/>
    <w:rsid w:val="00E32B78"/>
    <w:rsid w:val="00E34BC3"/>
    <w:rsid w:val="00E35CF4"/>
    <w:rsid w:val="00E36AD1"/>
    <w:rsid w:val="00E37F77"/>
    <w:rsid w:val="00E41867"/>
    <w:rsid w:val="00E43C0C"/>
    <w:rsid w:val="00E455E1"/>
    <w:rsid w:val="00E473C3"/>
    <w:rsid w:val="00E508C5"/>
    <w:rsid w:val="00E521FE"/>
    <w:rsid w:val="00E52F23"/>
    <w:rsid w:val="00E53DDD"/>
    <w:rsid w:val="00E53FBF"/>
    <w:rsid w:val="00E55FC6"/>
    <w:rsid w:val="00E56AEA"/>
    <w:rsid w:val="00E57963"/>
    <w:rsid w:val="00E625DA"/>
    <w:rsid w:val="00E64911"/>
    <w:rsid w:val="00E65C84"/>
    <w:rsid w:val="00E66005"/>
    <w:rsid w:val="00E66767"/>
    <w:rsid w:val="00E66AF0"/>
    <w:rsid w:val="00E66F0A"/>
    <w:rsid w:val="00E72345"/>
    <w:rsid w:val="00E7299B"/>
    <w:rsid w:val="00E7353B"/>
    <w:rsid w:val="00E73E5D"/>
    <w:rsid w:val="00E76A08"/>
    <w:rsid w:val="00E8259A"/>
    <w:rsid w:val="00E8277F"/>
    <w:rsid w:val="00E83D88"/>
    <w:rsid w:val="00E84F7F"/>
    <w:rsid w:val="00E859A9"/>
    <w:rsid w:val="00E85F23"/>
    <w:rsid w:val="00E86508"/>
    <w:rsid w:val="00E8714B"/>
    <w:rsid w:val="00E875BB"/>
    <w:rsid w:val="00E87B70"/>
    <w:rsid w:val="00EA1EDB"/>
    <w:rsid w:val="00EA74CC"/>
    <w:rsid w:val="00EA7BFC"/>
    <w:rsid w:val="00EA7C5B"/>
    <w:rsid w:val="00EB078F"/>
    <w:rsid w:val="00EB4348"/>
    <w:rsid w:val="00EB4A82"/>
    <w:rsid w:val="00EB654D"/>
    <w:rsid w:val="00EB6AFC"/>
    <w:rsid w:val="00EC0D65"/>
    <w:rsid w:val="00EC58AD"/>
    <w:rsid w:val="00ED2ECC"/>
    <w:rsid w:val="00ED31A1"/>
    <w:rsid w:val="00ED3F7B"/>
    <w:rsid w:val="00ED53FD"/>
    <w:rsid w:val="00ED60C8"/>
    <w:rsid w:val="00EE028E"/>
    <w:rsid w:val="00EE02C6"/>
    <w:rsid w:val="00EE07FC"/>
    <w:rsid w:val="00EE1510"/>
    <w:rsid w:val="00EE2DB2"/>
    <w:rsid w:val="00EE35B5"/>
    <w:rsid w:val="00EE4D0C"/>
    <w:rsid w:val="00EE527D"/>
    <w:rsid w:val="00EE68A3"/>
    <w:rsid w:val="00EF235C"/>
    <w:rsid w:val="00EF291F"/>
    <w:rsid w:val="00EF3C8F"/>
    <w:rsid w:val="00F01196"/>
    <w:rsid w:val="00F01940"/>
    <w:rsid w:val="00F052A1"/>
    <w:rsid w:val="00F06FEC"/>
    <w:rsid w:val="00F07BD0"/>
    <w:rsid w:val="00F07FA5"/>
    <w:rsid w:val="00F10208"/>
    <w:rsid w:val="00F116DA"/>
    <w:rsid w:val="00F13028"/>
    <w:rsid w:val="00F16616"/>
    <w:rsid w:val="00F21102"/>
    <w:rsid w:val="00F21643"/>
    <w:rsid w:val="00F21E8B"/>
    <w:rsid w:val="00F23250"/>
    <w:rsid w:val="00F2513A"/>
    <w:rsid w:val="00F2617E"/>
    <w:rsid w:val="00F30B5E"/>
    <w:rsid w:val="00F36D21"/>
    <w:rsid w:val="00F4086B"/>
    <w:rsid w:val="00F429BC"/>
    <w:rsid w:val="00F43A2D"/>
    <w:rsid w:val="00F45B62"/>
    <w:rsid w:val="00F46702"/>
    <w:rsid w:val="00F50409"/>
    <w:rsid w:val="00F50477"/>
    <w:rsid w:val="00F52582"/>
    <w:rsid w:val="00F52646"/>
    <w:rsid w:val="00F550E8"/>
    <w:rsid w:val="00F552BD"/>
    <w:rsid w:val="00F56AC3"/>
    <w:rsid w:val="00F56C77"/>
    <w:rsid w:val="00F57F16"/>
    <w:rsid w:val="00F60542"/>
    <w:rsid w:val="00F61B79"/>
    <w:rsid w:val="00F734F4"/>
    <w:rsid w:val="00F73D2A"/>
    <w:rsid w:val="00F75605"/>
    <w:rsid w:val="00F7586B"/>
    <w:rsid w:val="00F758C9"/>
    <w:rsid w:val="00F76B4E"/>
    <w:rsid w:val="00F777AD"/>
    <w:rsid w:val="00F77BA6"/>
    <w:rsid w:val="00F77BE1"/>
    <w:rsid w:val="00F819B8"/>
    <w:rsid w:val="00F8248E"/>
    <w:rsid w:val="00F8561E"/>
    <w:rsid w:val="00F90272"/>
    <w:rsid w:val="00F91708"/>
    <w:rsid w:val="00F9379B"/>
    <w:rsid w:val="00F94C9D"/>
    <w:rsid w:val="00F953CF"/>
    <w:rsid w:val="00F971D3"/>
    <w:rsid w:val="00FA092C"/>
    <w:rsid w:val="00FA2808"/>
    <w:rsid w:val="00FA5027"/>
    <w:rsid w:val="00FA5B30"/>
    <w:rsid w:val="00FA5EB2"/>
    <w:rsid w:val="00FA63B1"/>
    <w:rsid w:val="00FA6DDE"/>
    <w:rsid w:val="00FA7165"/>
    <w:rsid w:val="00FA77A6"/>
    <w:rsid w:val="00FB0C8A"/>
    <w:rsid w:val="00FB53B2"/>
    <w:rsid w:val="00FB72CC"/>
    <w:rsid w:val="00FC1003"/>
    <w:rsid w:val="00FC4A42"/>
    <w:rsid w:val="00FC4ADE"/>
    <w:rsid w:val="00FC5653"/>
    <w:rsid w:val="00FC5A89"/>
    <w:rsid w:val="00FC78A5"/>
    <w:rsid w:val="00FD17D3"/>
    <w:rsid w:val="00FD6D27"/>
    <w:rsid w:val="00FE2CF2"/>
    <w:rsid w:val="00FE3794"/>
    <w:rsid w:val="00FE478A"/>
    <w:rsid w:val="00FF0047"/>
    <w:rsid w:val="00FF370C"/>
    <w:rsid w:val="00FF65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C7A75D"/>
  <w15:docId w15:val="{E64FD0DB-BA42-4E38-A198-65B3C62905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94313"/>
  </w:style>
  <w:style w:type="paragraph" w:styleId="Heading1">
    <w:name w:val="heading 1"/>
    <w:basedOn w:val="Normal"/>
    <w:next w:val="Normal"/>
    <w:link w:val="Heading1Char"/>
    <w:uiPriority w:val="9"/>
    <w:qFormat/>
    <w:rsid w:val="009E75A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15D8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E75A4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ListParagraph">
    <w:name w:val="List Paragraph"/>
    <w:basedOn w:val="Normal"/>
    <w:uiPriority w:val="34"/>
    <w:qFormat/>
    <w:rsid w:val="00FC4A42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5F4855"/>
    <w:rPr>
      <w:color w:val="808080"/>
    </w:rPr>
  </w:style>
  <w:style w:type="table" w:styleId="TableGrid">
    <w:name w:val="Table Grid"/>
    <w:basedOn w:val="TableNormal"/>
    <w:uiPriority w:val="59"/>
    <w:rsid w:val="00455FC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E75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75A4"/>
  </w:style>
  <w:style w:type="paragraph" w:styleId="Footer">
    <w:name w:val="footer"/>
    <w:basedOn w:val="Normal"/>
    <w:link w:val="FooterChar"/>
    <w:uiPriority w:val="99"/>
    <w:unhideWhenUsed/>
    <w:rsid w:val="009E75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75A4"/>
  </w:style>
  <w:style w:type="paragraph" w:customStyle="1" w:styleId="Normal1">
    <w:name w:val="Normal1"/>
    <w:basedOn w:val="Normal"/>
    <w:link w:val="normalChar"/>
    <w:qFormat/>
    <w:rsid w:val="006D36EA"/>
    <w:pPr>
      <w:spacing w:after="200" w:line="480" w:lineRule="auto"/>
      <w:ind w:left="720"/>
      <w:jc w:val="both"/>
    </w:pPr>
    <w:rPr>
      <w:rFonts w:ascii="Times New Roman" w:eastAsia="Calibri" w:hAnsi="Times New Roman" w:cs="Times New Roman"/>
      <w:sz w:val="24"/>
      <w:szCs w:val="22"/>
      <w:lang w:val="en-ID" w:eastAsia="x-none" w:bidi="ar-SA"/>
    </w:rPr>
  </w:style>
  <w:style w:type="character" w:customStyle="1" w:styleId="normalChar">
    <w:name w:val="normal Char"/>
    <w:link w:val="Normal1"/>
    <w:rsid w:val="006D36EA"/>
    <w:rPr>
      <w:rFonts w:ascii="Times New Roman" w:eastAsia="Calibri" w:hAnsi="Times New Roman" w:cs="Times New Roman"/>
      <w:sz w:val="24"/>
      <w:szCs w:val="22"/>
      <w:lang w:val="en-ID" w:eastAsia="x-none" w:bidi="ar-SA"/>
    </w:rPr>
  </w:style>
  <w:style w:type="paragraph" w:styleId="TOCHeading">
    <w:name w:val="TOC Heading"/>
    <w:basedOn w:val="Heading1"/>
    <w:next w:val="Normal"/>
    <w:uiPriority w:val="39"/>
    <w:unhideWhenUsed/>
    <w:qFormat/>
    <w:rsid w:val="006D36EA"/>
    <w:pPr>
      <w:outlineLvl w:val="9"/>
    </w:pPr>
    <w:rPr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6D36E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D36EA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6D36EA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6D36E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4588D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535CE8"/>
    <w:pPr>
      <w:spacing w:after="200" w:line="240" w:lineRule="auto"/>
    </w:pPr>
    <w:rPr>
      <w:i/>
      <w:iCs/>
      <w:color w:val="44546A" w:themeColor="text2"/>
      <w:sz w:val="18"/>
      <w:szCs w:val="22"/>
    </w:rPr>
  </w:style>
  <w:style w:type="paragraph" w:styleId="TableofFigures">
    <w:name w:val="table of figures"/>
    <w:basedOn w:val="Normal"/>
    <w:next w:val="Normal"/>
    <w:uiPriority w:val="99"/>
    <w:unhideWhenUsed/>
    <w:rsid w:val="00CA7467"/>
    <w:pPr>
      <w:spacing w:before="120" w:after="120"/>
    </w:pPr>
    <w:rPr>
      <w:rFonts w:ascii="Times New Roman" w:hAnsi="Times New Roman"/>
      <w:sz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D1F7C"/>
    <w:pPr>
      <w:spacing w:after="0" w:line="240" w:lineRule="auto"/>
    </w:pPr>
    <w:rPr>
      <w:sz w:val="20"/>
      <w:szCs w:val="25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D1F7C"/>
    <w:rPr>
      <w:sz w:val="20"/>
      <w:szCs w:val="25"/>
    </w:rPr>
  </w:style>
  <w:style w:type="character" w:styleId="FootnoteReference">
    <w:name w:val="footnote reference"/>
    <w:basedOn w:val="DefaultParagraphFont"/>
    <w:uiPriority w:val="99"/>
    <w:semiHidden/>
    <w:unhideWhenUsed/>
    <w:rsid w:val="005D1F7C"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rsid w:val="00215D89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BodyText">
    <w:name w:val="Body Text"/>
    <w:basedOn w:val="Normal"/>
    <w:link w:val="BodyTextChar"/>
    <w:uiPriority w:val="1"/>
    <w:qFormat/>
    <w:rsid w:val="00E65C84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b/>
      <w:bCs/>
      <w:sz w:val="24"/>
      <w:szCs w:val="24"/>
      <w:lang w:val="id" w:bidi="ar-SA"/>
    </w:rPr>
  </w:style>
  <w:style w:type="character" w:customStyle="1" w:styleId="BodyTextChar">
    <w:name w:val="Body Text Char"/>
    <w:basedOn w:val="DefaultParagraphFont"/>
    <w:link w:val="BodyText"/>
    <w:uiPriority w:val="1"/>
    <w:rsid w:val="00E65C84"/>
    <w:rPr>
      <w:rFonts w:ascii="Arial" w:eastAsia="Arial" w:hAnsi="Arial" w:cs="Arial"/>
      <w:b/>
      <w:bCs/>
      <w:sz w:val="24"/>
      <w:szCs w:val="24"/>
      <w:lang w:val="id" w:bidi="ar-SA"/>
    </w:rPr>
  </w:style>
  <w:style w:type="paragraph" w:customStyle="1" w:styleId="TableParagraph">
    <w:name w:val="Table Paragraph"/>
    <w:basedOn w:val="Normal"/>
    <w:uiPriority w:val="1"/>
    <w:qFormat/>
    <w:rsid w:val="00E65C84"/>
    <w:pPr>
      <w:widowControl w:val="0"/>
      <w:autoSpaceDE w:val="0"/>
      <w:autoSpaceDN w:val="0"/>
      <w:spacing w:after="0" w:line="186" w:lineRule="exact"/>
      <w:ind w:left="196" w:right="183"/>
      <w:jc w:val="center"/>
    </w:pPr>
    <w:rPr>
      <w:rFonts w:ascii="Arial" w:eastAsia="Arial" w:hAnsi="Arial" w:cs="Arial"/>
      <w:szCs w:val="22"/>
      <w:lang w:val="id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291F"/>
    <w:pPr>
      <w:spacing w:after="0" w:line="240" w:lineRule="auto"/>
    </w:pPr>
    <w:rPr>
      <w:rFonts w:ascii="Segoe UI" w:hAnsi="Segoe UI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291F"/>
    <w:rPr>
      <w:rFonts w:ascii="Segoe UI" w:hAnsi="Segoe UI" w:cs="Angsana New"/>
      <w:sz w:val="18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00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3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86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6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85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6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6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4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31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8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1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94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53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8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8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jpg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21B388-5DD7-4FFC-9153-9EFF85553B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5</Pages>
  <Words>7822</Words>
  <Characters>44587</Characters>
  <Application>Microsoft Office Word</Application>
  <DocSecurity>0</DocSecurity>
  <Lines>371</Lines>
  <Paragraphs>1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3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 516</dc:creator>
  <cp:keywords/>
  <dc:description/>
  <cp:lastModifiedBy>asus 516</cp:lastModifiedBy>
  <cp:revision>2</cp:revision>
  <cp:lastPrinted>2023-11-29T15:04:00Z</cp:lastPrinted>
  <dcterms:created xsi:type="dcterms:W3CDTF">2024-02-22T16:18:00Z</dcterms:created>
  <dcterms:modified xsi:type="dcterms:W3CDTF">2024-02-22T1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4dbc2f7-9345-357b-b3ed-0e9d7a94f503</vt:lpwstr>
  </property>
  <property fmtid="{D5CDD505-2E9C-101B-9397-08002B2CF9AE}" pid="24" name="Mendeley Citation Style_1">
    <vt:lpwstr>http://www.zotero.org/styles/american-sociological-association</vt:lpwstr>
  </property>
</Properties>
</file>